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7E4B03" w14:textId="499C05C0" w:rsidR="00D27E26" w:rsidRDefault="00D27E26" w:rsidP="00F45363">
      <w:pPr>
        <w:pStyle w:val="Judul1"/>
        <w:numPr>
          <w:ilvl w:val="0"/>
          <w:numId w:val="0"/>
        </w:numPr>
        <w:spacing w:line="480" w:lineRule="auto"/>
        <w:rPr>
          <w:lang w:val="id-ID"/>
        </w:rPr>
      </w:pPr>
      <w:bookmarkStart w:id="0" w:name="_Toc140522960"/>
      <w:r>
        <w:rPr>
          <w:lang w:val="id-ID"/>
        </w:rPr>
        <w:t>DAFTAR PUSTAKA</w:t>
      </w:r>
      <w:bookmarkEnd w:id="0"/>
    </w:p>
    <w:p w14:paraId="1A1076E0" w14:textId="77777777" w:rsidR="00DC1A51" w:rsidRPr="00DC1A51" w:rsidRDefault="007742FA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lang w:val="id-ID"/>
        </w:rPr>
        <w:fldChar w:fldCharType="begin" w:fldLock="1"/>
      </w:r>
      <w:r>
        <w:rPr>
          <w:rFonts w:cs="Times New Roman"/>
          <w:lang w:val="id-ID"/>
        </w:rPr>
        <w:instrText xml:space="preserve">ADDIN Mendeley Bibliography CSL_BIBLIOGRAPHY </w:instrText>
      </w:r>
      <w:r>
        <w:rPr>
          <w:rFonts w:cs="Times New Roman"/>
          <w:lang w:val="id-ID"/>
        </w:rPr>
        <w:fldChar w:fldCharType="separate"/>
      </w:r>
      <w:r w:rsidR="00DC1A51" w:rsidRPr="00DC1A51">
        <w:rPr>
          <w:rFonts w:cs="Times New Roman"/>
          <w:noProof/>
          <w:szCs w:val="24"/>
        </w:rPr>
        <w:t xml:space="preserve">Apriliyani, R. (2022). Pengaruh keselamatan dan kesehatan kerja ( K3 ) dan lingkungan kerja terhadap produktivitas kerja karyawan CV Surya Kencana Food. </w:t>
      </w:r>
      <w:r w:rsidR="00DC1A51" w:rsidRPr="00DC1A51">
        <w:rPr>
          <w:rFonts w:cs="Times New Roman"/>
          <w:i/>
          <w:iCs/>
          <w:noProof/>
          <w:szCs w:val="24"/>
        </w:rPr>
        <w:t>Journal of Business and Innovation Management (BIMA)</w:t>
      </w:r>
      <w:r w:rsidR="00DC1A51" w:rsidRPr="00DC1A51">
        <w:rPr>
          <w:rFonts w:cs="Times New Roman"/>
          <w:noProof/>
          <w:szCs w:val="24"/>
        </w:rPr>
        <w:t xml:space="preserve">, </w:t>
      </w:r>
      <w:r w:rsidR="00DC1A51" w:rsidRPr="00DC1A51">
        <w:rPr>
          <w:rFonts w:cs="Times New Roman"/>
          <w:i/>
          <w:iCs/>
          <w:noProof/>
          <w:szCs w:val="24"/>
        </w:rPr>
        <w:t>4</w:t>
      </w:r>
      <w:r w:rsidR="00DC1A51" w:rsidRPr="00DC1A51">
        <w:rPr>
          <w:rFonts w:cs="Times New Roman"/>
          <w:noProof/>
          <w:szCs w:val="24"/>
        </w:rPr>
        <w:t>(2), 319–330. https://doi.org/10.33752/bima.v4i2.391</w:t>
      </w:r>
    </w:p>
    <w:p w14:paraId="04AD3F7A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Arikunto, S. (2019). </w:t>
      </w:r>
      <w:r w:rsidRPr="00DC1A51">
        <w:rPr>
          <w:rFonts w:cs="Times New Roman"/>
          <w:i/>
          <w:iCs/>
          <w:noProof/>
          <w:szCs w:val="24"/>
        </w:rPr>
        <w:t>Prosedur Penelitian Suatu Pendekatan Praktik</w:t>
      </w:r>
      <w:r w:rsidRPr="00DC1A51">
        <w:rPr>
          <w:rFonts w:cs="Times New Roman"/>
          <w:noProof/>
          <w:szCs w:val="24"/>
        </w:rPr>
        <w:t>. Rineka Cipta.</w:t>
      </w:r>
    </w:p>
    <w:p w14:paraId="0568E578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Chaerudin, A., Rani, H., &amp; Alicia, V. (2020). </w:t>
      </w:r>
      <w:r w:rsidRPr="00DC1A51">
        <w:rPr>
          <w:rFonts w:cs="Times New Roman"/>
          <w:i/>
          <w:iCs/>
          <w:noProof/>
          <w:szCs w:val="24"/>
        </w:rPr>
        <w:t>Sumber Daya Manusia Pilar Utama Kegiatan Operasional Organisasi</w:t>
      </w:r>
      <w:r w:rsidRPr="00DC1A51">
        <w:rPr>
          <w:rFonts w:cs="Times New Roman"/>
          <w:noProof/>
          <w:szCs w:val="24"/>
        </w:rPr>
        <w:t xml:space="preserve"> (S. Mareta (ed.)). CV Jejak. https://play.google.com/books/reader?id=lH3-DwAAQBAJ&amp;pg=GBS.PA43&amp;hl=ar</w:t>
      </w:r>
    </w:p>
    <w:p w14:paraId="2437DE46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Darmayanti, Y. (2017). Pengaruh lingkungan kerja dan standar operasional prosedur terhadap produktivitas kerja karyawan Pengawas Urusan Gerbong Sukacinta (PUG SCT) PT. Kereta Api Indonesia (Persero) Kabupaten Lahat. </w:t>
      </w:r>
      <w:r w:rsidRPr="00DC1A51">
        <w:rPr>
          <w:rFonts w:cs="Times New Roman"/>
          <w:i/>
          <w:iCs/>
          <w:noProof/>
          <w:szCs w:val="24"/>
        </w:rPr>
        <w:t>Jurnal Pendidikan Ekonomi Dan Bisnis (JPEB)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5</w:t>
      </w:r>
      <w:r w:rsidRPr="00DC1A51">
        <w:rPr>
          <w:rFonts w:cs="Times New Roman"/>
          <w:noProof/>
          <w:szCs w:val="24"/>
        </w:rPr>
        <w:t>(1), 63–72. https://doi.org/10.21009/jpeb.005.1.5</w:t>
      </w:r>
    </w:p>
    <w:p w14:paraId="0E56E751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Erwin, E., &amp; Rosnaida, R. (2021). Pengaruh pengalaman kerja, kepuasan kerja dan insetif terhadap produktivitas kerja karyawan di PDAM Tirta Kualo Kota Tanjungbalai. </w:t>
      </w:r>
      <w:r w:rsidRPr="00DC1A51">
        <w:rPr>
          <w:rFonts w:cs="Times New Roman"/>
          <w:i/>
          <w:iCs/>
          <w:noProof/>
          <w:szCs w:val="24"/>
        </w:rPr>
        <w:t>MES Manajemen Ekonomi Sains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2</w:t>
      </w:r>
      <w:r w:rsidRPr="00DC1A51">
        <w:rPr>
          <w:rFonts w:cs="Times New Roman"/>
          <w:noProof/>
          <w:szCs w:val="24"/>
        </w:rPr>
        <w:t>(2), 1–11. https://doi.org/10.36294/mes.v2i2.1891.g1553</w:t>
      </w:r>
    </w:p>
    <w:p w14:paraId="36F4D7A2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Fadhila, U. (2021). Pengaruh pengalaman kerja dan motivasi terhadap produktivitas kerja karyawan PT. PLN (Persero) Bangko. </w:t>
      </w:r>
      <w:r w:rsidRPr="00DC1A51">
        <w:rPr>
          <w:rFonts w:cs="Times New Roman"/>
          <w:i/>
          <w:iCs/>
          <w:noProof/>
          <w:szCs w:val="24"/>
        </w:rPr>
        <w:t>Jurnal Ekopendi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6</w:t>
      </w:r>
      <w:r w:rsidRPr="00DC1A51">
        <w:rPr>
          <w:rFonts w:cs="Times New Roman"/>
          <w:noProof/>
          <w:szCs w:val="24"/>
        </w:rPr>
        <w:t>(1), 121–126. http://journal.stkipypmbangko.ac.id/index.php/ekopendia/article/view/480</w:t>
      </w:r>
    </w:p>
    <w:p w14:paraId="6A012715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Fitriyani, I., Fitryani, V., &amp; Kevin, M. (2022). Pengaruh program keselamatan dan kesehatan kerja (K3) terhadap produktivitas kerja karyawan (Studi pada PT. PLN (Persero) Unit Empang). </w:t>
      </w:r>
      <w:r w:rsidRPr="00DC1A51">
        <w:rPr>
          <w:rFonts w:cs="Times New Roman"/>
          <w:i/>
          <w:iCs/>
          <w:noProof/>
          <w:szCs w:val="24"/>
        </w:rPr>
        <w:t>Jurnal Riset dan Kajian Manajemen SAMALEW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2</w:t>
      </w:r>
      <w:r w:rsidRPr="00DC1A51">
        <w:rPr>
          <w:rFonts w:cs="Times New Roman"/>
          <w:noProof/>
          <w:szCs w:val="24"/>
        </w:rPr>
        <w:t>(1), 1–10. https://doi.org/10.58406/samalewa.v2i1.845</w:t>
      </w:r>
    </w:p>
    <w:p w14:paraId="49454A89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Ghozali, I. (2018). </w:t>
      </w:r>
      <w:r w:rsidRPr="00DC1A51">
        <w:rPr>
          <w:rFonts w:cs="Times New Roman"/>
          <w:i/>
          <w:iCs/>
          <w:noProof/>
          <w:szCs w:val="24"/>
        </w:rPr>
        <w:t>Aplikasi analisis multivariate dengan program IBM SPSS 25 edisi ke-9</w:t>
      </w:r>
      <w:r w:rsidRPr="00DC1A51">
        <w:rPr>
          <w:rFonts w:cs="Times New Roman"/>
          <w:noProof/>
          <w:szCs w:val="24"/>
        </w:rPr>
        <w:t>. http://slims.umn.ac.id//index.php?p=show_detail&amp;id=19545</w:t>
      </w:r>
    </w:p>
    <w:p w14:paraId="024957EB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Ghozali, I. (2020). </w:t>
      </w:r>
      <w:r w:rsidRPr="00DC1A51">
        <w:rPr>
          <w:rFonts w:cs="Times New Roman"/>
          <w:i/>
          <w:iCs/>
          <w:noProof/>
          <w:szCs w:val="24"/>
        </w:rPr>
        <w:t>Aplikasi Analisis Multivariate Dengan Program IBM SPSS 25</w:t>
      </w:r>
      <w:r w:rsidRPr="00DC1A51">
        <w:rPr>
          <w:rFonts w:cs="Times New Roman"/>
          <w:noProof/>
          <w:szCs w:val="24"/>
        </w:rPr>
        <w:t>. Badan Penerbit Universitas Diponegoro.</w:t>
      </w:r>
    </w:p>
    <w:p w14:paraId="52BE864C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Harras, H., Sugiarti, E., &amp; Wahyudi, W. (2020). </w:t>
      </w:r>
      <w:r w:rsidRPr="00DC1A51">
        <w:rPr>
          <w:rFonts w:cs="Times New Roman"/>
          <w:i/>
          <w:iCs/>
          <w:noProof/>
          <w:szCs w:val="24"/>
        </w:rPr>
        <w:t>Kajian manajemen sumber daya manusia untuk mahasiswa</w:t>
      </w:r>
      <w:r w:rsidRPr="00DC1A51">
        <w:rPr>
          <w:rFonts w:cs="Times New Roman"/>
          <w:noProof/>
          <w:szCs w:val="24"/>
        </w:rPr>
        <w:t xml:space="preserve"> (W. Wahyudi (ed.); 1 ed.). UNPAM PRESS.</w:t>
      </w:r>
    </w:p>
    <w:p w14:paraId="7232E6BA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Hidayat, A. I., &amp; Wahyuni, D. U. (2018). Pengaruh K3 dan lingkungan Kerja terhadap produktivitas kerja karyawan PT. Miwon Indonesia. </w:t>
      </w:r>
      <w:r w:rsidR="005E7A35">
        <w:rPr>
          <w:rFonts w:cs="Times New Roman"/>
          <w:i/>
          <w:iCs/>
          <w:noProof/>
          <w:szCs w:val="24"/>
        </w:rPr>
        <w:t>Jurnal Ilmu dan Riset</w:t>
      </w:r>
      <w:r w:rsidRPr="00DC1A51">
        <w:rPr>
          <w:rFonts w:cs="Times New Roman"/>
          <w:i/>
          <w:iCs/>
          <w:noProof/>
          <w:szCs w:val="24"/>
        </w:rPr>
        <w:t>Manajemen</w:t>
      </w:r>
      <w:r w:rsidR="005E7A35">
        <w:rPr>
          <w:rFonts w:cs="Times New Roman"/>
          <w:noProof/>
          <w:szCs w:val="24"/>
        </w:rPr>
        <w:t>,</w:t>
      </w:r>
      <w:r w:rsidRPr="00DC1A51">
        <w:rPr>
          <w:rFonts w:cs="Times New Roman"/>
          <w:i/>
          <w:iCs/>
          <w:noProof/>
          <w:szCs w:val="24"/>
        </w:rPr>
        <w:t>7</w:t>
      </w:r>
      <w:r w:rsidR="005E7A35">
        <w:rPr>
          <w:rFonts w:cs="Times New Roman"/>
          <w:noProof/>
          <w:szCs w:val="24"/>
        </w:rPr>
        <w:t>,</w:t>
      </w:r>
      <w:r w:rsidRPr="00DC1A51">
        <w:rPr>
          <w:rFonts w:cs="Times New Roman"/>
          <w:noProof/>
          <w:szCs w:val="24"/>
        </w:rPr>
        <w:t>1–17. http://jurnalmahasiswa.stiesia.ac.id/index.php/jirm/article/view/1368</w:t>
      </w:r>
    </w:p>
    <w:p w14:paraId="25CA6B9A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Iqramawati, F., &amp; Kusumayadi, F. (2022). Pengaruh keselamatan kerja dan kesehatan kerja dan insentif kerja terhadap produktivitas kerja karyawan pada </w:t>
      </w:r>
      <w:r w:rsidRPr="00DC1A51">
        <w:rPr>
          <w:rFonts w:cs="Times New Roman"/>
          <w:noProof/>
          <w:szCs w:val="24"/>
        </w:rPr>
        <w:lastRenderedPageBreak/>
        <w:t xml:space="preserve">PT. PLN (Persero) UP3 Bima. </w:t>
      </w:r>
      <w:r w:rsidRPr="00DC1A51">
        <w:rPr>
          <w:rFonts w:cs="Times New Roman"/>
          <w:i/>
          <w:iCs/>
          <w:noProof/>
          <w:szCs w:val="24"/>
        </w:rPr>
        <w:t>Jurnal Manajemen Sumber Daya Manusi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16</w:t>
      </w:r>
      <w:r w:rsidR="005E7A35">
        <w:rPr>
          <w:rFonts w:cs="Times New Roman"/>
          <w:noProof/>
          <w:szCs w:val="24"/>
        </w:rPr>
        <w:t>(1),</w:t>
      </w:r>
      <w:r w:rsidRPr="00DC1A51">
        <w:rPr>
          <w:rFonts w:cs="Times New Roman"/>
          <w:noProof/>
          <w:szCs w:val="24"/>
        </w:rPr>
        <w:t>57–72. https://ejurnal.unisri.ac.id/index.php/Manajemen/article/view/7581</w:t>
      </w:r>
    </w:p>
    <w:p w14:paraId="618EBA80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Kristianti, L. S., &amp; Sunarsi, D. (2020). Pengaruh motivasi dan pengalaman kerja terhadap produktivitas karyawan pada PT. Mobilindo Perkasa Tangerang. </w:t>
      </w:r>
      <w:r w:rsidRPr="00DC1A51">
        <w:rPr>
          <w:rFonts w:cs="Times New Roman"/>
          <w:i/>
          <w:iCs/>
          <w:noProof/>
          <w:szCs w:val="24"/>
        </w:rPr>
        <w:t>Jurnal Manajemen dan Akuntansi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15</w:t>
      </w:r>
      <w:r w:rsidRPr="00DC1A51">
        <w:rPr>
          <w:rFonts w:cs="Times New Roman"/>
          <w:noProof/>
          <w:szCs w:val="24"/>
        </w:rPr>
        <w:t>(2), 87–95. https://doi.org/10.32534/jv.v15i2.1088</w:t>
      </w:r>
    </w:p>
    <w:p w14:paraId="3B95AC3F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Lubis, A. N., &amp; Suhada, S. (2020). Pengaruh pelatihan dan pengalaman kerja terhadap produktivitas kerja karyawan pada PT. Tunas Baru Lampung, Tbk. Banyuasin. </w:t>
      </w:r>
      <w:r w:rsidRPr="00DC1A51">
        <w:rPr>
          <w:rFonts w:cs="Times New Roman"/>
          <w:i/>
          <w:iCs/>
          <w:noProof/>
          <w:szCs w:val="24"/>
        </w:rPr>
        <w:t>Jurnal Media Wahana Ekonomik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17</w:t>
      </w:r>
      <w:r w:rsidRPr="00DC1A51">
        <w:rPr>
          <w:rFonts w:cs="Times New Roman"/>
          <w:noProof/>
          <w:szCs w:val="24"/>
        </w:rPr>
        <w:t>(4), 314–320. https://doi.org/10.31851/jmwe.v17i4.5094</w:t>
      </w:r>
    </w:p>
    <w:p w14:paraId="77FDCE5E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Mangkunegara, A. . A. P. (2016). </w:t>
      </w:r>
      <w:r w:rsidRPr="00DC1A51">
        <w:rPr>
          <w:rFonts w:cs="Times New Roman"/>
          <w:i/>
          <w:iCs/>
          <w:noProof/>
          <w:szCs w:val="24"/>
        </w:rPr>
        <w:t>Manajemen Sumber Daya Manusia Perusahaan</w:t>
      </w:r>
      <w:r w:rsidRPr="00DC1A51">
        <w:rPr>
          <w:rFonts w:cs="Times New Roman"/>
          <w:noProof/>
          <w:szCs w:val="24"/>
        </w:rPr>
        <w:t xml:space="preserve">. PT. </w:t>
      </w:r>
      <w:r w:rsidR="005E7A35" w:rsidRPr="00DC1A51">
        <w:rPr>
          <w:rFonts w:cs="Times New Roman"/>
          <w:noProof/>
          <w:szCs w:val="24"/>
        </w:rPr>
        <w:t>Remaja Rosdakarya</w:t>
      </w:r>
      <w:r w:rsidRPr="00DC1A51">
        <w:rPr>
          <w:rFonts w:cs="Times New Roman"/>
          <w:noProof/>
          <w:szCs w:val="24"/>
        </w:rPr>
        <w:t>. https://inlislite.uin-suska.ac.id/opac/detail-opac?id=1450</w:t>
      </w:r>
    </w:p>
    <w:p w14:paraId="5EE2D20D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Manullang, M. (2012). </w:t>
      </w:r>
      <w:r w:rsidRPr="00DC1A51">
        <w:rPr>
          <w:rFonts w:cs="Times New Roman"/>
          <w:i/>
          <w:iCs/>
          <w:noProof/>
          <w:szCs w:val="24"/>
        </w:rPr>
        <w:t>Dasar-dasar Manajemen</w:t>
      </w:r>
      <w:r w:rsidRPr="00DC1A51">
        <w:rPr>
          <w:rFonts w:cs="Times New Roman"/>
          <w:noProof/>
          <w:szCs w:val="24"/>
        </w:rPr>
        <w:t xml:space="preserve"> (Sembilan). Gadjah Mada University Press. https://inlislite.uin-suska.ac.id/opac/detail-opac?id=9927</w:t>
      </w:r>
    </w:p>
    <w:p w14:paraId="3EA117C3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Musdalifah, M., &amp; Rika, R. (2021). Pengaruh disiplin kerja dan lingkungan kerja terhadap produktivitas kerja karyawan PT. PLN (Persero) UPDK Bakaru Effect Of Work Discipline And. </w:t>
      </w:r>
      <w:r w:rsidRPr="00DC1A51">
        <w:rPr>
          <w:rFonts w:cs="Times New Roman"/>
          <w:i/>
          <w:iCs/>
          <w:noProof/>
          <w:szCs w:val="24"/>
        </w:rPr>
        <w:t>DECISION Jurnal Ekonomi dan Bisnis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2</w:t>
      </w:r>
      <w:r w:rsidRPr="00DC1A51">
        <w:rPr>
          <w:rFonts w:cs="Times New Roman"/>
          <w:noProof/>
          <w:szCs w:val="24"/>
        </w:rPr>
        <w:t>(2), 215–224. https://jurnal.umpar.ac.id/index.php/decision/article/view/1395</w:t>
      </w:r>
    </w:p>
    <w:p w14:paraId="451961EA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Ningsih, S., &amp; Dukalang, H. H. (2019). Penerapan Metode Suksesif Interval pada Analsis Regresi Linier Berganda. </w:t>
      </w:r>
      <w:r w:rsidRPr="00DC1A51">
        <w:rPr>
          <w:rFonts w:cs="Times New Roman"/>
          <w:i/>
          <w:iCs/>
          <w:noProof/>
          <w:szCs w:val="24"/>
        </w:rPr>
        <w:t>Jambura Journal of Mathematics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1</w:t>
      </w:r>
      <w:r w:rsidRPr="00DC1A51">
        <w:rPr>
          <w:rFonts w:cs="Times New Roman"/>
          <w:noProof/>
          <w:szCs w:val="24"/>
        </w:rPr>
        <w:t>(1), 43–53. https://doi.org/10.34312/jjom.v1i1.1742</w:t>
      </w:r>
    </w:p>
    <w:p w14:paraId="79CE322F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Panjaitan, M. (2017). Pengaruh lingkungan kerja terhadap produktivitas kerja karyawan pada PT. Lotus Pradipta Mulia. </w:t>
      </w:r>
      <w:r w:rsidRPr="00DC1A51">
        <w:rPr>
          <w:rFonts w:cs="Times New Roman"/>
          <w:i/>
          <w:iCs/>
          <w:noProof/>
          <w:szCs w:val="24"/>
        </w:rPr>
        <w:t>Jurnal Manajemen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3</w:t>
      </w:r>
      <w:r w:rsidRPr="00DC1A51">
        <w:rPr>
          <w:rFonts w:cs="Times New Roman"/>
          <w:noProof/>
          <w:szCs w:val="24"/>
        </w:rPr>
        <w:t>(2), 1–5. http://ejournal.lmiimedan.net/index.php/jm/article/view/7/7</w:t>
      </w:r>
    </w:p>
    <w:p w14:paraId="76682FA7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Putri, H. A., &amp; Irfani, A. (2020). Pengaruh lingkungan kerja dan beban kerja terhadap produktivitas kerja karyawan di PT. Pos Indonesia (Persero). </w:t>
      </w:r>
      <w:r w:rsidRPr="00DC1A51">
        <w:rPr>
          <w:rFonts w:cs="Times New Roman"/>
          <w:i/>
          <w:iCs/>
          <w:noProof/>
          <w:szCs w:val="24"/>
        </w:rPr>
        <w:t>Prosiding Manajemen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6</w:t>
      </w:r>
      <w:r w:rsidRPr="00DC1A51">
        <w:rPr>
          <w:rFonts w:cs="Times New Roman"/>
          <w:noProof/>
          <w:szCs w:val="24"/>
        </w:rPr>
        <w:t>(1), 82–87. https://doi.org/10.29313/.v6i1.19668</w:t>
      </w:r>
    </w:p>
    <w:p w14:paraId="15F9202B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Salju, S., &amp; Lukman, M. (2018). Pengaruh motivasi dan pengalaman kerja terhadap produktivitas kerja karyawan PT. Comindo Mitra Sulawesi Cabang Palopo. </w:t>
      </w:r>
      <w:r w:rsidRPr="00DC1A51">
        <w:rPr>
          <w:rFonts w:cs="Times New Roman"/>
          <w:i/>
          <w:iCs/>
          <w:noProof/>
          <w:szCs w:val="24"/>
        </w:rPr>
        <w:t>Jurnal Manajemen STIE Muhammadiyah Palopo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4</w:t>
      </w:r>
      <w:r w:rsidRPr="00DC1A51">
        <w:rPr>
          <w:rFonts w:cs="Times New Roman"/>
          <w:noProof/>
          <w:szCs w:val="24"/>
        </w:rPr>
        <w:t>(2), 1–7. https://doi.org/10.35906/jm001.v4i2.280</w:t>
      </w:r>
    </w:p>
    <w:p w14:paraId="1153C6E6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Sinambela,  lijan poltak. (2016). Manajemen Sumber Daya Manusia. In Suryani &amp; R. Damayanti (Ed.), </w:t>
      </w:r>
      <w:r w:rsidRPr="00DC1A51">
        <w:rPr>
          <w:rFonts w:cs="Times New Roman"/>
          <w:i/>
          <w:iCs/>
          <w:noProof/>
          <w:szCs w:val="24"/>
        </w:rPr>
        <w:t>PT Bumi Aksara</w:t>
      </w:r>
      <w:r w:rsidRPr="00DC1A51">
        <w:rPr>
          <w:rFonts w:cs="Times New Roman"/>
          <w:noProof/>
          <w:szCs w:val="24"/>
        </w:rPr>
        <w:t xml:space="preserve"> (Vol. 4, Nomor 1). PT Bumi Aksara. https://www.ptonline.com/articles/how-to-get-better-mfi-results</w:t>
      </w:r>
    </w:p>
    <w:p w14:paraId="56021EA6" w14:textId="77777777" w:rsid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Sugiyono, S. (2013). </w:t>
      </w:r>
      <w:r w:rsidRPr="00DC1A51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DC1A51">
        <w:rPr>
          <w:rFonts w:cs="Times New Roman"/>
          <w:noProof/>
          <w:szCs w:val="24"/>
        </w:rPr>
        <w:t xml:space="preserve">. </w:t>
      </w:r>
      <w:r w:rsidR="00972EB7" w:rsidRPr="00DC1A51">
        <w:rPr>
          <w:rFonts w:cs="Times New Roman"/>
          <w:noProof/>
          <w:szCs w:val="24"/>
        </w:rPr>
        <w:t>Alfabeta</w:t>
      </w:r>
      <w:r w:rsidRPr="00DC1A51">
        <w:rPr>
          <w:rFonts w:cs="Times New Roman"/>
          <w:noProof/>
          <w:szCs w:val="24"/>
        </w:rPr>
        <w:t xml:space="preserve"> CV.</w:t>
      </w:r>
    </w:p>
    <w:p w14:paraId="2A5EAFE1" w14:textId="77777777" w:rsidR="005E7A35" w:rsidRPr="00DC1A51" w:rsidRDefault="005E7A35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</w:p>
    <w:p w14:paraId="0D8E21F5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lastRenderedPageBreak/>
        <w:t xml:space="preserve">Sugiyono, S. (2019). </w:t>
      </w:r>
      <w:r w:rsidRPr="00DC1A51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DC1A51">
        <w:rPr>
          <w:rFonts w:cs="Times New Roman"/>
          <w:noProof/>
          <w:szCs w:val="24"/>
        </w:rPr>
        <w:t xml:space="preserve"> (1 ed.). ALFABETA CV.</w:t>
      </w:r>
    </w:p>
    <w:p w14:paraId="20B977F7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Suliyanto, S. (2018). </w:t>
      </w:r>
      <w:r w:rsidRPr="00DC1A51">
        <w:rPr>
          <w:rFonts w:cs="Times New Roman"/>
          <w:i/>
          <w:iCs/>
          <w:noProof/>
          <w:szCs w:val="24"/>
        </w:rPr>
        <w:t>Metode Penelitian Bisnis : Untuk Skripsi, Tesis, dan Disertasi</w:t>
      </w:r>
      <w:r w:rsidRPr="00DC1A51">
        <w:rPr>
          <w:rFonts w:cs="Times New Roman"/>
          <w:noProof/>
          <w:szCs w:val="24"/>
        </w:rPr>
        <w:t xml:space="preserve"> (A. Cristian (ed.)). CV. </w:t>
      </w:r>
      <w:r w:rsidR="005E7A35" w:rsidRPr="00DC1A51">
        <w:rPr>
          <w:rFonts w:cs="Times New Roman"/>
          <w:noProof/>
          <w:szCs w:val="24"/>
        </w:rPr>
        <w:t>Andi Offset</w:t>
      </w:r>
      <w:r w:rsidRPr="00DC1A51">
        <w:rPr>
          <w:rFonts w:cs="Times New Roman"/>
          <w:noProof/>
          <w:szCs w:val="24"/>
        </w:rPr>
        <w:t>.</w:t>
      </w:r>
    </w:p>
    <w:p w14:paraId="063C0EE8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Tamaka, M. T., Sendow, G. M., &amp; Uhing, Y. (2022). Pengaruh pengawasan, pengalaman kerja dan kualitas kehidupan kerja terhadap produktivitas karyawan pada PT. Pegadaian (Persero) KANWIL V Manado. </w:t>
      </w:r>
      <w:r w:rsidRPr="00DC1A51">
        <w:rPr>
          <w:rFonts w:cs="Times New Roman"/>
          <w:i/>
          <w:iCs/>
          <w:noProof/>
          <w:szCs w:val="24"/>
        </w:rPr>
        <w:t>Jurnal EMB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10</w:t>
      </w:r>
      <w:r w:rsidRPr="00DC1A51">
        <w:rPr>
          <w:rFonts w:cs="Times New Roman"/>
          <w:noProof/>
          <w:szCs w:val="24"/>
        </w:rPr>
        <w:t>(2), 440–450. https://doi.org/10.35794/emba.v10i2.39361</w:t>
      </w:r>
    </w:p>
    <w:p w14:paraId="49149B65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C1A51">
        <w:rPr>
          <w:rFonts w:cs="Times New Roman"/>
          <w:noProof/>
          <w:szCs w:val="24"/>
        </w:rPr>
        <w:t xml:space="preserve">Wibowo, W. (2017). </w:t>
      </w:r>
      <w:r w:rsidRPr="00DC1A51">
        <w:rPr>
          <w:rFonts w:cs="Times New Roman"/>
          <w:i/>
          <w:iCs/>
          <w:noProof/>
          <w:szCs w:val="24"/>
        </w:rPr>
        <w:t>Manajemen Sumber Daya Manusia (Edisi Revisi)</w:t>
      </w:r>
      <w:r w:rsidRPr="00DC1A51">
        <w:rPr>
          <w:rFonts w:cs="Times New Roman"/>
          <w:noProof/>
          <w:szCs w:val="24"/>
        </w:rPr>
        <w:t xml:space="preserve"> (Lia (ed</w:t>
      </w:r>
      <w:r w:rsidR="005E7A35">
        <w:rPr>
          <w:rFonts w:cs="Times New Roman"/>
          <w:noProof/>
          <w:szCs w:val="24"/>
        </w:rPr>
        <w:t>.)). CV.</w:t>
      </w:r>
      <w:r w:rsidRPr="00DC1A51">
        <w:rPr>
          <w:rFonts w:cs="Times New Roman"/>
          <w:noProof/>
          <w:szCs w:val="24"/>
        </w:rPr>
        <w:t>R.A.De.Rozarie. https://www.academia.edu/34934418/</w:t>
      </w:r>
      <w:r w:rsidR="005E7A35" w:rsidRPr="00DC1A51">
        <w:rPr>
          <w:rFonts w:cs="Times New Roman"/>
          <w:noProof/>
          <w:szCs w:val="24"/>
        </w:rPr>
        <w:t>Manajemen_Sumber_Daya_Manusia</w:t>
      </w:r>
      <w:r w:rsidRPr="00DC1A51">
        <w:rPr>
          <w:rFonts w:cs="Times New Roman"/>
          <w:noProof/>
          <w:szCs w:val="24"/>
        </w:rPr>
        <w:t>_Edisi_Revisi</w:t>
      </w:r>
    </w:p>
    <w:p w14:paraId="369A459D" w14:textId="77777777" w:rsidR="00DC1A51" w:rsidRPr="00DC1A51" w:rsidRDefault="00DC1A51" w:rsidP="00DC1A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DC1A51">
        <w:rPr>
          <w:rFonts w:cs="Times New Roman"/>
          <w:noProof/>
          <w:szCs w:val="24"/>
        </w:rPr>
        <w:t xml:space="preserve">Widodo, W., &amp; Prabowo, C. H. (2018). Pengaruh Kesehatan Dan Keselamatan Kerja ( K3 ) Dan Lingkungan Kerja Terhadap Produktivitas Kerja Karyawan PT. Rickstar Indonesia. </w:t>
      </w:r>
      <w:r w:rsidRPr="00DC1A51">
        <w:rPr>
          <w:rFonts w:cs="Times New Roman"/>
          <w:i/>
          <w:iCs/>
          <w:noProof/>
          <w:szCs w:val="24"/>
        </w:rPr>
        <w:t>Jurnal Manajemen Bisnis Krisnadwipayana</w:t>
      </w:r>
      <w:r w:rsidRPr="00DC1A51">
        <w:rPr>
          <w:rFonts w:cs="Times New Roman"/>
          <w:noProof/>
          <w:szCs w:val="24"/>
        </w:rPr>
        <w:t xml:space="preserve">, </w:t>
      </w:r>
      <w:r w:rsidRPr="00DC1A51">
        <w:rPr>
          <w:rFonts w:cs="Times New Roman"/>
          <w:i/>
          <w:iCs/>
          <w:noProof/>
          <w:szCs w:val="24"/>
        </w:rPr>
        <w:t>6</w:t>
      </w:r>
      <w:r w:rsidRPr="00DC1A51">
        <w:rPr>
          <w:rFonts w:cs="Times New Roman"/>
          <w:noProof/>
          <w:szCs w:val="24"/>
        </w:rPr>
        <w:t>(3), 1–10. https://doi.org/10.35137/jmbk.v6i3.224</w:t>
      </w:r>
    </w:p>
    <w:p w14:paraId="576D5C4B" w14:textId="77777777" w:rsidR="00E466AC" w:rsidRDefault="007742FA" w:rsidP="00373170">
      <w:pPr>
        <w:spacing w:line="480" w:lineRule="auto"/>
        <w:rPr>
          <w:rFonts w:cs="Times New Roman"/>
          <w:lang w:val="id-ID"/>
        </w:rPr>
      </w:pPr>
      <w:r>
        <w:rPr>
          <w:rFonts w:cs="Times New Roman"/>
          <w:lang w:val="id-ID"/>
        </w:rPr>
        <w:fldChar w:fldCharType="end"/>
      </w:r>
      <w:r w:rsidR="00E466AC">
        <w:rPr>
          <w:rFonts w:cs="Times New Roman"/>
          <w:lang w:val="id-ID"/>
        </w:rPr>
        <w:br w:type="page"/>
      </w:r>
    </w:p>
    <w:p w14:paraId="197A954C" w14:textId="77777777" w:rsidR="00E466AC" w:rsidRDefault="00E466AC" w:rsidP="00E466AC">
      <w:pPr>
        <w:rPr>
          <w:lang w:val="id-ID"/>
        </w:rPr>
      </w:pPr>
    </w:p>
    <w:p w14:paraId="0EBE353E" w14:textId="77777777" w:rsidR="00E466AC" w:rsidRDefault="00E466AC" w:rsidP="00E466AC">
      <w:pPr>
        <w:rPr>
          <w:sz w:val="160"/>
          <w:lang w:val="id-ID"/>
        </w:rPr>
      </w:pPr>
    </w:p>
    <w:p w14:paraId="320D3A94" w14:textId="77777777" w:rsidR="00E466AC" w:rsidRDefault="00E466AC" w:rsidP="00E466AC">
      <w:pPr>
        <w:rPr>
          <w:sz w:val="56"/>
          <w:lang w:val="id-ID"/>
        </w:rPr>
      </w:pPr>
    </w:p>
    <w:p w14:paraId="408D1C4D" w14:textId="77777777" w:rsidR="00E466AC" w:rsidRDefault="00E466AC" w:rsidP="00E466AC">
      <w:pPr>
        <w:rPr>
          <w:sz w:val="56"/>
          <w:lang w:val="id-ID"/>
        </w:rPr>
      </w:pPr>
    </w:p>
    <w:p w14:paraId="00839C54" w14:textId="77777777" w:rsidR="00E466AC" w:rsidRPr="00E466AC" w:rsidRDefault="00E466AC" w:rsidP="00E466AC">
      <w:pPr>
        <w:rPr>
          <w:sz w:val="56"/>
          <w:lang w:val="id-ID"/>
        </w:rPr>
      </w:pPr>
    </w:p>
    <w:p w14:paraId="5410FAA3" w14:textId="77777777" w:rsidR="00E466AC" w:rsidRPr="00E466AC" w:rsidRDefault="00E466AC" w:rsidP="00E466AC">
      <w:pPr>
        <w:pStyle w:val="Judul1"/>
        <w:numPr>
          <w:ilvl w:val="0"/>
          <w:numId w:val="0"/>
        </w:numPr>
        <w:spacing w:line="240" w:lineRule="auto"/>
        <w:jc w:val="both"/>
        <w:rPr>
          <w:sz w:val="144"/>
          <w:lang w:val="id-ID"/>
        </w:rPr>
      </w:pPr>
      <w:bookmarkStart w:id="1" w:name="_Toc140522961"/>
      <w:r w:rsidRPr="00E466AC">
        <w:rPr>
          <w:sz w:val="144"/>
          <w:lang w:val="id-ID"/>
        </w:rPr>
        <w:t>LAMPIRAN</w:t>
      </w:r>
      <w:bookmarkEnd w:id="1"/>
    </w:p>
    <w:p w14:paraId="2A6C1AEE" w14:textId="77777777" w:rsidR="00E466AC" w:rsidRDefault="00E466AC" w:rsidP="00E466AC">
      <w:pPr>
        <w:jc w:val="center"/>
        <w:rPr>
          <w:rFonts w:cs="Times New Roman"/>
          <w:b/>
          <w:sz w:val="144"/>
          <w:lang w:val="id-ID"/>
        </w:rPr>
      </w:pPr>
    </w:p>
    <w:p w14:paraId="1051E7FE" w14:textId="77777777" w:rsidR="00E466AC" w:rsidRDefault="00E466AC" w:rsidP="00E466AC">
      <w:pPr>
        <w:jc w:val="center"/>
        <w:rPr>
          <w:rFonts w:cs="Times New Roman"/>
          <w:b/>
          <w:sz w:val="144"/>
          <w:lang w:val="id-ID"/>
        </w:rPr>
      </w:pPr>
    </w:p>
    <w:p w14:paraId="313DB259" w14:textId="77777777" w:rsidR="00590600" w:rsidRPr="00E466AC" w:rsidRDefault="00825AB4" w:rsidP="00E466AC">
      <w:pPr>
        <w:rPr>
          <w:rFonts w:cs="Times New Roman"/>
          <w:b/>
          <w:lang w:val="id-ID"/>
        </w:rPr>
      </w:pPr>
      <w:r w:rsidRPr="00E466AC">
        <w:rPr>
          <w:rFonts w:cs="Times New Roman"/>
          <w:b/>
          <w:lang w:val="id-ID"/>
        </w:rPr>
        <w:br w:type="page"/>
      </w:r>
    </w:p>
    <w:p w14:paraId="26EFC737" w14:textId="77777777" w:rsidR="002F59F5" w:rsidRPr="00E466AC" w:rsidRDefault="00E466AC" w:rsidP="00E466AC">
      <w:pPr>
        <w:pStyle w:val="Keterangan"/>
        <w:rPr>
          <w:rFonts w:cs="Times New Roman"/>
          <w:b/>
          <w:i w:val="0"/>
          <w:color w:val="auto"/>
          <w:sz w:val="36"/>
        </w:rPr>
      </w:pPr>
      <w:bookmarkStart w:id="2" w:name="_Toc140523256"/>
      <w:r w:rsidRPr="00E466AC">
        <w:rPr>
          <w:b/>
          <w:i w:val="0"/>
          <w:color w:val="auto"/>
          <w:sz w:val="24"/>
        </w:rPr>
        <w:lastRenderedPageBreak/>
        <w:t xml:space="preserve">Lampiran </w:t>
      </w:r>
      <w:r w:rsidRPr="00E466AC">
        <w:rPr>
          <w:b/>
          <w:i w:val="0"/>
          <w:color w:val="auto"/>
          <w:sz w:val="24"/>
        </w:rPr>
        <w:fldChar w:fldCharType="begin"/>
      </w:r>
      <w:r w:rsidRPr="00E466AC">
        <w:rPr>
          <w:b/>
          <w:i w:val="0"/>
          <w:color w:val="auto"/>
          <w:sz w:val="24"/>
        </w:rPr>
        <w:instrText xml:space="preserve"> SEQ Lampiran \* ARABIC </w:instrText>
      </w:r>
      <w:r w:rsidRPr="00E466AC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1</w:t>
      </w:r>
      <w:bookmarkEnd w:id="2"/>
      <w:r w:rsidRPr="00E466AC">
        <w:rPr>
          <w:b/>
          <w:i w:val="0"/>
          <w:color w:val="auto"/>
          <w:sz w:val="24"/>
        </w:rPr>
        <w:fldChar w:fldCharType="end"/>
      </w:r>
    </w:p>
    <w:p w14:paraId="57BA5C60" w14:textId="77777777" w:rsidR="002F59F5" w:rsidRPr="002F59F5" w:rsidRDefault="002F59F5" w:rsidP="002F59F5">
      <w:pPr>
        <w:keepNext/>
        <w:spacing w:line="480" w:lineRule="auto"/>
        <w:rPr>
          <w:rFonts w:cs="Times New Roman"/>
          <w:lang w:val="id-ID"/>
        </w:rPr>
      </w:pPr>
      <w:r>
        <w:rPr>
          <w:rFonts w:cs="Times New Roman"/>
          <w:lang w:val="id-ID"/>
        </w:rPr>
        <w:t>Lembar Kuesioner Penelitian</w:t>
      </w:r>
    </w:p>
    <w:p w14:paraId="2376AF16" w14:textId="77777777" w:rsidR="006F22A9" w:rsidRDefault="006F22A9" w:rsidP="00D2533F">
      <w:pPr>
        <w:tabs>
          <w:tab w:val="left" w:pos="1985"/>
          <w:tab w:val="left" w:pos="2268"/>
        </w:tabs>
        <w:spacing w:line="240" w:lineRule="auto"/>
        <w:rPr>
          <w:rFonts w:cs="Times New Roman"/>
          <w:lang w:val="id-ID"/>
        </w:rPr>
      </w:pPr>
      <w:r>
        <w:rPr>
          <w:rFonts w:cs="Times New Roman"/>
          <w:lang w:val="id-ID"/>
        </w:rPr>
        <w:t>Perihal</w:t>
      </w:r>
      <w:r w:rsidR="00D2533F">
        <w:rPr>
          <w:rFonts w:cs="Times New Roman"/>
          <w:lang w:val="id-ID"/>
        </w:rPr>
        <w:tab/>
      </w:r>
      <w:r>
        <w:rPr>
          <w:rFonts w:cs="Times New Roman"/>
          <w:lang w:val="id-ID"/>
        </w:rPr>
        <w:t>:</w:t>
      </w:r>
      <w:r w:rsidR="00D2533F">
        <w:rPr>
          <w:rFonts w:cs="Times New Roman"/>
          <w:lang w:val="id-ID"/>
        </w:rPr>
        <w:t xml:space="preserve"> </w:t>
      </w:r>
      <w:r>
        <w:rPr>
          <w:rFonts w:cs="Times New Roman"/>
          <w:lang w:val="id-ID"/>
        </w:rPr>
        <w:t>Permohonan Pengisian Kuesioner</w:t>
      </w:r>
    </w:p>
    <w:p w14:paraId="1B279B2A" w14:textId="77777777" w:rsidR="006F22A9" w:rsidRDefault="006F22A9" w:rsidP="00D2533F">
      <w:pPr>
        <w:tabs>
          <w:tab w:val="left" w:pos="1560"/>
          <w:tab w:val="left" w:pos="1985"/>
        </w:tabs>
        <w:spacing w:line="360" w:lineRule="auto"/>
        <w:ind w:left="2127" w:hanging="2127"/>
        <w:rPr>
          <w:rFonts w:cs="Times New Roman"/>
          <w:lang w:val="id-ID"/>
        </w:rPr>
      </w:pPr>
      <w:r>
        <w:rPr>
          <w:rFonts w:cs="Times New Roman"/>
          <w:lang w:val="id-ID"/>
        </w:rPr>
        <w:t>Judul Penelitian</w:t>
      </w:r>
      <w:r w:rsidR="00D2533F">
        <w:rPr>
          <w:rFonts w:cs="Times New Roman"/>
          <w:lang w:val="id-ID"/>
        </w:rPr>
        <w:tab/>
      </w:r>
      <w:r w:rsidR="00D2533F">
        <w:rPr>
          <w:rFonts w:cs="Times New Roman"/>
          <w:lang w:val="id-ID"/>
        </w:rPr>
        <w:tab/>
      </w:r>
      <w:r>
        <w:rPr>
          <w:rFonts w:cs="Times New Roman"/>
          <w:lang w:val="id-ID"/>
        </w:rPr>
        <w:t>:</w:t>
      </w:r>
      <w:r w:rsidR="00D2533F">
        <w:rPr>
          <w:rFonts w:cs="Times New Roman"/>
          <w:lang w:val="id-ID"/>
        </w:rPr>
        <w:tab/>
      </w:r>
      <w:r>
        <w:rPr>
          <w:rFonts w:cs="Times New Roman"/>
          <w:lang w:val="id-ID"/>
        </w:rPr>
        <w:t>Pengaruh Lingkungan Kerja, Pengalaman Kerja, Keselamatan dan Kesehatan Kerja Terhadap Produktivitas Karyawan PT. PLN (Persero) Unit Layanan Transmisi dan Gardu Induk Tegal</w:t>
      </w:r>
    </w:p>
    <w:p w14:paraId="59784843" w14:textId="77777777" w:rsidR="00D2533F" w:rsidRPr="00233CE8" w:rsidRDefault="00D2533F" w:rsidP="00D2533F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>Kepada Yth,</w:t>
      </w:r>
    </w:p>
    <w:p w14:paraId="76792068" w14:textId="77777777" w:rsidR="00D2533F" w:rsidRPr="00233CE8" w:rsidRDefault="00D2533F" w:rsidP="00D2533F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</w:rPr>
        <w:t>Bapak/Ibu/</w:t>
      </w:r>
      <w:r w:rsidRPr="00233CE8">
        <w:rPr>
          <w:rFonts w:cs="Times New Roman"/>
          <w:noProof/>
          <w:szCs w:val="24"/>
          <w:lang w:val="id-ID"/>
        </w:rPr>
        <w:t>Sdr Responden</w:t>
      </w:r>
    </w:p>
    <w:p w14:paraId="1FDD2F78" w14:textId="77777777" w:rsidR="00D2533F" w:rsidRPr="00233CE8" w:rsidRDefault="00D2533F" w:rsidP="003F2550">
      <w:pPr>
        <w:spacing w:before="30" w:after="0" w:line="480" w:lineRule="auto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>Di Tempat</w:t>
      </w:r>
    </w:p>
    <w:p w14:paraId="0372C179" w14:textId="77777777" w:rsidR="00D2533F" w:rsidRPr="00233CE8" w:rsidRDefault="00D2533F" w:rsidP="00D2533F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>Dengan Hormat,</w:t>
      </w:r>
    </w:p>
    <w:p w14:paraId="6474FF3E" w14:textId="77777777" w:rsidR="00D2533F" w:rsidRPr="00233CE8" w:rsidRDefault="00D2533F" w:rsidP="003F2550">
      <w:pPr>
        <w:spacing w:before="30" w:after="0" w:line="480" w:lineRule="auto"/>
        <w:ind w:firstLine="426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 xml:space="preserve">Dalam rangka </w:t>
      </w:r>
      <w:r w:rsidR="003F2550">
        <w:rPr>
          <w:rFonts w:cs="Times New Roman"/>
          <w:noProof/>
          <w:szCs w:val="24"/>
          <w:lang w:val="id-ID"/>
        </w:rPr>
        <w:t>menyelesaikan penelitian, saya m</w:t>
      </w:r>
      <w:r w:rsidRPr="00233CE8">
        <w:rPr>
          <w:rFonts w:cs="Times New Roman"/>
          <w:noProof/>
          <w:szCs w:val="24"/>
          <w:lang w:val="id-ID"/>
        </w:rPr>
        <w:t xml:space="preserve">ahasiswa Fakultas Ekonomi dan Bisnis Universitas Pancasakti Tegal, mohon partisipasi dari </w:t>
      </w:r>
      <w:r w:rsidRPr="00233CE8">
        <w:rPr>
          <w:rFonts w:cs="Times New Roman"/>
          <w:noProof/>
          <w:szCs w:val="24"/>
        </w:rPr>
        <w:t>Bapak/Ibu/</w:t>
      </w:r>
      <w:r w:rsidRPr="00233CE8">
        <w:rPr>
          <w:rFonts w:cs="Times New Roman"/>
          <w:noProof/>
          <w:szCs w:val="24"/>
          <w:lang w:val="id-ID"/>
        </w:rPr>
        <w:t>Sdr untuk mengisi kuesioner yang telah kami sediakan.</w:t>
      </w:r>
    </w:p>
    <w:p w14:paraId="7770E7E1" w14:textId="77777777" w:rsidR="00D2533F" w:rsidRPr="00233CE8" w:rsidRDefault="00D2533F" w:rsidP="003F2550">
      <w:pPr>
        <w:spacing w:before="30" w:after="0" w:line="480" w:lineRule="auto"/>
        <w:ind w:firstLine="426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>Adapun data yang kami minta adalah sesuai dengan kondisi yang dirasakan Sdr selama ini. Kami akan menjaga kerahasiaan karena data ini hanya untuk kepentingan penelitian.</w:t>
      </w:r>
      <w:r w:rsidR="003F2550">
        <w:rPr>
          <w:rFonts w:cs="Times New Roman"/>
          <w:noProof/>
          <w:szCs w:val="24"/>
          <w:lang w:val="id-ID"/>
        </w:rPr>
        <w:t xml:space="preserve"> </w:t>
      </w:r>
      <w:r w:rsidRPr="00233CE8">
        <w:rPr>
          <w:rFonts w:cs="Times New Roman"/>
          <w:noProof/>
          <w:szCs w:val="24"/>
          <w:lang w:val="id-ID"/>
        </w:rPr>
        <w:t>Setiap jawaban yang diberikan merupakan bantuan yang tidak ternilai harganya bagi penelitian ini.</w:t>
      </w:r>
    </w:p>
    <w:p w14:paraId="417C9454" w14:textId="77777777" w:rsidR="00D2533F" w:rsidRPr="00233CE8" w:rsidRDefault="00D2533F" w:rsidP="003F2550">
      <w:pPr>
        <w:spacing w:before="30" w:after="0" w:line="480" w:lineRule="auto"/>
        <w:rPr>
          <w:rFonts w:cs="Times New Roman"/>
          <w:noProof/>
          <w:szCs w:val="24"/>
          <w:lang w:val="id-ID"/>
        </w:rPr>
      </w:pPr>
      <w:r w:rsidRPr="00233CE8">
        <w:rPr>
          <w:rFonts w:cs="Times New Roman"/>
          <w:noProof/>
          <w:szCs w:val="24"/>
          <w:lang w:val="id-ID"/>
        </w:rPr>
        <w:t>Atas perhatian dan bantuannya, kami mengucapkan terima kasih.</w:t>
      </w:r>
    </w:p>
    <w:p w14:paraId="63534270" w14:textId="4BF8B13B" w:rsidR="00D2533F" w:rsidRPr="00233CE8" w:rsidRDefault="00D2533F" w:rsidP="00D2533F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</w:p>
    <w:p w14:paraId="0C28C06C" w14:textId="1EB41281" w:rsidR="00D2533F" w:rsidRPr="00233CE8" w:rsidRDefault="005C64A4" w:rsidP="00F4654C">
      <w:pPr>
        <w:spacing w:before="30" w:after="0" w:line="360" w:lineRule="auto"/>
        <w:ind w:left="6096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  <w:lang w:val="id-ID"/>
        </w:rPr>
        <w:drawing>
          <wp:anchor distT="0" distB="0" distL="114300" distR="114300" simplePos="0" relativeHeight="251744256" behindDoc="1" locked="0" layoutInCell="1" allowOverlap="1" wp14:anchorId="5EB59FA0" wp14:editId="277EA2E8">
            <wp:simplePos x="0" y="0"/>
            <wp:positionH relativeFrom="column">
              <wp:posOffset>3783551</wp:posOffset>
            </wp:positionH>
            <wp:positionV relativeFrom="paragraph">
              <wp:posOffset>19160</wp:posOffset>
            </wp:positionV>
            <wp:extent cx="1440705" cy="1633452"/>
            <wp:effectExtent l="0" t="0" r="7620" b="5080"/>
            <wp:wrapNone/>
            <wp:docPr id="1037110637" name="Gambar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7110637" name="Gambar 1037110637"/>
                    <pic:cNvPicPr/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705" cy="163345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F2550">
        <w:rPr>
          <w:rFonts w:cs="Times New Roman"/>
          <w:noProof/>
          <w:szCs w:val="24"/>
          <w:lang w:val="id-ID"/>
        </w:rPr>
        <w:t>Tegal,</w:t>
      </w:r>
      <w:r w:rsidR="00F4654C">
        <w:rPr>
          <w:rFonts w:cs="Times New Roman"/>
          <w:noProof/>
          <w:szCs w:val="24"/>
          <w:lang w:val="id-ID"/>
        </w:rPr>
        <w:t xml:space="preserve"> 3 Juli 2023</w:t>
      </w:r>
    </w:p>
    <w:p w14:paraId="126A9AC5" w14:textId="54A0C897" w:rsidR="00D2533F" w:rsidRPr="00233CE8" w:rsidRDefault="00F4654C" w:rsidP="003F2550">
      <w:pPr>
        <w:spacing w:before="30" w:after="0" w:line="360" w:lineRule="auto"/>
        <w:ind w:left="5954"/>
        <w:jc w:val="center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id-ID"/>
        </w:rPr>
        <w:t xml:space="preserve">  </w:t>
      </w:r>
      <w:r w:rsidR="00D2533F" w:rsidRPr="00233CE8">
        <w:rPr>
          <w:rFonts w:cs="Times New Roman"/>
          <w:noProof/>
          <w:szCs w:val="24"/>
          <w:lang w:val="id-ID"/>
        </w:rPr>
        <w:t>Hormat</w:t>
      </w:r>
      <w:r w:rsidR="00D2533F" w:rsidRPr="00233CE8">
        <w:rPr>
          <w:rFonts w:cs="Times New Roman"/>
          <w:noProof/>
          <w:szCs w:val="24"/>
        </w:rPr>
        <w:t xml:space="preserve"> </w:t>
      </w:r>
      <w:r w:rsidR="00D2533F" w:rsidRPr="00233CE8">
        <w:rPr>
          <w:rFonts w:cs="Times New Roman"/>
          <w:noProof/>
          <w:szCs w:val="24"/>
          <w:lang w:val="id-ID"/>
        </w:rPr>
        <w:t>Saya,</w:t>
      </w:r>
    </w:p>
    <w:p w14:paraId="1EC03F80" w14:textId="309B78D0" w:rsidR="00D2533F" w:rsidRDefault="00D2533F" w:rsidP="002F59F5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</w:p>
    <w:p w14:paraId="5050D35C" w14:textId="77777777" w:rsidR="00EA2076" w:rsidRPr="00233CE8" w:rsidRDefault="00EA2076" w:rsidP="002F59F5">
      <w:pPr>
        <w:spacing w:before="30" w:after="0" w:line="360" w:lineRule="auto"/>
        <w:rPr>
          <w:rFonts w:cs="Times New Roman"/>
          <w:noProof/>
          <w:szCs w:val="24"/>
          <w:lang w:val="id-ID"/>
        </w:rPr>
      </w:pPr>
    </w:p>
    <w:p w14:paraId="47C963A9" w14:textId="77777777" w:rsidR="00F941C1" w:rsidRDefault="003F2550" w:rsidP="003F2550">
      <w:pPr>
        <w:spacing w:after="0" w:line="360" w:lineRule="auto"/>
        <w:ind w:left="6237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id-ID"/>
        </w:rPr>
        <w:t>Dimas Mulyono</w:t>
      </w:r>
    </w:p>
    <w:p w14:paraId="1401322C" w14:textId="77777777" w:rsidR="00F941C1" w:rsidRDefault="00F941C1">
      <w:pPr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id-ID"/>
        </w:rPr>
        <w:br w:type="page"/>
      </w:r>
    </w:p>
    <w:p w14:paraId="0CEE8B6B" w14:textId="77777777" w:rsidR="002F59F5" w:rsidRPr="002F59F5" w:rsidRDefault="002F59F5" w:rsidP="00E466AC">
      <w:pPr>
        <w:spacing w:line="48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lastRenderedPageBreak/>
        <w:t>KUESIONER PENELITIAN</w:t>
      </w:r>
    </w:p>
    <w:p w14:paraId="36673BA6" w14:textId="77777777" w:rsidR="00F941C1" w:rsidRDefault="00F941C1" w:rsidP="006B09B2">
      <w:pPr>
        <w:pStyle w:val="DaftarParagraf"/>
        <w:numPr>
          <w:ilvl w:val="0"/>
          <w:numId w:val="38"/>
        </w:numPr>
        <w:spacing w:line="480" w:lineRule="auto"/>
        <w:ind w:left="284" w:hanging="142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IDENTITAS RESPONDEN</w:t>
      </w:r>
    </w:p>
    <w:p w14:paraId="3168167D" w14:textId="77777777" w:rsidR="00F941C1" w:rsidRPr="00C42D26" w:rsidRDefault="00F941C1" w:rsidP="006B09B2">
      <w:pPr>
        <w:pStyle w:val="DaftarParagraf"/>
        <w:numPr>
          <w:ilvl w:val="0"/>
          <w:numId w:val="39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>Nama</w:t>
      </w:r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  <w:t>:</w:t>
      </w:r>
    </w:p>
    <w:p w14:paraId="01338252" w14:textId="77777777" w:rsidR="00F941C1" w:rsidRPr="00C42D26" w:rsidRDefault="00F941C1" w:rsidP="006B09B2">
      <w:pPr>
        <w:pStyle w:val="DaftarParagraf"/>
        <w:numPr>
          <w:ilvl w:val="0"/>
          <w:numId w:val="39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3464C048" wp14:editId="183150D1">
                <wp:simplePos x="0" y="0"/>
                <wp:positionH relativeFrom="column">
                  <wp:posOffset>2498725</wp:posOffset>
                </wp:positionH>
                <wp:positionV relativeFrom="paragraph">
                  <wp:posOffset>2540</wp:posOffset>
                </wp:positionV>
                <wp:extent cx="196850" cy="147320"/>
                <wp:effectExtent l="0" t="0" r="12700" b="24130"/>
                <wp:wrapNone/>
                <wp:docPr id="5" name="Persegi Panjang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E611AAA" id="Persegi Panjang 4" o:spid="_x0000_s1026" style="position:absolute;margin-left:196.75pt;margin-top:.2pt;width:15.5pt;height:11.6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" fillcolor="white [3212]" strokecolor="black [3213]" strokeweight="1pt"/>
            </w:pict>
          </mc:Fallback>
        </mc:AlternateContent>
      </w: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6F6206B" wp14:editId="1B466F15">
                <wp:simplePos x="0" y="0"/>
                <wp:positionH relativeFrom="column">
                  <wp:posOffset>3523615</wp:posOffset>
                </wp:positionH>
                <wp:positionV relativeFrom="paragraph">
                  <wp:posOffset>13335</wp:posOffset>
                </wp:positionV>
                <wp:extent cx="196850" cy="147320"/>
                <wp:effectExtent l="0" t="0" r="12700" b="24130"/>
                <wp:wrapNone/>
                <wp:docPr id="6" name="Persegi Panjang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08C8907" id="Persegi Panjang 6" o:spid="_x0000_s1026" style="position:absolute;margin-left:277.45pt;margin-top:1.05pt;width:15.5pt;height:11.6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" fillcolor="white [3212]" strokecolor="black [3213]" strokeweight="1pt"/>
            </w:pict>
          </mc:Fallback>
        </mc:AlternateContent>
      </w:r>
      <w:r>
        <w:rPr>
          <w:rFonts w:cs="Times New Roman"/>
          <w:szCs w:val="24"/>
        </w:rPr>
        <w:t xml:space="preserve">Jenis </w:t>
      </w:r>
      <w:proofErr w:type="spellStart"/>
      <w:r>
        <w:rPr>
          <w:rFonts w:cs="Times New Roman"/>
          <w:szCs w:val="24"/>
        </w:rPr>
        <w:t>Kelamin</w:t>
      </w:r>
      <w:proofErr w:type="spellEnd"/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  <w:t>: Laki-</w:t>
      </w:r>
      <w:proofErr w:type="spellStart"/>
      <w:r>
        <w:rPr>
          <w:rFonts w:cs="Times New Roman"/>
          <w:szCs w:val="24"/>
        </w:rPr>
        <w:t>laki</w:t>
      </w:r>
      <w:proofErr w:type="spellEnd"/>
      <w:r>
        <w:rPr>
          <w:rFonts w:cs="Times New Roman"/>
          <w:szCs w:val="24"/>
        </w:rPr>
        <w:t xml:space="preserve">        Perempuan </w:t>
      </w:r>
    </w:p>
    <w:p w14:paraId="301B2D27" w14:textId="77777777" w:rsidR="00F941C1" w:rsidRPr="00C42D26" w:rsidRDefault="00B04B79" w:rsidP="006B09B2">
      <w:pPr>
        <w:pStyle w:val="DaftarParagraf"/>
        <w:numPr>
          <w:ilvl w:val="0"/>
          <w:numId w:val="39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782033AB" wp14:editId="066B2C6C">
                <wp:simplePos x="0" y="0"/>
                <wp:positionH relativeFrom="column">
                  <wp:posOffset>4364355</wp:posOffset>
                </wp:positionH>
                <wp:positionV relativeFrom="paragraph">
                  <wp:posOffset>357505</wp:posOffset>
                </wp:positionV>
                <wp:extent cx="196850" cy="147320"/>
                <wp:effectExtent l="0" t="0" r="12700" b="24130"/>
                <wp:wrapNone/>
                <wp:docPr id="14" name="Persegi Panjang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1A9DA12" id="Persegi Panjang 10" o:spid="_x0000_s1026" style="position:absolute;margin-left:343.65pt;margin-top:28.15pt;width:15.5pt;height:11.6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" fillcolor="white [3212]" strokecolor="black [3213]" strokeweight="1pt"/>
            </w:pict>
          </mc:Fallback>
        </mc:AlternateContent>
      </w:r>
      <w:r w:rsidR="005901D6"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893E41B" wp14:editId="3CA2B47A">
                <wp:simplePos x="0" y="0"/>
                <wp:positionH relativeFrom="column">
                  <wp:posOffset>3954780</wp:posOffset>
                </wp:positionH>
                <wp:positionV relativeFrom="paragraph">
                  <wp:posOffset>356870</wp:posOffset>
                </wp:positionV>
                <wp:extent cx="196850" cy="147320"/>
                <wp:effectExtent l="0" t="0" r="12700" b="24130"/>
                <wp:wrapNone/>
                <wp:docPr id="12" name="Persegi Panjang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4E32D97" id="Persegi Panjang 10" o:spid="_x0000_s1026" style="position:absolute;margin-left:311.4pt;margin-top:28.1pt;width:15.5pt;height:11.6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" fillcolor="white [3212]" strokecolor="black [3213]" strokeweight="1pt"/>
            </w:pict>
          </mc:Fallback>
        </mc:AlternateContent>
      </w:r>
      <w:proofErr w:type="spellStart"/>
      <w:r w:rsidR="00F941C1">
        <w:rPr>
          <w:rFonts w:cs="Times New Roman"/>
          <w:szCs w:val="24"/>
        </w:rPr>
        <w:t>Usia</w:t>
      </w:r>
      <w:proofErr w:type="spellEnd"/>
      <w:r w:rsidR="00F941C1">
        <w:rPr>
          <w:rFonts w:cs="Times New Roman"/>
          <w:szCs w:val="24"/>
        </w:rPr>
        <w:tab/>
      </w:r>
      <w:r w:rsidR="00F941C1">
        <w:rPr>
          <w:rFonts w:cs="Times New Roman"/>
          <w:szCs w:val="24"/>
        </w:rPr>
        <w:tab/>
      </w:r>
      <w:r w:rsidR="00F941C1">
        <w:rPr>
          <w:rFonts w:cs="Times New Roman"/>
          <w:szCs w:val="24"/>
        </w:rPr>
        <w:tab/>
        <w:t xml:space="preserve">: </w:t>
      </w:r>
    </w:p>
    <w:p w14:paraId="1D9FEED6" w14:textId="77777777" w:rsidR="00F941C1" w:rsidRDefault="005901D6" w:rsidP="006B09B2">
      <w:pPr>
        <w:pStyle w:val="DaftarParagraf"/>
        <w:numPr>
          <w:ilvl w:val="0"/>
          <w:numId w:val="39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48F28FE6" wp14:editId="1C8753C2">
                <wp:simplePos x="0" y="0"/>
                <wp:positionH relativeFrom="column">
                  <wp:posOffset>2640026</wp:posOffset>
                </wp:positionH>
                <wp:positionV relativeFrom="paragraph">
                  <wp:posOffset>6350</wp:posOffset>
                </wp:positionV>
                <wp:extent cx="196850" cy="147320"/>
                <wp:effectExtent l="0" t="0" r="12700" b="24130"/>
                <wp:wrapNone/>
                <wp:docPr id="7" name="Persegi Panjang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7A4F5737" id="Persegi Panjang 8" o:spid="_x0000_s1026" style="position:absolute;margin-left:207.9pt;margin-top:.5pt;width:15.5pt;height:11.6pt;z-index:2516930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" fillcolor="white [3212]" strokecolor="black [3213]" strokeweight="1pt"/>
            </w:pict>
          </mc:Fallback>
        </mc:AlternateContent>
      </w: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0EA4EDDB" wp14:editId="68459CC2">
                <wp:simplePos x="0" y="0"/>
                <wp:positionH relativeFrom="column">
                  <wp:posOffset>3074670</wp:posOffset>
                </wp:positionH>
                <wp:positionV relativeFrom="paragraph">
                  <wp:posOffset>13335</wp:posOffset>
                </wp:positionV>
                <wp:extent cx="196850" cy="147320"/>
                <wp:effectExtent l="0" t="0" r="12700" b="24130"/>
                <wp:wrapNone/>
                <wp:docPr id="13" name="Persegi Panjang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3339BA0" id="Persegi Panjang 9" o:spid="_x0000_s1026" style="position:absolute;margin-left:242.1pt;margin-top:1.05pt;width:15.5pt;height:11.6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" fillcolor="white [3212]" strokecolor="black [3213]" strokeweight="1pt"/>
            </w:pict>
          </mc:Fallback>
        </mc:AlternateContent>
      </w:r>
      <w:r>
        <w:rPr>
          <w:rFonts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519BB324" wp14:editId="5D343ECC">
                <wp:simplePos x="0" y="0"/>
                <wp:positionH relativeFrom="column">
                  <wp:posOffset>3532505</wp:posOffset>
                </wp:positionH>
                <wp:positionV relativeFrom="paragraph">
                  <wp:posOffset>13335</wp:posOffset>
                </wp:positionV>
                <wp:extent cx="196850" cy="147320"/>
                <wp:effectExtent l="0" t="0" r="12700" b="24130"/>
                <wp:wrapNone/>
                <wp:docPr id="10" name="Persegi Panjang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7DA7EC6" id="Persegi Panjang 9" o:spid="_x0000_s1026" style="position:absolute;margin-left:278.15pt;margin-top:1.05pt;width:15.5pt;height:11.6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" fillcolor="white [3212]" strokecolor="black [3213]" strokeweight="1pt"/>
            </w:pict>
          </mc:Fallback>
        </mc:AlternateContent>
      </w:r>
      <w:r w:rsidR="00F941C1">
        <w:rPr>
          <w:rFonts w:cs="Times New Roman"/>
          <w:szCs w:val="24"/>
        </w:rPr>
        <w:t>Tingkat Pendidikan</w:t>
      </w:r>
      <w:r w:rsidR="00F941C1">
        <w:rPr>
          <w:rFonts w:cs="Times New Roman"/>
          <w:szCs w:val="24"/>
        </w:rPr>
        <w:tab/>
        <w:t xml:space="preserve">: SMA/SMK       </w:t>
      </w:r>
      <w:r>
        <w:rPr>
          <w:rFonts w:cs="Times New Roman"/>
          <w:szCs w:val="24"/>
          <w:lang w:val="id-ID"/>
        </w:rPr>
        <w:t>D1</w:t>
      </w:r>
      <w:r>
        <w:rPr>
          <w:rFonts w:cs="Times New Roman"/>
          <w:szCs w:val="24"/>
          <w:lang w:val="id-ID"/>
        </w:rPr>
        <w:tab/>
        <w:t xml:space="preserve">   </w:t>
      </w:r>
      <w:r w:rsidR="00F941C1">
        <w:rPr>
          <w:rFonts w:cs="Times New Roman"/>
          <w:szCs w:val="24"/>
        </w:rPr>
        <w:t>D3       S1</w:t>
      </w:r>
      <w:proofErr w:type="gramStart"/>
      <w:r w:rsidR="00B04B79">
        <w:rPr>
          <w:rFonts w:cs="Times New Roman"/>
          <w:szCs w:val="24"/>
        </w:rPr>
        <w:tab/>
        <w:t xml:space="preserve">  S</w:t>
      </w:r>
      <w:proofErr w:type="gramEnd"/>
      <w:r w:rsidR="00B04B79">
        <w:rPr>
          <w:rFonts w:cs="Times New Roman"/>
          <w:szCs w:val="24"/>
        </w:rPr>
        <w:t>2</w:t>
      </w:r>
      <w:r w:rsidR="00F941C1">
        <w:rPr>
          <w:rFonts w:cs="Times New Roman"/>
          <w:szCs w:val="24"/>
        </w:rPr>
        <w:t xml:space="preserve">      </w:t>
      </w:r>
    </w:p>
    <w:p w14:paraId="1B9A5987" w14:textId="77777777" w:rsidR="00F941C1" w:rsidRDefault="00F941C1" w:rsidP="006B09B2">
      <w:pPr>
        <w:pStyle w:val="DaftarParagraf"/>
        <w:numPr>
          <w:ilvl w:val="0"/>
          <w:numId w:val="38"/>
        </w:numPr>
        <w:spacing w:line="480" w:lineRule="auto"/>
        <w:ind w:left="284" w:hanging="142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PETUNJUK PENGISIAN</w:t>
      </w:r>
    </w:p>
    <w:p w14:paraId="0B6960B5" w14:textId="77777777" w:rsidR="00F941C1" w:rsidRPr="00B57278" w:rsidRDefault="00F941C1" w:rsidP="006B09B2">
      <w:pPr>
        <w:pStyle w:val="DaftarParagraf"/>
        <w:numPr>
          <w:ilvl w:val="0"/>
          <w:numId w:val="40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 xml:space="preserve">Mohon </w:t>
      </w:r>
      <w:proofErr w:type="spellStart"/>
      <w:r>
        <w:rPr>
          <w:rFonts w:cs="Times New Roman"/>
          <w:szCs w:val="24"/>
        </w:rPr>
        <w:t>membe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nd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entang</w:t>
      </w:r>
      <w:proofErr w:type="spellEnd"/>
      <w:r>
        <w:rPr>
          <w:rFonts w:cs="Times New Roman"/>
          <w:szCs w:val="24"/>
        </w:rPr>
        <w:t xml:space="preserve"> (</w:t>
      </w:r>
      <w:proofErr w:type="gramStart"/>
      <w:r>
        <w:rPr>
          <w:rFonts w:cs="Times New Roman"/>
          <w:szCs w:val="24"/>
        </w:rPr>
        <w:t>√ )</w:t>
      </w:r>
      <w:proofErr w:type="gramEnd"/>
      <w:r>
        <w:rPr>
          <w:rFonts w:cs="Times New Roman"/>
          <w:szCs w:val="24"/>
        </w:rPr>
        <w:t xml:space="preserve"> pada </w:t>
      </w:r>
      <w:proofErr w:type="spellStart"/>
      <w:r>
        <w:rPr>
          <w:rFonts w:cs="Times New Roman"/>
          <w:szCs w:val="24"/>
        </w:rPr>
        <w:t>jawaban</w:t>
      </w:r>
      <w:proofErr w:type="spellEnd"/>
      <w:r>
        <w:rPr>
          <w:rFonts w:cs="Times New Roman"/>
          <w:szCs w:val="24"/>
        </w:rPr>
        <w:t xml:space="preserve"> yang Bapak/Ibu </w:t>
      </w:r>
      <w:proofErr w:type="spellStart"/>
      <w:r>
        <w:rPr>
          <w:rFonts w:cs="Times New Roman"/>
          <w:szCs w:val="24"/>
        </w:rPr>
        <w:t>anggap</w:t>
      </w:r>
      <w:proofErr w:type="spellEnd"/>
      <w:r>
        <w:rPr>
          <w:rFonts w:cs="Times New Roman"/>
          <w:szCs w:val="24"/>
        </w:rPr>
        <w:t xml:space="preserve"> paling </w:t>
      </w:r>
      <w:proofErr w:type="spellStart"/>
      <w:r>
        <w:rPr>
          <w:rFonts w:cs="Times New Roman"/>
          <w:szCs w:val="24"/>
        </w:rPr>
        <w:t>sesuai</w:t>
      </w:r>
      <w:proofErr w:type="spellEnd"/>
      <w:r>
        <w:rPr>
          <w:rFonts w:cs="Times New Roman"/>
          <w:szCs w:val="24"/>
        </w:rPr>
        <w:t>.</w:t>
      </w:r>
    </w:p>
    <w:p w14:paraId="64AFB49D" w14:textId="77777777" w:rsidR="00F941C1" w:rsidRPr="00B57278" w:rsidRDefault="00F941C1" w:rsidP="006B09B2">
      <w:pPr>
        <w:pStyle w:val="DaftarParagraf"/>
        <w:numPr>
          <w:ilvl w:val="0"/>
          <w:numId w:val="40"/>
        </w:numPr>
        <w:spacing w:line="480" w:lineRule="auto"/>
        <w:ind w:left="567" w:hanging="283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szCs w:val="24"/>
        </w:rPr>
        <w:t>Ketera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lternatif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jawaban</w:t>
      </w:r>
      <w:proofErr w:type="spellEnd"/>
      <w:r>
        <w:rPr>
          <w:rFonts w:cs="Times New Roman"/>
          <w:szCs w:val="24"/>
        </w:rPr>
        <w:t>:</w:t>
      </w:r>
    </w:p>
    <w:p w14:paraId="43B0DDB7" w14:textId="77777777" w:rsidR="00F941C1" w:rsidRPr="00B57278" w:rsidRDefault="00F941C1" w:rsidP="006B09B2">
      <w:pPr>
        <w:pStyle w:val="DaftarParagraf"/>
        <w:numPr>
          <w:ilvl w:val="0"/>
          <w:numId w:val="41"/>
        </w:numPr>
        <w:spacing w:line="480" w:lineRule="auto"/>
        <w:ind w:left="99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>SS</w:t>
      </w:r>
      <w:r>
        <w:rPr>
          <w:rFonts w:cs="Times New Roman"/>
          <w:szCs w:val="24"/>
        </w:rPr>
        <w:tab/>
        <w:t xml:space="preserve">= Sangat </w:t>
      </w:r>
      <w:proofErr w:type="spellStart"/>
      <w:r>
        <w:rPr>
          <w:rFonts w:cs="Times New Roman"/>
          <w:szCs w:val="24"/>
        </w:rPr>
        <w:t>Setuju</w:t>
      </w:r>
      <w:proofErr w:type="spellEnd"/>
    </w:p>
    <w:p w14:paraId="73367C36" w14:textId="77777777" w:rsidR="00F941C1" w:rsidRPr="00B57278" w:rsidRDefault="002F59F5" w:rsidP="006B09B2">
      <w:pPr>
        <w:pStyle w:val="DaftarParagraf"/>
        <w:numPr>
          <w:ilvl w:val="0"/>
          <w:numId w:val="41"/>
        </w:numPr>
        <w:spacing w:line="480" w:lineRule="auto"/>
        <w:ind w:left="99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>S</w:t>
      </w:r>
      <w:r>
        <w:rPr>
          <w:rFonts w:cs="Times New Roman"/>
          <w:szCs w:val="24"/>
        </w:rPr>
        <w:tab/>
      </w:r>
      <w:r w:rsidR="00F941C1">
        <w:rPr>
          <w:rFonts w:cs="Times New Roman"/>
          <w:szCs w:val="24"/>
        </w:rPr>
        <w:t xml:space="preserve">= </w:t>
      </w:r>
      <w:proofErr w:type="spellStart"/>
      <w:r w:rsidR="00F941C1">
        <w:rPr>
          <w:rFonts w:cs="Times New Roman"/>
          <w:szCs w:val="24"/>
        </w:rPr>
        <w:t>Setuju</w:t>
      </w:r>
      <w:proofErr w:type="spellEnd"/>
    </w:p>
    <w:p w14:paraId="0C480F71" w14:textId="77777777" w:rsidR="00F941C1" w:rsidRPr="00B57278" w:rsidRDefault="00F941C1" w:rsidP="006B09B2">
      <w:pPr>
        <w:pStyle w:val="DaftarParagraf"/>
        <w:numPr>
          <w:ilvl w:val="0"/>
          <w:numId w:val="41"/>
        </w:numPr>
        <w:spacing w:line="480" w:lineRule="auto"/>
        <w:ind w:left="99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>N</w:t>
      </w:r>
      <w:r>
        <w:rPr>
          <w:rFonts w:cs="Times New Roman"/>
          <w:szCs w:val="24"/>
        </w:rPr>
        <w:tab/>
        <w:t xml:space="preserve">= </w:t>
      </w:r>
      <w:proofErr w:type="spellStart"/>
      <w:r>
        <w:rPr>
          <w:rFonts w:cs="Times New Roman"/>
          <w:szCs w:val="24"/>
        </w:rPr>
        <w:t>Netral</w:t>
      </w:r>
      <w:proofErr w:type="spellEnd"/>
    </w:p>
    <w:p w14:paraId="43852436" w14:textId="77777777" w:rsidR="00F941C1" w:rsidRPr="00B57278" w:rsidRDefault="00F941C1" w:rsidP="006B09B2">
      <w:pPr>
        <w:pStyle w:val="DaftarParagraf"/>
        <w:numPr>
          <w:ilvl w:val="0"/>
          <w:numId w:val="41"/>
        </w:numPr>
        <w:spacing w:line="480" w:lineRule="auto"/>
        <w:ind w:left="993"/>
        <w:rPr>
          <w:rFonts w:cs="Times New Roman"/>
          <w:b/>
          <w:bCs/>
          <w:szCs w:val="24"/>
        </w:rPr>
      </w:pPr>
      <w:r>
        <w:rPr>
          <w:rFonts w:cs="Times New Roman"/>
          <w:szCs w:val="24"/>
        </w:rPr>
        <w:t>TS</w:t>
      </w:r>
      <w:r>
        <w:rPr>
          <w:rFonts w:cs="Times New Roman"/>
          <w:szCs w:val="24"/>
        </w:rPr>
        <w:tab/>
        <w:t xml:space="preserve">= Tidak </w:t>
      </w:r>
      <w:proofErr w:type="spellStart"/>
      <w:r>
        <w:rPr>
          <w:rFonts w:cs="Times New Roman"/>
          <w:szCs w:val="24"/>
        </w:rPr>
        <w:t>Setuju</w:t>
      </w:r>
      <w:proofErr w:type="spellEnd"/>
    </w:p>
    <w:p w14:paraId="65CB145D" w14:textId="77777777" w:rsidR="00F941C1" w:rsidRDefault="00F941C1" w:rsidP="006B09B2">
      <w:pPr>
        <w:pStyle w:val="DaftarParagraf"/>
        <w:numPr>
          <w:ilvl w:val="0"/>
          <w:numId w:val="41"/>
        </w:numPr>
        <w:spacing w:line="480" w:lineRule="auto"/>
        <w:ind w:left="993"/>
        <w:rPr>
          <w:rFonts w:cs="Times New Roman"/>
          <w:szCs w:val="24"/>
        </w:rPr>
      </w:pPr>
      <w:r>
        <w:rPr>
          <w:rFonts w:cs="Times New Roman"/>
          <w:szCs w:val="24"/>
        </w:rPr>
        <w:t>STS</w:t>
      </w:r>
      <w:r>
        <w:rPr>
          <w:rFonts w:cs="Times New Roman"/>
          <w:szCs w:val="24"/>
        </w:rPr>
        <w:tab/>
        <w:t xml:space="preserve">= Sangat Tidak </w:t>
      </w:r>
      <w:proofErr w:type="spellStart"/>
      <w:r>
        <w:rPr>
          <w:rFonts w:cs="Times New Roman"/>
          <w:szCs w:val="24"/>
        </w:rPr>
        <w:t>Setuju</w:t>
      </w:r>
      <w:proofErr w:type="spellEnd"/>
    </w:p>
    <w:p w14:paraId="3AD93171" w14:textId="77777777" w:rsidR="002F59F5" w:rsidRPr="00AD6AB6" w:rsidRDefault="00F941C1" w:rsidP="00AD6AB6">
      <w:pPr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94A86FB" w14:textId="77777777" w:rsidR="000D1BBA" w:rsidRDefault="00DD7A1C" w:rsidP="00373170">
      <w:pPr>
        <w:spacing w:after="0" w:line="480" w:lineRule="auto"/>
        <w:jc w:val="center"/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lastRenderedPageBreak/>
        <w:t>FORMULIR KUESIONER</w:t>
      </w:r>
    </w:p>
    <w:tbl>
      <w:tblPr>
        <w:tblpPr w:leftFromText="180" w:rightFromText="180" w:vertAnchor="page" w:horzAnchor="margin" w:tblpY="3735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3"/>
        <w:gridCol w:w="5013"/>
        <w:gridCol w:w="630"/>
        <w:gridCol w:w="497"/>
        <w:gridCol w:w="390"/>
        <w:gridCol w:w="350"/>
        <w:gridCol w:w="485"/>
      </w:tblGrid>
      <w:tr w:rsidR="00AE7221" w14:paraId="5005BF39" w14:textId="77777777" w:rsidTr="00AE7221">
        <w:trPr>
          <w:trHeight w:val="416"/>
        </w:trPr>
        <w:tc>
          <w:tcPr>
            <w:tcW w:w="355" w:type="pct"/>
            <w:vMerge w:val="restart"/>
            <w:vAlign w:val="center"/>
          </w:tcPr>
          <w:p w14:paraId="7B29173C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</w:t>
            </w:r>
          </w:p>
        </w:tc>
        <w:tc>
          <w:tcPr>
            <w:tcW w:w="3162" w:type="pct"/>
            <w:vMerge w:val="restart"/>
            <w:vAlign w:val="center"/>
          </w:tcPr>
          <w:p w14:paraId="726D40A5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RNYATAAN</w:t>
            </w:r>
          </w:p>
        </w:tc>
        <w:tc>
          <w:tcPr>
            <w:tcW w:w="1483" w:type="pct"/>
            <w:gridSpan w:val="5"/>
            <w:vAlign w:val="center"/>
          </w:tcPr>
          <w:p w14:paraId="6455F0DA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JAWABAN</w:t>
            </w:r>
          </w:p>
        </w:tc>
      </w:tr>
      <w:tr w:rsidR="00AE7221" w14:paraId="0ADF2B77" w14:textId="77777777" w:rsidTr="00AE7221">
        <w:trPr>
          <w:trHeight w:val="77"/>
        </w:trPr>
        <w:tc>
          <w:tcPr>
            <w:tcW w:w="355" w:type="pct"/>
            <w:vMerge/>
            <w:vAlign w:val="center"/>
          </w:tcPr>
          <w:p w14:paraId="0785DA5B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62" w:type="pct"/>
            <w:vMerge/>
            <w:vAlign w:val="center"/>
          </w:tcPr>
          <w:p w14:paraId="35169712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97" w:type="pct"/>
            <w:vAlign w:val="center"/>
          </w:tcPr>
          <w:p w14:paraId="3EAE685A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TS</w:t>
            </w:r>
          </w:p>
        </w:tc>
        <w:tc>
          <w:tcPr>
            <w:tcW w:w="313" w:type="pct"/>
            <w:vAlign w:val="center"/>
          </w:tcPr>
          <w:p w14:paraId="43E6243B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S</w:t>
            </w:r>
          </w:p>
        </w:tc>
        <w:tc>
          <w:tcPr>
            <w:tcW w:w="246" w:type="pct"/>
            <w:vAlign w:val="center"/>
          </w:tcPr>
          <w:p w14:paraId="6F08B59C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</w:t>
            </w:r>
          </w:p>
        </w:tc>
        <w:tc>
          <w:tcPr>
            <w:tcW w:w="221" w:type="pct"/>
            <w:vAlign w:val="center"/>
          </w:tcPr>
          <w:p w14:paraId="3C2C1B22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</w:t>
            </w:r>
          </w:p>
        </w:tc>
        <w:tc>
          <w:tcPr>
            <w:tcW w:w="305" w:type="pct"/>
            <w:vAlign w:val="center"/>
          </w:tcPr>
          <w:p w14:paraId="0319ABC4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S</w:t>
            </w:r>
          </w:p>
        </w:tc>
      </w:tr>
      <w:tr w:rsidR="00AE7221" w14:paraId="052908F4" w14:textId="77777777" w:rsidTr="00AE7221">
        <w:tc>
          <w:tcPr>
            <w:tcW w:w="355" w:type="pct"/>
            <w:vAlign w:val="center"/>
          </w:tcPr>
          <w:p w14:paraId="2E931C9F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3162" w:type="pct"/>
            <w:vAlign w:val="center"/>
          </w:tcPr>
          <w:p w14:paraId="5CBDC68F" w14:textId="77777777" w:rsidR="00AE7221" w:rsidRPr="0030735B" w:rsidRDefault="00AE7221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selalu berusaha memiliki sikap berpikir optimis dalam menjalankan tugas dan tanggung jawab pekerjaan saya.</w:t>
            </w:r>
          </w:p>
        </w:tc>
        <w:tc>
          <w:tcPr>
            <w:tcW w:w="397" w:type="pct"/>
            <w:vAlign w:val="center"/>
          </w:tcPr>
          <w:p w14:paraId="77773F7D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34CB975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0179EB6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3D489F7E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261B6CC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34B0ED76" w14:textId="77777777" w:rsidTr="00AE7221">
        <w:tc>
          <w:tcPr>
            <w:tcW w:w="355" w:type="pct"/>
            <w:vAlign w:val="center"/>
          </w:tcPr>
          <w:p w14:paraId="12493962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3162" w:type="pct"/>
            <w:vAlign w:val="center"/>
          </w:tcPr>
          <w:p w14:paraId="1E2B15AF" w14:textId="77777777" w:rsidR="00AE7221" w:rsidRPr="009E1450" w:rsidRDefault="00AE7221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percaya bahwa tekad yang kuat dan pantang menyerah dalam bekerja berdampak positif pada pencapaian tujuan dan hasil kerja yang lebih baik.</w:t>
            </w:r>
          </w:p>
        </w:tc>
        <w:tc>
          <w:tcPr>
            <w:tcW w:w="397" w:type="pct"/>
            <w:vAlign w:val="center"/>
          </w:tcPr>
          <w:p w14:paraId="75EB8D1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688FFC1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76C64D9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309AF717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4405FC6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173ACA11" w14:textId="77777777" w:rsidTr="00AE7221">
        <w:tc>
          <w:tcPr>
            <w:tcW w:w="355" w:type="pct"/>
            <w:vAlign w:val="center"/>
          </w:tcPr>
          <w:p w14:paraId="02928CE1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</w:p>
        </w:tc>
        <w:tc>
          <w:tcPr>
            <w:tcW w:w="3162" w:type="pct"/>
            <w:vAlign w:val="center"/>
          </w:tcPr>
          <w:p w14:paraId="4B335261" w14:textId="77777777" w:rsidR="00AE7221" w:rsidRPr="009E1450" w:rsidRDefault="00B74169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</w:t>
            </w:r>
            <w:r w:rsidR="00AE7221">
              <w:rPr>
                <w:rFonts w:cs="Times New Roman"/>
                <w:szCs w:val="24"/>
                <w:lang w:val="id-ID"/>
              </w:rPr>
              <w:t>aya merasa antusias dan bersemangat saat melakukan pekerjaan</w:t>
            </w:r>
          </w:p>
        </w:tc>
        <w:tc>
          <w:tcPr>
            <w:tcW w:w="397" w:type="pct"/>
            <w:vAlign w:val="center"/>
          </w:tcPr>
          <w:p w14:paraId="0AEC276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20AFCAC5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1302BE30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6B46EA0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1A8C663C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4C43B28A" w14:textId="77777777" w:rsidTr="00AE7221">
        <w:tc>
          <w:tcPr>
            <w:tcW w:w="355" w:type="pct"/>
            <w:vAlign w:val="center"/>
          </w:tcPr>
          <w:p w14:paraId="45669F7B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3162" w:type="pct"/>
            <w:vAlign w:val="center"/>
          </w:tcPr>
          <w:p w14:paraId="0D00F918" w14:textId="77777777" w:rsidR="00AE7221" w:rsidRPr="00070D11" w:rsidRDefault="00AE7221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selalu berusaha memberikan yang terbaik dan mengerahkan seluruh kompetensi, tenaga dan pikiran saya dalam menyelesaikan tugas-tugas pekerjaan</w:t>
            </w:r>
          </w:p>
        </w:tc>
        <w:tc>
          <w:tcPr>
            <w:tcW w:w="397" w:type="pct"/>
            <w:vAlign w:val="center"/>
          </w:tcPr>
          <w:p w14:paraId="7960C52A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1078C5FC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0450136A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0F058C33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62E026F7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1924C056" w14:textId="77777777" w:rsidTr="00AE7221">
        <w:trPr>
          <w:trHeight w:val="56"/>
        </w:trPr>
        <w:tc>
          <w:tcPr>
            <w:tcW w:w="355" w:type="pct"/>
            <w:vAlign w:val="center"/>
          </w:tcPr>
          <w:p w14:paraId="5C2525AF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5</w:t>
            </w:r>
          </w:p>
        </w:tc>
        <w:tc>
          <w:tcPr>
            <w:tcW w:w="3162" w:type="pct"/>
            <w:vAlign w:val="center"/>
          </w:tcPr>
          <w:p w14:paraId="18238457" w14:textId="77777777" w:rsidR="00AE7221" w:rsidRPr="00070D11" w:rsidRDefault="00AE7221" w:rsidP="00AE7221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Saya memiliki ketekunan dan kegigihan yang tinggi dalam menyelesaikan tugas-tugas pekerjaan saya.</w:t>
            </w:r>
          </w:p>
        </w:tc>
        <w:tc>
          <w:tcPr>
            <w:tcW w:w="397" w:type="pct"/>
            <w:vAlign w:val="center"/>
          </w:tcPr>
          <w:p w14:paraId="2598C850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71495C35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2663517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4B3937F1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6D240019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3711E76E" w14:textId="77777777" w:rsidTr="00AE7221">
        <w:trPr>
          <w:trHeight w:val="56"/>
        </w:trPr>
        <w:tc>
          <w:tcPr>
            <w:tcW w:w="355" w:type="pct"/>
            <w:vAlign w:val="center"/>
          </w:tcPr>
          <w:p w14:paraId="31F36375" w14:textId="77777777" w:rsidR="00AE7221" w:rsidRPr="0074614D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</w:p>
        </w:tc>
        <w:tc>
          <w:tcPr>
            <w:tcW w:w="3162" w:type="pct"/>
            <w:vAlign w:val="center"/>
          </w:tcPr>
          <w:p w14:paraId="613B4C87" w14:textId="77777777" w:rsidR="00AE7221" w:rsidRPr="00070D11" w:rsidRDefault="00AE7221" w:rsidP="00AE7221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Saya berusaha untuk tetap konsisten dalam mencapai hasil kerja yang lebih baik dan memuaskan</w:t>
            </w:r>
          </w:p>
        </w:tc>
        <w:tc>
          <w:tcPr>
            <w:tcW w:w="397" w:type="pct"/>
            <w:vAlign w:val="center"/>
          </w:tcPr>
          <w:p w14:paraId="3AF3CCC2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3602EFAA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29B127A6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0C4ACB72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2C6B9A79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7A0924E7" w14:textId="77777777" w:rsidTr="00AE7221">
        <w:tc>
          <w:tcPr>
            <w:tcW w:w="355" w:type="pct"/>
            <w:vAlign w:val="center"/>
          </w:tcPr>
          <w:p w14:paraId="44E827C6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</w:p>
        </w:tc>
        <w:tc>
          <w:tcPr>
            <w:tcW w:w="3162" w:type="pct"/>
            <w:vAlign w:val="center"/>
          </w:tcPr>
          <w:p w14:paraId="194AB558" w14:textId="77777777" w:rsidR="00AE7221" w:rsidRPr="0068299B" w:rsidRDefault="00AE7221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miliki sikap tanggung jawab yang tinggi terhadap tugas dan target kerja yang berikan kepada saya.</w:t>
            </w:r>
          </w:p>
        </w:tc>
        <w:tc>
          <w:tcPr>
            <w:tcW w:w="397" w:type="pct"/>
            <w:vAlign w:val="center"/>
          </w:tcPr>
          <w:p w14:paraId="621B9F59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58BD03E1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664AB3D1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5AE1340A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0C9638AE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3F5B22B0" w14:textId="77777777" w:rsidTr="00AE7221">
        <w:tc>
          <w:tcPr>
            <w:tcW w:w="355" w:type="pct"/>
            <w:vAlign w:val="center"/>
          </w:tcPr>
          <w:p w14:paraId="4BD9ACE0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8</w:t>
            </w:r>
          </w:p>
        </w:tc>
        <w:tc>
          <w:tcPr>
            <w:tcW w:w="3162" w:type="pct"/>
            <w:vAlign w:val="center"/>
          </w:tcPr>
          <w:p w14:paraId="78C9EA0F" w14:textId="77777777" w:rsidR="00AE7221" w:rsidRPr="00070D11" w:rsidRDefault="00AE7221" w:rsidP="00AE7221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Saya fokus dan berdedikasi dalam mencapai target yang telah ditetapkan, meskipun menghadapi tantangan atau hambatan dalam prosesnya.</w:t>
            </w:r>
          </w:p>
        </w:tc>
        <w:tc>
          <w:tcPr>
            <w:tcW w:w="397" w:type="pct"/>
            <w:vAlign w:val="center"/>
          </w:tcPr>
          <w:p w14:paraId="752535BC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2F8B69E7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126A9F75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1F740B7F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41E9BF42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42C630D0" w14:textId="77777777" w:rsidTr="00AE7221">
        <w:tc>
          <w:tcPr>
            <w:tcW w:w="355" w:type="pct"/>
            <w:vAlign w:val="center"/>
          </w:tcPr>
          <w:p w14:paraId="264EA05E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3162" w:type="pct"/>
            <w:vAlign w:val="center"/>
          </w:tcPr>
          <w:p w14:paraId="316AF53D" w14:textId="77777777" w:rsidR="00AE7221" w:rsidRPr="00070D11" w:rsidRDefault="00AE7221" w:rsidP="00AE7221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Saya merasa bahwa hasil kerja saya telah meningkat dari waktu ke waktu.</w:t>
            </w:r>
          </w:p>
        </w:tc>
        <w:tc>
          <w:tcPr>
            <w:tcW w:w="397" w:type="pct"/>
            <w:vAlign w:val="center"/>
          </w:tcPr>
          <w:p w14:paraId="6F4EFCC0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4443388D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61DD5B27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03FED085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619240A0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AE7221" w14:paraId="7950BCF7" w14:textId="77777777" w:rsidTr="00AE7221">
        <w:tc>
          <w:tcPr>
            <w:tcW w:w="355" w:type="pct"/>
            <w:vAlign w:val="center"/>
          </w:tcPr>
          <w:p w14:paraId="484B6A9D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3162" w:type="pct"/>
            <w:vAlign w:val="center"/>
          </w:tcPr>
          <w:p w14:paraId="1045D4B7" w14:textId="77777777" w:rsidR="00AE7221" w:rsidRPr="00B845C8" w:rsidRDefault="00AE7221" w:rsidP="00AE7221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rasa bahwa hasil kerja yang lebih baik dari waktu ke waktu dapat memberikan pengaruh terhadap capaian organisasi.</w:t>
            </w:r>
          </w:p>
        </w:tc>
        <w:tc>
          <w:tcPr>
            <w:tcW w:w="397" w:type="pct"/>
            <w:vAlign w:val="center"/>
          </w:tcPr>
          <w:p w14:paraId="61FE357D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13" w:type="pct"/>
            <w:vAlign w:val="center"/>
          </w:tcPr>
          <w:p w14:paraId="7056E169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46" w:type="pct"/>
            <w:vAlign w:val="center"/>
          </w:tcPr>
          <w:p w14:paraId="501273A7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21" w:type="pct"/>
            <w:vAlign w:val="center"/>
          </w:tcPr>
          <w:p w14:paraId="6EEBA6E8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305" w:type="pct"/>
            <w:vAlign w:val="center"/>
          </w:tcPr>
          <w:p w14:paraId="616EF8EE" w14:textId="77777777" w:rsidR="00AE7221" w:rsidRDefault="00AE7221" w:rsidP="00AE7221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</w:tbl>
    <w:p w14:paraId="296E4F43" w14:textId="77777777" w:rsidR="00AE7221" w:rsidRPr="00AE7221" w:rsidRDefault="00AE7221" w:rsidP="00333B28">
      <w:pPr>
        <w:pStyle w:val="DaftarParagraf"/>
        <w:numPr>
          <w:ilvl w:val="0"/>
          <w:numId w:val="42"/>
        </w:numPr>
        <w:spacing w:before="240" w:after="0" w:line="480" w:lineRule="auto"/>
        <w:ind w:left="284" w:hanging="284"/>
        <w:rPr>
          <w:rFonts w:cs="Times New Roman"/>
          <w:b/>
          <w:szCs w:val="24"/>
          <w:lang w:val="id-ID"/>
        </w:rPr>
      </w:pPr>
      <w:r w:rsidRPr="002F59F5">
        <w:rPr>
          <w:rFonts w:cs="Times New Roman"/>
          <w:b/>
          <w:szCs w:val="24"/>
          <w:lang w:val="id-ID"/>
        </w:rPr>
        <w:t xml:space="preserve"> </w:t>
      </w:r>
      <w:r w:rsidR="007073A5" w:rsidRPr="002F59F5">
        <w:rPr>
          <w:rFonts w:cs="Times New Roman"/>
          <w:b/>
          <w:szCs w:val="24"/>
          <w:lang w:val="id-ID"/>
        </w:rPr>
        <w:t>Produktivitas Kerja (Y)</w:t>
      </w:r>
    </w:p>
    <w:p w14:paraId="07E376D0" w14:textId="77777777" w:rsidR="007073A5" w:rsidRDefault="007073A5" w:rsidP="00333B28">
      <w:pPr>
        <w:pStyle w:val="DaftarParagraf"/>
        <w:numPr>
          <w:ilvl w:val="0"/>
          <w:numId w:val="42"/>
        </w:numPr>
        <w:spacing w:line="480" w:lineRule="auto"/>
        <w:ind w:left="284" w:hanging="284"/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lastRenderedPageBreak/>
        <w:t>Lingkungan Kerja</w:t>
      </w:r>
    </w:p>
    <w:p w14:paraId="3C51C941" w14:textId="77777777" w:rsidR="007073A5" w:rsidRDefault="007073A5">
      <w:pPr>
        <w:rPr>
          <w:rFonts w:cs="Times New Roman"/>
          <w:b/>
          <w:szCs w:val="24"/>
          <w:lang w:val="id-ID"/>
        </w:rPr>
      </w:pPr>
    </w:p>
    <w:tbl>
      <w:tblPr>
        <w:tblpPr w:leftFromText="180" w:rightFromText="180" w:vertAnchor="page" w:horzAnchor="margin" w:tblpY="301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4"/>
        <w:gridCol w:w="4685"/>
        <w:gridCol w:w="630"/>
        <w:gridCol w:w="543"/>
        <w:gridCol w:w="507"/>
        <w:gridCol w:w="494"/>
        <w:gridCol w:w="505"/>
      </w:tblGrid>
      <w:tr w:rsidR="007073A5" w14:paraId="10C7CB16" w14:textId="77777777" w:rsidTr="00AE7221">
        <w:trPr>
          <w:trHeight w:val="416"/>
        </w:trPr>
        <w:tc>
          <w:tcPr>
            <w:tcW w:w="564" w:type="dxa"/>
            <w:vMerge w:val="restart"/>
            <w:vAlign w:val="center"/>
          </w:tcPr>
          <w:p w14:paraId="28A2853A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</w:t>
            </w:r>
          </w:p>
        </w:tc>
        <w:tc>
          <w:tcPr>
            <w:tcW w:w="4685" w:type="dxa"/>
            <w:vMerge w:val="restart"/>
            <w:vAlign w:val="center"/>
          </w:tcPr>
          <w:p w14:paraId="7DDDC7E6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RNYATAAN</w:t>
            </w:r>
          </w:p>
        </w:tc>
        <w:tc>
          <w:tcPr>
            <w:tcW w:w="2679" w:type="dxa"/>
            <w:gridSpan w:val="5"/>
            <w:vAlign w:val="center"/>
          </w:tcPr>
          <w:p w14:paraId="404ACDD9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JAWABAN</w:t>
            </w:r>
          </w:p>
        </w:tc>
      </w:tr>
      <w:tr w:rsidR="007073A5" w14:paraId="6ED409C3" w14:textId="77777777" w:rsidTr="00AE7221">
        <w:trPr>
          <w:trHeight w:val="282"/>
        </w:trPr>
        <w:tc>
          <w:tcPr>
            <w:tcW w:w="564" w:type="dxa"/>
            <w:vMerge/>
            <w:vAlign w:val="center"/>
          </w:tcPr>
          <w:p w14:paraId="5BC6C8E2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685" w:type="dxa"/>
            <w:vMerge/>
            <w:vAlign w:val="center"/>
          </w:tcPr>
          <w:p w14:paraId="74156149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73422FE4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TS</w:t>
            </w:r>
          </w:p>
        </w:tc>
        <w:tc>
          <w:tcPr>
            <w:tcW w:w="543" w:type="dxa"/>
            <w:vAlign w:val="center"/>
          </w:tcPr>
          <w:p w14:paraId="4D344021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S</w:t>
            </w:r>
          </w:p>
        </w:tc>
        <w:tc>
          <w:tcPr>
            <w:tcW w:w="507" w:type="dxa"/>
            <w:vAlign w:val="center"/>
          </w:tcPr>
          <w:p w14:paraId="688D0708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</w:t>
            </w:r>
          </w:p>
        </w:tc>
        <w:tc>
          <w:tcPr>
            <w:tcW w:w="494" w:type="dxa"/>
            <w:vAlign w:val="center"/>
          </w:tcPr>
          <w:p w14:paraId="05539DF8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</w:t>
            </w:r>
          </w:p>
        </w:tc>
        <w:tc>
          <w:tcPr>
            <w:tcW w:w="505" w:type="dxa"/>
            <w:vAlign w:val="center"/>
          </w:tcPr>
          <w:p w14:paraId="73DFE152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S</w:t>
            </w:r>
          </w:p>
        </w:tc>
      </w:tr>
      <w:tr w:rsidR="007073A5" w14:paraId="1EFBC9C2" w14:textId="77777777" w:rsidTr="00AE7221">
        <w:tc>
          <w:tcPr>
            <w:tcW w:w="564" w:type="dxa"/>
            <w:vAlign w:val="center"/>
          </w:tcPr>
          <w:p w14:paraId="57876B29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4685" w:type="dxa"/>
            <w:vAlign w:val="center"/>
          </w:tcPr>
          <w:p w14:paraId="0126DE56" w14:textId="77777777" w:rsidR="007073A5" w:rsidRPr="0030735B" w:rsidRDefault="00AF0F86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Perusahaan senantiasa memberikan dukungan dan kesempatan untuk saya mengembangkan ide-ide baru</w:t>
            </w:r>
            <w:r w:rsidR="00610628">
              <w:rPr>
                <w:rFonts w:cs="Times New Roman"/>
                <w:szCs w:val="24"/>
                <w:lang w:val="id-ID"/>
              </w:rPr>
              <w:t>.</w:t>
            </w:r>
          </w:p>
        </w:tc>
        <w:tc>
          <w:tcPr>
            <w:tcW w:w="630" w:type="dxa"/>
            <w:vAlign w:val="center"/>
          </w:tcPr>
          <w:p w14:paraId="4B2C45EF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7C83C09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6580FD5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2084806D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163F8C7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028D8C4B" w14:textId="77777777" w:rsidTr="00AE7221">
        <w:tc>
          <w:tcPr>
            <w:tcW w:w="564" w:type="dxa"/>
            <w:vAlign w:val="center"/>
          </w:tcPr>
          <w:p w14:paraId="3C77D0DF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4685" w:type="dxa"/>
            <w:vAlign w:val="center"/>
          </w:tcPr>
          <w:p w14:paraId="5B94DA18" w14:textId="77777777" w:rsidR="007073A5" w:rsidRPr="009E0CE5" w:rsidRDefault="00AF0F86" w:rsidP="009E33EB">
            <w:pPr>
              <w:rPr>
                <w:rFonts w:cs="Times New Roman"/>
                <w:color w:val="FF0000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Di lingkungan kerja ini, gagasan kreatif dan solusi inovatif diterima dengan baik dan dihargai oleh atasan dan rekan kerja</w:t>
            </w:r>
            <w:r w:rsidR="00610628">
              <w:rPr>
                <w:rFonts w:cs="Times New Roman"/>
                <w:szCs w:val="24"/>
                <w:lang w:val="id-ID"/>
              </w:rPr>
              <w:t>.</w:t>
            </w:r>
          </w:p>
        </w:tc>
        <w:tc>
          <w:tcPr>
            <w:tcW w:w="630" w:type="dxa"/>
            <w:vAlign w:val="center"/>
          </w:tcPr>
          <w:p w14:paraId="787FB7D0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56BB9262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74EBA220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0EB78E6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32DDD05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2D901EFF" w14:textId="77777777" w:rsidTr="00AE7221">
        <w:tc>
          <w:tcPr>
            <w:tcW w:w="564" w:type="dxa"/>
            <w:vAlign w:val="center"/>
          </w:tcPr>
          <w:p w14:paraId="0B4BDD0F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</w:p>
        </w:tc>
        <w:tc>
          <w:tcPr>
            <w:tcW w:w="4685" w:type="dxa"/>
            <w:vAlign w:val="center"/>
          </w:tcPr>
          <w:p w14:paraId="786C4AAF" w14:textId="77777777" w:rsidR="007073A5" w:rsidRPr="009E0CE5" w:rsidRDefault="007A4015" w:rsidP="009E33EB">
            <w:pPr>
              <w:rPr>
                <w:rFonts w:cs="Times New Roman"/>
                <w:color w:val="FF0000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rasa adanya kompetisi sehat yang mendorong saya untuk mencapai kinerja yang lebih baik</w:t>
            </w:r>
            <w:r w:rsidR="00610628">
              <w:rPr>
                <w:rFonts w:cs="Times New Roman"/>
                <w:szCs w:val="24"/>
                <w:lang w:val="id-ID"/>
              </w:rPr>
              <w:t>.</w:t>
            </w:r>
          </w:p>
        </w:tc>
        <w:tc>
          <w:tcPr>
            <w:tcW w:w="630" w:type="dxa"/>
            <w:vAlign w:val="center"/>
          </w:tcPr>
          <w:p w14:paraId="6D7A2249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01822BD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79D9223C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1A03420D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0A099B1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28FE8554" w14:textId="77777777" w:rsidTr="00AE7221">
        <w:tc>
          <w:tcPr>
            <w:tcW w:w="564" w:type="dxa"/>
            <w:vAlign w:val="center"/>
          </w:tcPr>
          <w:p w14:paraId="0D01DB5B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4685" w:type="dxa"/>
            <w:vAlign w:val="center"/>
          </w:tcPr>
          <w:p w14:paraId="1B48E6D0" w14:textId="77777777" w:rsidR="007073A5" w:rsidRPr="007A4015" w:rsidRDefault="007A4015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</w:rPr>
              <w:t xml:space="preserve">Saya </w:t>
            </w:r>
            <w:proofErr w:type="spellStart"/>
            <w:r>
              <w:rPr>
                <w:rFonts w:cs="Times New Roman"/>
                <w:szCs w:val="24"/>
              </w:rPr>
              <w:t>meras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dany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ali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ngerti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kerjasam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baik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ntar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sam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szCs w:val="24"/>
                <w:lang w:val="id-ID"/>
              </w:rPr>
              <w:t>karyawan di lingkungan kerja ini.</w:t>
            </w:r>
          </w:p>
        </w:tc>
        <w:tc>
          <w:tcPr>
            <w:tcW w:w="630" w:type="dxa"/>
            <w:vAlign w:val="center"/>
          </w:tcPr>
          <w:p w14:paraId="56CB683E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546AF295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25E912BA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79801FD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4351823F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63AD3BBA" w14:textId="77777777" w:rsidTr="00AE7221">
        <w:tc>
          <w:tcPr>
            <w:tcW w:w="564" w:type="dxa"/>
            <w:vAlign w:val="center"/>
          </w:tcPr>
          <w:p w14:paraId="474DA435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5</w:t>
            </w:r>
          </w:p>
        </w:tc>
        <w:tc>
          <w:tcPr>
            <w:tcW w:w="4685" w:type="dxa"/>
            <w:vAlign w:val="center"/>
          </w:tcPr>
          <w:p w14:paraId="08A1640B" w14:textId="77777777" w:rsidR="007073A5" w:rsidRPr="00610628" w:rsidRDefault="00610628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Di tempat kerja ini, hubungan antara karyawan dan pimpinan cenderung harmonis dan penuh dengan rasa saling menghargai.</w:t>
            </w:r>
          </w:p>
        </w:tc>
        <w:tc>
          <w:tcPr>
            <w:tcW w:w="630" w:type="dxa"/>
            <w:vAlign w:val="center"/>
          </w:tcPr>
          <w:p w14:paraId="3287A4D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18CC3B8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6E13847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7DCD1FA4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4143DE20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7EDE20B7" w14:textId="77777777" w:rsidTr="00AE7221">
        <w:trPr>
          <w:trHeight w:val="653"/>
        </w:trPr>
        <w:tc>
          <w:tcPr>
            <w:tcW w:w="564" w:type="dxa"/>
            <w:vAlign w:val="center"/>
          </w:tcPr>
          <w:p w14:paraId="07D94111" w14:textId="77777777" w:rsidR="007073A5" w:rsidRPr="0074614D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</w:p>
        </w:tc>
        <w:tc>
          <w:tcPr>
            <w:tcW w:w="4685" w:type="dxa"/>
            <w:vAlign w:val="center"/>
          </w:tcPr>
          <w:p w14:paraId="34A1CB45" w14:textId="77777777" w:rsidR="007073A5" w:rsidRPr="007A4015" w:rsidRDefault="007A4015" w:rsidP="009E33EB">
            <w:pPr>
              <w:rPr>
                <w:rFonts w:cs="Times New Roman"/>
                <w:color w:val="FF0000"/>
                <w:szCs w:val="24"/>
                <w:lang w:val="id-ID"/>
              </w:rPr>
            </w:pPr>
            <w:r>
              <w:rPr>
                <w:rFonts w:cs="Times New Roman"/>
                <w:szCs w:val="24"/>
              </w:rPr>
              <w:t xml:space="preserve">Saya </w:t>
            </w:r>
            <w:r>
              <w:rPr>
                <w:rFonts w:cs="Times New Roman"/>
                <w:szCs w:val="24"/>
                <w:lang w:val="id-ID"/>
              </w:rPr>
              <w:t>merasa fasilitas yang diberikan perusahaan sudah layak untuk menunjang pekerjaan.</w:t>
            </w:r>
          </w:p>
        </w:tc>
        <w:tc>
          <w:tcPr>
            <w:tcW w:w="630" w:type="dxa"/>
            <w:vAlign w:val="center"/>
          </w:tcPr>
          <w:p w14:paraId="3DFFE258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1C9B205D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063553D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46DD766E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39153D5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10A24AAC" w14:textId="77777777" w:rsidTr="00AE7221">
        <w:tc>
          <w:tcPr>
            <w:tcW w:w="564" w:type="dxa"/>
            <w:vAlign w:val="center"/>
          </w:tcPr>
          <w:p w14:paraId="2A9A19F2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</w:p>
        </w:tc>
        <w:tc>
          <w:tcPr>
            <w:tcW w:w="4685" w:type="dxa"/>
            <w:vAlign w:val="center"/>
          </w:tcPr>
          <w:p w14:paraId="74E2305A" w14:textId="77777777" w:rsidR="007073A5" w:rsidRPr="0068299B" w:rsidRDefault="00610628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 xml:space="preserve">Saya merasa </w:t>
            </w:r>
            <w:proofErr w:type="spellStart"/>
            <w:r>
              <w:rPr>
                <w:rFonts w:cs="Times New Roman"/>
                <w:szCs w:val="24"/>
              </w:rPr>
              <w:t>p</w:t>
            </w:r>
            <w:r w:rsidR="007073A5">
              <w:rPr>
                <w:rFonts w:cs="Times New Roman"/>
                <w:szCs w:val="24"/>
              </w:rPr>
              <w:t>eralatan</w:t>
            </w:r>
            <w:proofErr w:type="spellEnd"/>
            <w:r w:rsidR="007073A5">
              <w:rPr>
                <w:rFonts w:cs="Times New Roman"/>
                <w:szCs w:val="24"/>
              </w:rPr>
              <w:t xml:space="preserve"> </w:t>
            </w:r>
            <w:r w:rsidR="007073A5">
              <w:rPr>
                <w:rFonts w:cs="Times New Roman"/>
                <w:szCs w:val="24"/>
                <w:lang w:val="id-ID"/>
              </w:rPr>
              <w:t>kerja yang tersedia sudah</w:t>
            </w:r>
            <w:r>
              <w:rPr>
                <w:rFonts w:cs="Times New Roman"/>
                <w:szCs w:val="24"/>
                <w:lang w:val="id-ID"/>
              </w:rPr>
              <w:t xml:space="preserve"> cukup</w:t>
            </w:r>
            <w:r w:rsidR="007073A5">
              <w:rPr>
                <w:rFonts w:cs="Times New Roman"/>
                <w:szCs w:val="24"/>
                <w:lang w:val="id-ID"/>
              </w:rPr>
              <w:t xml:space="preserve"> memadai</w:t>
            </w:r>
            <w:r>
              <w:rPr>
                <w:rFonts w:cs="Times New Roman"/>
                <w:szCs w:val="24"/>
                <w:lang w:val="id-ID"/>
              </w:rPr>
              <w:t>.</w:t>
            </w:r>
          </w:p>
        </w:tc>
        <w:tc>
          <w:tcPr>
            <w:tcW w:w="630" w:type="dxa"/>
            <w:vAlign w:val="center"/>
          </w:tcPr>
          <w:p w14:paraId="2465EBED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7518A70E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4DCDBA9F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687D4D6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2A0EB0D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2505D856" w14:textId="77777777" w:rsidTr="00AE7221">
        <w:tc>
          <w:tcPr>
            <w:tcW w:w="564" w:type="dxa"/>
            <w:vAlign w:val="center"/>
          </w:tcPr>
          <w:p w14:paraId="3D176EE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8</w:t>
            </w:r>
          </w:p>
        </w:tc>
        <w:tc>
          <w:tcPr>
            <w:tcW w:w="4685" w:type="dxa"/>
            <w:vAlign w:val="center"/>
          </w:tcPr>
          <w:p w14:paraId="4706FD52" w14:textId="77777777" w:rsidR="007073A5" w:rsidRPr="00E03C18" w:rsidRDefault="007073A5" w:rsidP="009E33EB">
            <w:pPr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Sarana, </w:t>
            </w:r>
            <w:proofErr w:type="spellStart"/>
            <w:r>
              <w:rPr>
                <w:rFonts w:cs="Times New Roman"/>
                <w:szCs w:val="24"/>
              </w:rPr>
              <w:t>prasarana</w:t>
            </w:r>
            <w:proofErr w:type="spellEnd"/>
            <w:r>
              <w:rPr>
                <w:rFonts w:cs="Times New Roman"/>
                <w:szCs w:val="24"/>
              </w:rPr>
              <w:t xml:space="preserve">, di </w:t>
            </w:r>
            <w:proofErr w:type="spellStart"/>
            <w:r>
              <w:rPr>
                <w:rFonts w:cs="Times New Roman"/>
                <w:szCs w:val="24"/>
              </w:rPr>
              <w:t>temp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rj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udah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cukup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madai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menduk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kerj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aryawan</w:t>
            </w:r>
            <w:proofErr w:type="spellEnd"/>
          </w:p>
        </w:tc>
        <w:tc>
          <w:tcPr>
            <w:tcW w:w="630" w:type="dxa"/>
            <w:vAlign w:val="center"/>
          </w:tcPr>
          <w:p w14:paraId="7231055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5DA77AB4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7D1B34F6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17CBBEF3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7E69343C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1F8A07D2" w14:textId="77777777" w:rsidTr="00AE7221">
        <w:tc>
          <w:tcPr>
            <w:tcW w:w="564" w:type="dxa"/>
            <w:vAlign w:val="center"/>
          </w:tcPr>
          <w:p w14:paraId="6C491C81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4685" w:type="dxa"/>
            <w:vAlign w:val="center"/>
          </w:tcPr>
          <w:p w14:paraId="4BD762B8" w14:textId="77777777" w:rsidR="007073A5" w:rsidRPr="00610628" w:rsidRDefault="00610628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Tata letak kantor di tempat kerja ini memberikan ruang yang cukup untuk bergerak dan menjalankan tugas dengan nyaman.</w:t>
            </w:r>
          </w:p>
        </w:tc>
        <w:tc>
          <w:tcPr>
            <w:tcW w:w="630" w:type="dxa"/>
            <w:vAlign w:val="center"/>
          </w:tcPr>
          <w:p w14:paraId="20F30F60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27A1AA3F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000CFA99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0CF66C8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64AEC35F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7073A5" w14:paraId="5652DA87" w14:textId="77777777" w:rsidTr="00AE7221">
        <w:tc>
          <w:tcPr>
            <w:tcW w:w="564" w:type="dxa"/>
            <w:vAlign w:val="center"/>
          </w:tcPr>
          <w:p w14:paraId="0D5AD1AB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4685" w:type="dxa"/>
            <w:vAlign w:val="center"/>
          </w:tcPr>
          <w:p w14:paraId="702A4072" w14:textId="77777777" w:rsidR="007073A5" w:rsidRPr="00B845C8" w:rsidRDefault="00610628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rasa ada kesadaran dan komitmen yang kuat dari perusahaan untuk menerapkan nilai-nilai agama, sosial, dan etika dalam kegiatan sehari-hari.</w:t>
            </w:r>
          </w:p>
        </w:tc>
        <w:tc>
          <w:tcPr>
            <w:tcW w:w="630" w:type="dxa"/>
            <w:vAlign w:val="center"/>
          </w:tcPr>
          <w:p w14:paraId="1FF73F84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3" w:type="dxa"/>
            <w:vAlign w:val="center"/>
          </w:tcPr>
          <w:p w14:paraId="6B4C6638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7" w:type="dxa"/>
            <w:vAlign w:val="center"/>
          </w:tcPr>
          <w:p w14:paraId="6CFA662E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94" w:type="dxa"/>
            <w:vAlign w:val="center"/>
          </w:tcPr>
          <w:p w14:paraId="5D2EEC05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5" w:type="dxa"/>
            <w:vAlign w:val="center"/>
          </w:tcPr>
          <w:p w14:paraId="6C2158A6" w14:textId="77777777" w:rsidR="007073A5" w:rsidRDefault="007073A5" w:rsidP="00B66B24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</w:tr>
    </w:tbl>
    <w:p w14:paraId="4396618E" w14:textId="77777777" w:rsidR="007073A5" w:rsidRPr="007073A5" w:rsidRDefault="007073A5" w:rsidP="007073A5">
      <w:pPr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br w:type="page"/>
      </w:r>
    </w:p>
    <w:p w14:paraId="7B296FBB" w14:textId="77777777" w:rsidR="007073A5" w:rsidRDefault="007073A5" w:rsidP="00333B28">
      <w:pPr>
        <w:pStyle w:val="DaftarParagraf"/>
        <w:numPr>
          <w:ilvl w:val="0"/>
          <w:numId w:val="42"/>
        </w:numPr>
        <w:spacing w:line="480" w:lineRule="auto"/>
        <w:ind w:left="284" w:hanging="284"/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lastRenderedPageBreak/>
        <w:t>Pengalaman Kerja</w:t>
      </w:r>
    </w:p>
    <w:tbl>
      <w:tblPr>
        <w:tblpPr w:leftFromText="180" w:rightFromText="180" w:horzAnchor="margin" w:tblpXSpec="center" w:tblpY="767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3"/>
        <w:gridCol w:w="4672"/>
        <w:gridCol w:w="630"/>
        <w:gridCol w:w="545"/>
        <w:gridCol w:w="512"/>
        <w:gridCol w:w="500"/>
        <w:gridCol w:w="506"/>
      </w:tblGrid>
      <w:tr w:rsidR="009E33EB" w14:paraId="77A3E0AF" w14:textId="77777777" w:rsidTr="00AE7221">
        <w:trPr>
          <w:trHeight w:val="416"/>
        </w:trPr>
        <w:tc>
          <w:tcPr>
            <w:tcW w:w="563" w:type="dxa"/>
            <w:vMerge w:val="restart"/>
            <w:vAlign w:val="center"/>
          </w:tcPr>
          <w:p w14:paraId="7FB04F64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</w:t>
            </w:r>
          </w:p>
        </w:tc>
        <w:tc>
          <w:tcPr>
            <w:tcW w:w="4672" w:type="dxa"/>
            <w:vMerge w:val="restart"/>
            <w:vAlign w:val="center"/>
          </w:tcPr>
          <w:p w14:paraId="29E2B647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RNYATAAN</w:t>
            </w:r>
          </w:p>
        </w:tc>
        <w:tc>
          <w:tcPr>
            <w:tcW w:w="2693" w:type="dxa"/>
            <w:gridSpan w:val="5"/>
            <w:vAlign w:val="center"/>
          </w:tcPr>
          <w:p w14:paraId="79777A83" w14:textId="77777777" w:rsidR="009E33EB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JAWABAN</w:t>
            </w:r>
          </w:p>
        </w:tc>
      </w:tr>
      <w:tr w:rsidR="009E33EB" w14:paraId="008BF2E6" w14:textId="77777777" w:rsidTr="00AE7221">
        <w:trPr>
          <w:trHeight w:val="282"/>
        </w:trPr>
        <w:tc>
          <w:tcPr>
            <w:tcW w:w="563" w:type="dxa"/>
            <w:vMerge/>
            <w:vAlign w:val="center"/>
          </w:tcPr>
          <w:p w14:paraId="64EF8565" w14:textId="77777777" w:rsidR="009E33EB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672" w:type="dxa"/>
            <w:vMerge/>
            <w:vAlign w:val="center"/>
          </w:tcPr>
          <w:p w14:paraId="53DD5C37" w14:textId="77777777" w:rsidR="009E33EB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6E2792BA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TS</w:t>
            </w:r>
          </w:p>
        </w:tc>
        <w:tc>
          <w:tcPr>
            <w:tcW w:w="545" w:type="dxa"/>
            <w:vAlign w:val="center"/>
          </w:tcPr>
          <w:p w14:paraId="7F34E739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S</w:t>
            </w:r>
          </w:p>
        </w:tc>
        <w:tc>
          <w:tcPr>
            <w:tcW w:w="512" w:type="dxa"/>
            <w:vAlign w:val="center"/>
          </w:tcPr>
          <w:p w14:paraId="2B976713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</w:t>
            </w:r>
          </w:p>
        </w:tc>
        <w:tc>
          <w:tcPr>
            <w:tcW w:w="500" w:type="dxa"/>
            <w:vAlign w:val="center"/>
          </w:tcPr>
          <w:p w14:paraId="6A5A16FF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</w:t>
            </w:r>
          </w:p>
        </w:tc>
        <w:tc>
          <w:tcPr>
            <w:tcW w:w="506" w:type="dxa"/>
            <w:vAlign w:val="center"/>
          </w:tcPr>
          <w:p w14:paraId="1D311F56" w14:textId="77777777" w:rsidR="009E33EB" w:rsidRPr="0074614D" w:rsidRDefault="009E33EB" w:rsidP="002220D8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S</w:t>
            </w:r>
          </w:p>
        </w:tc>
      </w:tr>
      <w:tr w:rsidR="009E33EB" w14:paraId="5D0C1BF8" w14:textId="77777777" w:rsidTr="00AE7221">
        <w:tc>
          <w:tcPr>
            <w:tcW w:w="563" w:type="dxa"/>
            <w:vAlign w:val="center"/>
          </w:tcPr>
          <w:p w14:paraId="13F20E11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4672" w:type="dxa"/>
            <w:vAlign w:val="center"/>
          </w:tcPr>
          <w:p w14:paraId="4812519B" w14:textId="77777777" w:rsidR="009E33EB" w:rsidRPr="0074614D" w:rsidRDefault="009E33EB" w:rsidP="009E33EB">
            <w:pPr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Lama </w:t>
            </w:r>
            <w:proofErr w:type="spellStart"/>
            <w:r>
              <w:rPr>
                <w:rFonts w:cs="Times New Roman"/>
                <w:szCs w:val="24"/>
              </w:rPr>
              <w:t>wakt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ay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ekerja</w:t>
            </w:r>
            <w:proofErr w:type="spellEnd"/>
            <w:r>
              <w:rPr>
                <w:rFonts w:cs="Times New Roman"/>
                <w:szCs w:val="24"/>
              </w:rPr>
              <w:t xml:space="preserve"> di </w:t>
            </w:r>
            <w:proofErr w:type="spellStart"/>
            <w:r>
              <w:rPr>
                <w:rFonts w:cs="Times New Roman"/>
                <w:szCs w:val="24"/>
              </w:rPr>
              <w:t>perusah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in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mudah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ay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la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maham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ugas-tugas</w:t>
            </w:r>
            <w:proofErr w:type="spellEnd"/>
            <w:r>
              <w:rPr>
                <w:rFonts w:cs="Times New Roman"/>
                <w:szCs w:val="24"/>
              </w:rPr>
              <w:t>.</w:t>
            </w:r>
          </w:p>
        </w:tc>
        <w:tc>
          <w:tcPr>
            <w:tcW w:w="630" w:type="dxa"/>
            <w:vAlign w:val="center"/>
          </w:tcPr>
          <w:p w14:paraId="01D18BD4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5EEDFE0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6B36833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2553F84C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21693B13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18412E7D" w14:textId="77777777" w:rsidTr="00AE7221">
        <w:tc>
          <w:tcPr>
            <w:tcW w:w="563" w:type="dxa"/>
            <w:vAlign w:val="center"/>
          </w:tcPr>
          <w:p w14:paraId="3499F1A8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4672" w:type="dxa"/>
            <w:vAlign w:val="center"/>
          </w:tcPr>
          <w:p w14:paraId="10D8777A" w14:textId="77777777" w:rsidR="009E33EB" w:rsidRPr="0074614D" w:rsidRDefault="009E33EB" w:rsidP="009E33EB">
            <w:pPr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engalam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rj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say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iliki</w:t>
            </w:r>
            <w:proofErr w:type="spellEnd"/>
            <w:r>
              <w:rPr>
                <w:rFonts w:cs="Times New Roman"/>
                <w:szCs w:val="24"/>
              </w:rPr>
              <w:t xml:space="preserve"> sangat </w:t>
            </w:r>
            <w:proofErr w:type="spellStart"/>
            <w:r>
              <w:rPr>
                <w:rFonts w:cs="Times New Roman"/>
                <w:szCs w:val="24"/>
              </w:rPr>
              <w:t>membant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la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yelesa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uga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g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aik</w:t>
            </w:r>
            <w:proofErr w:type="spellEnd"/>
          </w:p>
        </w:tc>
        <w:tc>
          <w:tcPr>
            <w:tcW w:w="630" w:type="dxa"/>
            <w:vAlign w:val="center"/>
          </w:tcPr>
          <w:p w14:paraId="5B6C34B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612E8567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50C09A1B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07E4E7E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73A190E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57681C1A" w14:textId="77777777" w:rsidTr="00AE7221">
        <w:tc>
          <w:tcPr>
            <w:tcW w:w="563" w:type="dxa"/>
            <w:vAlign w:val="center"/>
          </w:tcPr>
          <w:p w14:paraId="17A11DFF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</w:p>
        </w:tc>
        <w:tc>
          <w:tcPr>
            <w:tcW w:w="4672" w:type="dxa"/>
            <w:vAlign w:val="center"/>
          </w:tcPr>
          <w:p w14:paraId="1B08760A" w14:textId="77777777" w:rsidR="009E33EB" w:rsidRPr="00523A01" w:rsidRDefault="00BC11B4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</w:t>
            </w:r>
            <w:r w:rsidR="009E33EB">
              <w:rPr>
                <w:rFonts w:cs="Times New Roman"/>
                <w:szCs w:val="24"/>
                <w:lang w:val="id-ID"/>
              </w:rPr>
              <w:t xml:space="preserve"> mudah beradaptasi dengan perubahan yang terjadi di tempat kerja.</w:t>
            </w:r>
          </w:p>
        </w:tc>
        <w:tc>
          <w:tcPr>
            <w:tcW w:w="630" w:type="dxa"/>
            <w:vAlign w:val="center"/>
          </w:tcPr>
          <w:p w14:paraId="2EA50C2A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0CD0796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34CD5B13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452BC3C4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3B020434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41B77EEF" w14:textId="77777777" w:rsidTr="00AE7221">
        <w:trPr>
          <w:trHeight w:val="436"/>
        </w:trPr>
        <w:tc>
          <w:tcPr>
            <w:tcW w:w="563" w:type="dxa"/>
            <w:vAlign w:val="center"/>
          </w:tcPr>
          <w:p w14:paraId="500AE9C9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4672" w:type="dxa"/>
            <w:vAlign w:val="center"/>
          </w:tcPr>
          <w:p w14:paraId="4DB7A3C7" w14:textId="77777777" w:rsidR="009E33EB" w:rsidRPr="007F0FA1" w:rsidRDefault="009E33EB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dapat dengan mudah mempelajari keterampilan baru yang dibutuhkan dalam pekerjaan saya.</w:t>
            </w:r>
          </w:p>
        </w:tc>
        <w:tc>
          <w:tcPr>
            <w:tcW w:w="630" w:type="dxa"/>
            <w:vAlign w:val="center"/>
          </w:tcPr>
          <w:p w14:paraId="1912E861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056997F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3EF7F0EA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48E22975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275D4F4A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4CD6D4C7" w14:textId="77777777" w:rsidTr="00AE7221">
        <w:tc>
          <w:tcPr>
            <w:tcW w:w="563" w:type="dxa"/>
            <w:vAlign w:val="center"/>
          </w:tcPr>
          <w:p w14:paraId="378D6161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5</w:t>
            </w:r>
          </w:p>
        </w:tc>
        <w:tc>
          <w:tcPr>
            <w:tcW w:w="4672" w:type="dxa"/>
            <w:vAlign w:val="center"/>
          </w:tcPr>
          <w:p w14:paraId="45DD95D0" w14:textId="77777777" w:rsidR="009E33EB" w:rsidRPr="001401B4" w:rsidRDefault="009E33EB" w:rsidP="009E33EB">
            <w:pPr>
              <w:rPr>
                <w:rFonts w:cs="Times New Roman"/>
                <w:szCs w:val="24"/>
                <w:lang w:val="id-ID"/>
              </w:rPr>
            </w:pPr>
            <w:proofErr w:type="spellStart"/>
            <w:r>
              <w:rPr>
                <w:rFonts w:cs="Times New Roman"/>
                <w:szCs w:val="24"/>
              </w:rPr>
              <w:t>Keterampil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szCs w:val="24"/>
                <w:lang w:val="id-ID"/>
              </w:rPr>
              <w:t>yang saya miliki</w:t>
            </w:r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embuat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saya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emahami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uga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g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cepat</w:t>
            </w:r>
            <w:proofErr w:type="spellEnd"/>
          </w:p>
        </w:tc>
        <w:tc>
          <w:tcPr>
            <w:tcW w:w="630" w:type="dxa"/>
            <w:vAlign w:val="center"/>
          </w:tcPr>
          <w:p w14:paraId="60C922A7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1F43558F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75361035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3618C97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6FF6097C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571F00DA" w14:textId="77777777" w:rsidTr="00AE7221">
        <w:trPr>
          <w:trHeight w:val="653"/>
        </w:trPr>
        <w:tc>
          <w:tcPr>
            <w:tcW w:w="563" w:type="dxa"/>
            <w:vAlign w:val="center"/>
          </w:tcPr>
          <w:p w14:paraId="68ADC483" w14:textId="77777777" w:rsidR="009E33EB" w:rsidRPr="0074614D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</w:p>
        </w:tc>
        <w:tc>
          <w:tcPr>
            <w:tcW w:w="4672" w:type="dxa"/>
            <w:vAlign w:val="center"/>
          </w:tcPr>
          <w:p w14:paraId="6D58B6D8" w14:textId="77777777" w:rsidR="009E33EB" w:rsidRPr="00AA2126" w:rsidRDefault="009E33EB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miliki keterampilan yang diperlukan untuk menyelesaikan pekerjaan secara rutin dengan baik</w:t>
            </w:r>
          </w:p>
        </w:tc>
        <w:tc>
          <w:tcPr>
            <w:tcW w:w="630" w:type="dxa"/>
            <w:vAlign w:val="center"/>
          </w:tcPr>
          <w:p w14:paraId="7F6B73D3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5847737E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48267CC5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078D5CCC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552DBFAC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7AD3E4B3" w14:textId="77777777" w:rsidTr="00AE7221">
        <w:tc>
          <w:tcPr>
            <w:tcW w:w="563" w:type="dxa"/>
            <w:vAlign w:val="center"/>
          </w:tcPr>
          <w:p w14:paraId="5B707D17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</w:p>
        </w:tc>
        <w:tc>
          <w:tcPr>
            <w:tcW w:w="4672" w:type="dxa"/>
            <w:vAlign w:val="center"/>
          </w:tcPr>
          <w:p w14:paraId="057BC9A7" w14:textId="77777777" w:rsidR="009E33EB" w:rsidRPr="00AA2126" w:rsidRDefault="009E33EB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mahami dengan baik setiap peralatan kerja yang digunakan dalam pekerjaan saya.</w:t>
            </w:r>
          </w:p>
        </w:tc>
        <w:tc>
          <w:tcPr>
            <w:tcW w:w="630" w:type="dxa"/>
            <w:vAlign w:val="center"/>
          </w:tcPr>
          <w:p w14:paraId="78F3CD87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3C20A74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4BBE5D15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6105C5FE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3589998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6202B328" w14:textId="77777777" w:rsidTr="00AE7221">
        <w:tc>
          <w:tcPr>
            <w:tcW w:w="563" w:type="dxa"/>
            <w:vAlign w:val="center"/>
          </w:tcPr>
          <w:p w14:paraId="2DF98F41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8</w:t>
            </w:r>
          </w:p>
        </w:tc>
        <w:tc>
          <w:tcPr>
            <w:tcW w:w="4672" w:type="dxa"/>
            <w:vAlign w:val="center"/>
          </w:tcPr>
          <w:p w14:paraId="59F97D90" w14:textId="77777777" w:rsidR="009E33EB" w:rsidRPr="009E479F" w:rsidRDefault="009E33EB" w:rsidP="009E33EB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Menghadapi tantangan dalam mempelajari penggunaan peralatan kerja merupakan bagian yang menarik dari pekerjaan saya.</w:t>
            </w:r>
          </w:p>
        </w:tc>
        <w:tc>
          <w:tcPr>
            <w:tcW w:w="630" w:type="dxa"/>
            <w:vAlign w:val="center"/>
          </w:tcPr>
          <w:p w14:paraId="5352EC0E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2F36C0C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628DACFD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70324FEE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55315E7D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4E5C694A" w14:textId="77777777" w:rsidTr="00AE7221">
        <w:tc>
          <w:tcPr>
            <w:tcW w:w="563" w:type="dxa"/>
            <w:vAlign w:val="center"/>
          </w:tcPr>
          <w:p w14:paraId="1C9FE5E4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4672" w:type="dxa"/>
            <w:vAlign w:val="center"/>
          </w:tcPr>
          <w:p w14:paraId="3D4325EF" w14:textId="77777777" w:rsidR="009E33EB" w:rsidRPr="00E03C18" w:rsidRDefault="009E33EB" w:rsidP="009E33EB">
            <w:pPr>
              <w:rPr>
                <w:rFonts w:cs="Times New Roman"/>
                <w:szCs w:val="24"/>
              </w:rPr>
            </w:pPr>
            <w:proofErr w:type="spellStart"/>
            <w:r w:rsidRPr="00E03C18">
              <w:rPr>
                <w:rFonts w:cs="Times New Roman"/>
                <w:szCs w:val="24"/>
              </w:rPr>
              <w:t>Pengalam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kerja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emb</w:t>
            </w:r>
            <w:r>
              <w:rPr>
                <w:rFonts w:cs="Times New Roman"/>
                <w:szCs w:val="24"/>
              </w:rPr>
              <w:t>antu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saya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lebih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udah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enggunak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E03C18">
              <w:rPr>
                <w:rFonts w:cs="Times New Roman"/>
                <w:szCs w:val="24"/>
              </w:rPr>
              <w:t>mengaplikasik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peralat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kerja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diperusahaan</w:t>
            </w:r>
            <w:proofErr w:type="spellEnd"/>
          </w:p>
        </w:tc>
        <w:tc>
          <w:tcPr>
            <w:tcW w:w="630" w:type="dxa"/>
            <w:vAlign w:val="center"/>
          </w:tcPr>
          <w:p w14:paraId="54130DF3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7A0B1218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15C2155D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51BA40F7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715B15B3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9E33EB" w14:paraId="2BD9440C" w14:textId="77777777" w:rsidTr="00AE7221">
        <w:trPr>
          <w:trHeight w:val="609"/>
        </w:trPr>
        <w:tc>
          <w:tcPr>
            <w:tcW w:w="563" w:type="dxa"/>
            <w:vAlign w:val="center"/>
          </w:tcPr>
          <w:p w14:paraId="4A402010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4672" w:type="dxa"/>
            <w:vAlign w:val="center"/>
          </w:tcPr>
          <w:p w14:paraId="191ADA09" w14:textId="77777777" w:rsidR="009E33EB" w:rsidRPr="00E03C18" w:rsidRDefault="009E33EB" w:rsidP="009E33EB">
            <w:pPr>
              <w:rPr>
                <w:rFonts w:cs="Times New Roman"/>
                <w:szCs w:val="24"/>
              </w:rPr>
            </w:pPr>
            <w:r w:rsidRPr="00E03C18">
              <w:rPr>
                <w:rFonts w:cs="Times New Roman"/>
                <w:szCs w:val="24"/>
              </w:rPr>
              <w:t xml:space="preserve">Saya </w:t>
            </w:r>
            <w:proofErr w:type="spellStart"/>
            <w:r>
              <w:rPr>
                <w:rFonts w:cs="Times New Roman"/>
                <w:szCs w:val="24"/>
              </w:rPr>
              <w:t>mampu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menguasai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pekerja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E03C18">
              <w:rPr>
                <w:rFonts w:cs="Times New Roman"/>
                <w:szCs w:val="24"/>
              </w:rPr>
              <w:t>peralat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</w:t>
            </w:r>
            <w:proofErr w:type="spellStart"/>
            <w:r w:rsidRPr="00E03C18">
              <w:rPr>
                <w:rFonts w:cs="Times New Roman"/>
                <w:szCs w:val="24"/>
              </w:rPr>
              <w:t>kerja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E03C18">
              <w:rPr>
                <w:rFonts w:cs="Times New Roman"/>
                <w:szCs w:val="24"/>
              </w:rPr>
              <w:t>disediakan</w:t>
            </w:r>
            <w:proofErr w:type="spellEnd"/>
            <w:r w:rsidRPr="00E03C18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E03C18">
              <w:rPr>
                <w:rFonts w:cs="Times New Roman"/>
                <w:szCs w:val="24"/>
              </w:rPr>
              <w:t>perusahaan</w:t>
            </w:r>
            <w:proofErr w:type="spellEnd"/>
          </w:p>
        </w:tc>
        <w:tc>
          <w:tcPr>
            <w:tcW w:w="630" w:type="dxa"/>
            <w:vAlign w:val="center"/>
          </w:tcPr>
          <w:p w14:paraId="362B450A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45" w:type="dxa"/>
            <w:vAlign w:val="center"/>
          </w:tcPr>
          <w:p w14:paraId="35046C32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2" w:type="dxa"/>
            <w:vAlign w:val="center"/>
          </w:tcPr>
          <w:p w14:paraId="05B792A9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0" w:type="dxa"/>
            <w:vAlign w:val="center"/>
          </w:tcPr>
          <w:p w14:paraId="6E81FE5C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06" w:type="dxa"/>
            <w:vAlign w:val="center"/>
          </w:tcPr>
          <w:p w14:paraId="0C080CA1" w14:textId="77777777" w:rsidR="009E33EB" w:rsidRDefault="009E33EB" w:rsidP="002220D8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</w:tbl>
    <w:p w14:paraId="491445BE" w14:textId="77777777" w:rsidR="007073A5" w:rsidRDefault="007073A5" w:rsidP="007073A5">
      <w:pPr>
        <w:rPr>
          <w:rFonts w:cs="Times New Roman"/>
          <w:b/>
          <w:szCs w:val="24"/>
          <w:lang w:val="id-ID"/>
        </w:rPr>
      </w:pPr>
    </w:p>
    <w:p w14:paraId="29C46B82" w14:textId="77777777" w:rsidR="007073A5" w:rsidRPr="007073A5" w:rsidRDefault="007073A5" w:rsidP="007073A5">
      <w:pPr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br w:type="page"/>
      </w:r>
    </w:p>
    <w:p w14:paraId="6F5D19C3" w14:textId="77777777" w:rsidR="007073A5" w:rsidRPr="007073A5" w:rsidRDefault="007073A5" w:rsidP="00333B28">
      <w:pPr>
        <w:pStyle w:val="DaftarParagraf"/>
        <w:numPr>
          <w:ilvl w:val="0"/>
          <w:numId w:val="42"/>
        </w:numPr>
        <w:spacing w:line="480" w:lineRule="auto"/>
        <w:ind w:left="284" w:hanging="284"/>
        <w:rPr>
          <w:rFonts w:cs="Times New Roman"/>
          <w:b/>
          <w:szCs w:val="24"/>
          <w:lang w:val="id-ID"/>
        </w:rPr>
      </w:pPr>
      <w:r>
        <w:rPr>
          <w:rFonts w:cs="Times New Roman"/>
          <w:b/>
          <w:szCs w:val="24"/>
          <w:lang w:val="id-ID"/>
        </w:rPr>
        <w:lastRenderedPageBreak/>
        <w:t>Keselamatan dan Kesehatan Kerja (K3)</w:t>
      </w:r>
    </w:p>
    <w:tbl>
      <w:tblPr>
        <w:tblpPr w:leftFromText="180" w:rightFromText="180" w:horzAnchor="margin" w:tblpY="767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3"/>
        <w:gridCol w:w="4672"/>
        <w:gridCol w:w="630"/>
        <w:gridCol w:w="545"/>
        <w:gridCol w:w="512"/>
        <w:gridCol w:w="500"/>
        <w:gridCol w:w="506"/>
      </w:tblGrid>
      <w:tr w:rsidR="00AC5E8A" w14:paraId="05BDC6F4" w14:textId="77777777" w:rsidTr="00373170">
        <w:trPr>
          <w:trHeight w:val="416"/>
        </w:trPr>
        <w:tc>
          <w:tcPr>
            <w:tcW w:w="563" w:type="dxa"/>
            <w:vMerge w:val="restart"/>
            <w:vAlign w:val="center"/>
          </w:tcPr>
          <w:p w14:paraId="61B24F3D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</w:t>
            </w:r>
          </w:p>
        </w:tc>
        <w:tc>
          <w:tcPr>
            <w:tcW w:w="5642" w:type="dxa"/>
            <w:vMerge w:val="restart"/>
            <w:vAlign w:val="center"/>
          </w:tcPr>
          <w:p w14:paraId="1096CBAD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RNYATAAN</w:t>
            </w:r>
          </w:p>
        </w:tc>
        <w:tc>
          <w:tcPr>
            <w:tcW w:w="2811" w:type="dxa"/>
            <w:gridSpan w:val="5"/>
            <w:vAlign w:val="center"/>
          </w:tcPr>
          <w:p w14:paraId="041070A3" w14:textId="77777777" w:rsidR="007073A5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JAWABAN</w:t>
            </w:r>
          </w:p>
        </w:tc>
      </w:tr>
      <w:tr w:rsidR="00546D26" w14:paraId="4FDCAA2C" w14:textId="77777777" w:rsidTr="00373170">
        <w:trPr>
          <w:trHeight w:val="282"/>
        </w:trPr>
        <w:tc>
          <w:tcPr>
            <w:tcW w:w="563" w:type="dxa"/>
            <w:vMerge/>
            <w:vAlign w:val="center"/>
          </w:tcPr>
          <w:p w14:paraId="5C8638C9" w14:textId="77777777" w:rsidR="007073A5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42" w:type="dxa"/>
            <w:vMerge/>
            <w:vAlign w:val="center"/>
          </w:tcPr>
          <w:p w14:paraId="243D4F10" w14:textId="77777777" w:rsidR="007073A5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5F0EDCB2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TS</w:t>
            </w:r>
          </w:p>
        </w:tc>
        <w:tc>
          <w:tcPr>
            <w:tcW w:w="562" w:type="dxa"/>
            <w:vAlign w:val="center"/>
          </w:tcPr>
          <w:p w14:paraId="5835883B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S</w:t>
            </w:r>
          </w:p>
        </w:tc>
        <w:tc>
          <w:tcPr>
            <w:tcW w:w="554" w:type="dxa"/>
            <w:vAlign w:val="center"/>
          </w:tcPr>
          <w:p w14:paraId="18B82B09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</w:t>
            </w:r>
          </w:p>
        </w:tc>
        <w:tc>
          <w:tcPr>
            <w:tcW w:w="551" w:type="dxa"/>
            <w:vAlign w:val="center"/>
          </w:tcPr>
          <w:p w14:paraId="6C57A573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</w:t>
            </w:r>
          </w:p>
        </w:tc>
        <w:tc>
          <w:tcPr>
            <w:tcW w:w="514" w:type="dxa"/>
            <w:vAlign w:val="center"/>
          </w:tcPr>
          <w:p w14:paraId="79731AEB" w14:textId="77777777" w:rsidR="007073A5" w:rsidRPr="0074614D" w:rsidRDefault="007073A5" w:rsidP="00373170">
            <w:pPr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S</w:t>
            </w:r>
          </w:p>
        </w:tc>
      </w:tr>
      <w:tr w:rsidR="00546D26" w14:paraId="25F74D2E" w14:textId="77777777" w:rsidTr="00373170">
        <w:tc>
          <w:tcPr>
            <w:tcW w:w="563" w:type="dxa"/>
            <w:vAlign w:val="center"/>
          </w:tcPr>
          <w:p w14:paraId="5F793D1D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5642" w:type="dxa"/>
            <w:vAlign w:val="center"/>
          </w:tcPr>
          <w:p w14:paraId="492A674A" w14:textId="77777777" w:rsidR="007073A5" w:rsidRPr="008D79FA" w:rsidRDefault="007073A5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 xml:space="preserve">Penataan dalam menyimpan barang sangat baik </w:t>
            </w:r>
            <w:proofErr w:type="spellStart"/>
            <w:r>
              <w:rPr>
                <w:rFonts w:cs="Times New Roman"/>
                <w:szCs w:val="24"/>
                <w:lang w:val="id-ID"/>
              </w:rPr>
              <w:t>keamananya</w:t>
            </w:r>
            <w:proofErr w:type="spellEnd"/>
            <w:r>
              <w:rPr>
                <w:rFonts w:cs="Times New Roman"/>
                <w:szCs w:val="24"/>
                <w:lang w:val="id-ID"/>
              </w:rPr>
              <w:t xml:space="preserve"> sehingga tidak </w:t>
            </w:r>
            <w:proofErr w:type="spellStart"/>
            <w:r>
              <w:rPr>
                <w:rFonts w:cs="Times New Roman"/>
                <w:szCs w:val="24"/>
                <w:lang w:val="id-ID"/>
              </w:rPr>
              <w:t>beresiko</w:t>
            </w:r>
            <w:proofErr w:type="spellEnd"/>
          </w:p>
        </w:tc>
        <w:tc>
          <w:tcPr>
            <w:tcW w:w="630" w:type="dxa"/>
            <w:vAlign w:val="center"/>
          </w:tcPr>
          <w:p w14:paraId="7AC94EFB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17E7EFDE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37E9D4B7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20924BBF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27709B01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3CAF37A9" w14:textId="77777777" w:rsidTr="00373170">
        <w:trPr>
          <w:trHeight w:val="296"/>
        </w:trPr>
        <w:tc>
          <w:tcPr>
            <w:tcW w:w="563" w:type="dxa"/>
            <w:vAlign w:val="center"/>
          </w:tcPr>
          <w:p w14:paraId="1B58B30F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5642" w:type="dxa"/>
            <w:vAlign w:val="center"/>
          </w:tcPr>
          <w:p w14:paraId="34D9F5A8" w14:textId="77777777" w:rsidR="007073A5" w:rsidRPr="00A348C1" w:rsidRDefault="007073A5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Ruang kerja terlalu padat/sesak</w:t>
            </w:r>
          </w:p>
        </w:tc>
        <w:tc>
          <w:tcPr>
            <w:tcW w:w="630" w:type="dxa"/>
            <w:vAlign w:val="center"/>
          </w:tcPr>
          <w:p w14:paraId="28B1F225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4DA32D30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080969AD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6C27C027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4C037BBF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7F0EF6C0" w14:textId="77777777" w:rsidTr="00373170">
        <w:tc>
          <w:tcPr>
            <w:tcW w:w="563" w:type="dxa"/>
            <w:vAlign w:val="center"/>
          </w:tcPr>
          <w:p w14:paraId="28F7301A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</w:p>
        </w:tc>
        <w:tc>
          <w:tcPr>
            <w:tcW w:w="5642" w:type="dxa"/>
            <w:vAlign w:val="center"/>
          </w:tcPr>
          <w:p w14:paraId="2DFD29E4" w14:textId="77777777" w:rsidR="007073A5" w:rsidRPr="00A348C1" w:rsidRDefault="007073A5" w:rsidP="00373170">
            <w:pPr>
              <w:rPr>
                <w:rFonts w:cs="Times New Roman"/>
                <w:szCs w:val="24"/>
                <w:lang w:val="id-ID"/>
              </w:rPr>
            </w:pPr>
            <w:proofErr w:type="spellStart"/>
            <w:r>
              <w:rPr>
                <w:rFonts w:cs="Times New Roman"/>
                <w:szCs w:val="24"/>
              </w:rPr>
              <w:t>Sirkula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 w:rsidR="00F1012E">
              <w:rPr>
                <w:rFonts w:cs="Times New Roman"/>
                <w:szCs w:val="24"/>
                <w:lang w:val="id-ID"/>
              </w:rPr>
              <w:t>udara di ruang kerja yang buruk dapat mengganggu kualitas kerja saya</w:t>
            </w:r>
          </w:p>
        </w:tc>
        <w:tc>
          <w:tcPr>
            <w:tcW w:w="630" w:type="dxa"/>
            <w:vAlign w:val="center"/>
          </w:tcPr>
          <w:p w14:paraId="643CDE80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0E30CA11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00C4A16E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1271B5BB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2F558653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533B4860" w14:textId="77777777" w:rsidTr="00373170">
        <w:tc>
          <w:tcPr>
            <w:tcW w:w="563" w:type="dxa"/>
            <w:vAlign w:val="center"/>
          </w:tcPr>
          <w:p w14:paraId="7C1D2F13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5642" w:type="dxa"/>
            <w:vAlign w:val="center"/>
          </w:tcPr>
          <w:p w14:paraId="06A3F626" w14:textId="77777777" w:rsidR="007073A5" w:rsidRPr="00A348C1" w:rsidRDefault="007073A5" w:rsidP="00373170">
            <w:pPr>
              <w:rPr>
                <w:rFonts w:cs="Times New Roman"/>
                <w:szCs w:val="24"/>
                <w:lang w:val="id-ID"/>
              </w:rPr>
            </w:pPr>
            <w:proofErr w:type="spellStart"/>
            <w:r>
              <w:rPr>
                <w:rFonts w:cs="Times New Roman"/>
                <w:szCs w:val="24"/>
              </w:rPr>
              <w:t>Suh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 w:rsidR="00AC5E8A">
              <w:rPr>
                <w:rFonts w:cs="Times New Roman"/>
                <w:szCs w:val="24"/>
                <w:lang w:val="id-ID"/>
              </w:rPr>
              <w:t>ruangan terlalu panas/dingin sehingga dapat mengganggu pekerjaan saya</w:t>
            </w:r>
          </w:p>
        </w:tc>
        <w:tc>
          <w:tcPr>
            <w:tcW w:w="630" w:type="dxa"/>
            <w:vAlign w:val="center"/>
          </w:tcPr>
          <w:p w14:paraId="5B26C83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79DC2A4A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0E4F5531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1483F978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26061AB5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7E7BCA09" w14:textId="77777777" w:rsidTr="00373170">
        <w:tc>
          <w:tcPr>
            <w:tcW w:w="563" w:type="dxa"/>
            <w:vAlign w:val="center"/>
          </w:tcPr>
          <w:p w14:paraId="245474AD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5</w:t>
            </w:r>
          </w:p>
        </w:tc>
        <w:tc>
          <w:tcPr>
            <w:tcW w:w="5642" w:type="dxa"/>
            <w:vAlign w:val="center"/>
          </w:tcPr>
          <w:p w14:paraId="570CD69B" w14:textId="77777777" w:rsidR="007073A5" w:rsidRPr="00A348C1" w:rsidRDefault="007073A5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</w:rPr>
              <w:t xml:space="preserve">Ruang </w:t>
            </w:r>
            <w:r>
              <w:rPr>
                <w:rFonts w:cs="Times New Roman"/>
                <w:szCs w:val="24"/>
                <w:lang w:val="id-ID"/>
              </w:rPr>
              <w:t xml:space="preserve">kerja kotor/berdebu sehingga </w:t>
            </w:r>
            <w:proofErr w:type="spellStart"/>
            <w:r>
              <w:rPr>
                <w:rFonts w:cs="Times New Roman"/>
                <w:szCs w:val="24"/>
                <w:lang w:val="id-ID"/>
              </w:rPr>
              <w:t>menganggu</w:t>
            </w:r>
            <w:proofErr w:type="spellEnd"/>
            <w:r>
              <w:rPr>
                <w:rFonts w:cs="Times New Roman"/>
                <w:szCs w:val="24"/>
                <w:lang w:val="id-ID"/>
              </w:rPr>
              <w:t xml:space="preserve"> kesehatan karyawan</w:t>
            </w:r>
          </w:p>
        </w:tc>
        <w:tc>
          <w:tcPr>
            <w:tcW w:w="630" w:type="dxa"/>
            <w:vAlign w:val="center"/>
          </w:tcPr>
          <w:p w14:paraId="2291D645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4FD5E65D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5BF35AB2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21EB417F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593C6F04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5BFD918A" w14:textId="77777777" w:rsidTr="00373170">
        <w:trPr>
          <w:trHeight w:val="77"/>
        </w:trPr>
        <w:tc>
          <w:tcPr>
            <w:tcW w:w="563" w:type="dxa"/>
            <w:vAlign w:val="center"/>
          </w:tcPr>
          <w:p w14:paraId="6E02B673" w14:textId="77777777" w:rsidR="007073A5" w:rsidRPr="0074614D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</w:p>
        </w:tc>
        <w:tc>
          <w:tcPr>
            <w:tcW w:w="5642" w:type="dxa"/>
            <w:vAlign w:val="center"/>
          </w:tcPr>
          <w:p w14:paraId="791E4B4A" w14:textId="77777777" w:rsidR="007073A5" w:rsidRPr="00E03C18" w:rsidRDefault="007073A5" w:rsidP="00373170">
            <w:pPr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  <w:lang w:val="id-ID"/>
              </w:rPr>
              <w:t>Lampu penerangan di tempat kerja terlalu gelap/terang</w:t>
            </w:r>
          </w:p>
        </w:tc>
        <w:tc>
          <w:tcPr>
            <w:tcW w:w="630" w:type="dxa"/>
            <w:vAlign w:val="center"/>
          </w:tcPr>
          <w:p w14:paraId="1A3B5D48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72764F52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3FCDF786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5B9D978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47CB4407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120B9FEB" w14:textId="77777777" w:rsidTr="00373170">
        <w:tc>
          <w:tcPr>
            <w:tcW w:w="563" w:type="dxa"/>
            <w:vAlign w:val="center"/>
          </w:tcPr>
          <w:p w14:paraId="29C5428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</w:p>
        </w:tc>
        <w:tc>
          <w:tcPr>
            <w:tcW w:w="5642" w:type="dxa"/>
            <w:vAlign w:val="center"/>
          </w:tcPr>
          <w:p w14:paraId="0F964EB9" w14:textId="77777777" w:rsidR="007073A5" w:rsidRPr="00AC5E8A" w:rsidRDefault="00AC5E8A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Peralatan kerja yang saya gunakan selalu dalam kondisi baik dan terawat dengan baik</w:t>
            </w:r>
          </w:p>
        </w:tc>
        <w:tc>
          <w:tcPr>
            <w:tcW w:w="630" w:type="dxa"/>
            <w:vAlign w:val="center"/>
          </w:tcPr>
          <w:p w14:paraId="1456D797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6299812A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35FD02C6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46602997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72286084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44F1EC0F" w14:textId="77777777" w:rsidTr="00373170">
        <w:tc>
          <w:tcPr>
            <w:tcW w:w="563" w:type="dxa"/>
            <w:vAlign w:val="center"/>
          </w:tcPr>
          <w:p w14:paraId="6302A681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8</w:t>
            </w:r>
          </w:p>
        </w:tc>
        <w:tc>
          <w:tcPr>
            <w:tcW w:w="5642" w:type="dxa"/>
            <w:vAlign w:val="center"/>
          </w:tcPr>
          <w:p w14:paraId="77BA7C2D" w14:textId="77777777" w:rsidR="007073A5" w:rsidRPr="00AC5E8A" w:rsidRDefault="00AC5E8A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ndapatkan pelatihan yang memadai untuk menggunakan mesin-mesin dengan benar dan aman</w:t>
            </w:r>
          </w:p>
        </w:tc>
        <w:tc>
          <w:tcPr>
            <w:tcW w:w="630" w:type="dxa"/>
            <w:vAlign w:val="center"/>
          </w:tcPr>
          <w:p w14:paraId="483AB7F8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0FB0750C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7F86F990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78210FF5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276E1394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7552C583" w14:textId="77777777" w:rsidTr="00373170">
        <w:tc>
          <w:tcPr>
            <w:tcW w:w="563" w:type="dxa"/>
            <w:vAlign w:val="center"/>
          </w:tcPr>
          <w:p w14:paraId="0FF9C661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5642" w:type="dxa"/>
            <w:vAlign w:val="center"/>
          </w:tcPr>
          <w:p w14:paraId="7C3C434A" w14:textId="77777777" w:rsidR="00546D26" w:rsidRPr="00A348C1" w:rsidRDefault="00AC5E8A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erasa p</w:t>
            </w:r>
            <w:r w:rsidR="00546D26">
              <w:rPr>
                <w:rFonts w:cs="Times New Roman"/>
                <w:szCs w:val="24"/>
                <w:lang w:val="id-ID"/>
              </w:rPr>
              <w:t>erusahaan dan pimpinan senantiasa memperhatikan kesehatan dan keselamatan kary</w:t>
            </w:r>
            <w:r>
              <w:rPr>
                <w:rFonts w:cs="Times New Roman"/>
                <w:szCs w:val="24"/>
                <w:lang w:val="id-ID"/>
              </w:rPr>
              <w:t>awan sebelum melakukan penugasan</w:t>
            </w:r>
          </w:p>
        </w:tc>
        <w:tc>
          <w:tcPr>
            <w:tcW w:w="630" w:type="dxa"/>
            <w:vAlign w:val="center"/>
          </w:tcPr>
          <w:p w14:paraId="2EEE55BC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085BDDD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475A8B6C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77A393E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596E3E24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46D26" w14:paraId="310292E9" w14:textId="77777777" w:rsidTr="00373170">
        <w:tc>
          <w:tcPr>
            <w:tcW w:w="563" w:type="dxa"/>
            <w:vAlign w:val="center"/>
          </w:tcPr>
          <w:p w14:paraId="03703C03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5642" w:type="dxa"/>
            <w:vAlign w:val="center"/>
          </w:tcPr>
          <w:p w14:paraId="03BAF7AA" w14:textId="77777777" w:rsidR="007073A5" w:rsidRPr="008F10AB" w:rsidRDefault="00546D26" w:rsidP="00373170">
            <w:pPr>
              <w:rPr>
                <w:rFonts w:cs="Times New Roman"/>
                <w:szCs w:val="24"/>
                <w:lang w:val="id-ID"/>
              </w:rPr>
            </w:pPr>
            <w:r>
              <w:rPr>
                <w:rFonts w:cs="Times New Roman"/>
                <w:szCs w:val="24"/>
                <w:lang w:val="id-ID"/>
              </w:rPr>
              <w:t>Saya m</w:t>
            </w:r>
            <w:r w:rsidR="007073A5">
              <w:rPr>
                <w:rFonts w:cs="Times New Roman"/>
                <w:szCs w:val="24"/>
                <w:lang w:val="id-ID"/>
              </w:rPr>
              <w:t>engetahui</w:t>
            </w:r>
            <w:r w:rsidR="00AC5E8A">
              <w:rPr>
                <w:rFonts w:cs="Times New Roman"/>
                <w:szCs w:val="24"/>
                <w:lang w:val="id-ID"/>
              </w:rPr>
              <w:t xml:space="preserve"> serta memahami</w:t>
            </w:r>
            <w:r w:rsidR="007073A5">
              <w:rPr>
                <w:rFonts w:cs="Times New Roman"/>
                <w:szCs w:val="24"/>
                <w:lang w:val="id-ID"/>
              </w:rPr>
              <w:t xml:space="preserve"> segala</w:t>
            </w:r>
            <w:r w:rsidR="00AC5E8A">
              <w:rPr>
                <w:rFonts w:cs="Times New Roman"/>
                <w:szCs w:val="24"/>
                <w:lang w:val="id-ID"/>
              </w:rPr>
              <w:t xml:space="preserve"> penggunaan fasilitas kerja.</w:t>
            </w:r>
          </w:p>
        </w:tc>
        <w:tc>
          <w:tcPr>
            <w:tcW w:w="630" w:type="dxa"/>
            <w:vAlign w:val="center"/>
          </w:tcPr>
          <w:p w14:paraId="36BBED8E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62" w:type="dxa"/>
            <w:vAlign w:val="center"/>
          </w:tcPr>
          <w:p w14:paraId="62952E4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4" w:type="dxa"/>
            <w:vAlign w:val="center"/>
          </w:tcPr>
          <w:p w14:paraId="101D8E39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51" w:type="dxa"/>
            <w:vAlign w:val="center"/>
          </w:tcPr>
          <w:p w14:paraId="58E5E32B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514" w:type="dxa"/>
            <w:vAlign w:val="center"/>
          </w:tcPr>
          <w:p w14:paraId="0648C6E2" w14:textId="77777777" w:rsidR="007073A5" w:rsidRDefault="007073A5" w:rsidP="00373170">
            <w:pPr>
              <w:spacing w:line="480" w:lineRule="auto"/>
              <w:jc w:val="center"/>
              <w:rPr>
                <w:rFonts w:cs="Times New Roman"/>
                <w:szCs w:val="24"/>
              </w:rPr>
            </w:pPr>
          </w:p>
        </w:tc>
      </w:tr>
    </w:tbl>
    <w:p w14:paraId="4ACAC112" w14:textId="77777777" w:rsidR="00D2533F" w:rsidRPr="003F2550" w:rsidRDefault="00D2533F" w:rsidP="00F941C1">
      <w:pPr>
        <w:spacing w:after="0" w:line="360" w:lineRule="auto"/>
        <w:rPr>
          <w:rFonts w:cs="Times New Roman"/>
          <w:noProof/>
          <w:szCs w:val="24"/>
          <w:lang w:val="id-ID"/>
        </w:rPr>
      </w:pPr>
    </w:p>
    <w:p w14:paraId="5F5DB3DE" w14:textId="77777777" w:rsidR="00AD6AB6" w:rsidRDefault="00AD6AB6">
      <w:pPr>
        <w:jc w:val="left"/>
        <w:rPr>
          <w:rFonts w:cs="Times New Roman"/>
          <w:lang w:val="id-ID"/>
        </w:rPr>
      </w:pPr>
      <w:r>
        <w:rPr>
          <w:rFonts w:cs="Times New Roman"/>
          <w:lang w:val="id-ID"/>
        </w:rPr>
        <w:br w:type="page"/>
      </w:r>
    </w:p>
    <w:p w14:paraId="28CA2DCE" w14:textId="77777777" w:rsidR="00AD6AB6" w:rsidRPr="003716A5" w:rsidRDefault="00AD6AB6" w:rsidP="00AD6AB6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3" w:name="_Toc140523257"/>
      <w:r w:rsidRPr="00AD6AB6">
        <w:rPr>
          <w:b/>
          <w:i w:val="0"/>
          <w:color w:val="auto"/>
          <w:sz w:val="24"/>
        </w:rPr>
        <w:lastRenderedPageBreak/>
        <w:t xml:space="preserve">Lampiran </w:t>
      </w:r>
      <w:r w:rsidRPr="00AD6AB6">
        <w:rPr>
          <w:b/>
          <w:i w:val="0"/>
          <w:color w:val="auto"/>
          <w:sz w:val="24"/>
        </w:rPr>
        <w:fldChar w:fldCharType="begin"/>
      </w:r>
      <w:r w:rsidRPr="00AD6AB6">
        <w:rPr>
          <w:b/>
          <w:i w:val="0"/>
          <w:color w:val="auto"/>
          <w:sz w:val="24"/>
        </w:rPr>
        <w:instrText xml:space="preserve"> SEQ Lampiran \* ARABIC </w:instrText>
      </w:r>
      <w:r w:rsidRPr="00AD6AB6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2</w:t>
      </w:r>
      <w:r w:rsidRPr="00AD6AB6">
        <w:rPr>
          <w:b/>
          <w:i w:val="0"/>
          <w:color w:val="auto"/>
          <w:sz w:val="24"/>
        </w:rPr>
        <w:fldChar w:fldCharType="end"/>
      </w:r>
      <w:r w:rsidR="003716A5">
        <w:rPr>
          <w:b/>
          <w:i w:val="0"/>
          <w:color w:val="auto"/>
          <w:sz w:val="24"/>
          <w:lang w:val="id-ID"/>
        </w:rPr>
        <w:t xml:space="preserve"> : Tabulasi Data Kuesioner</w:t>
      </w:r>
      <w:bookmarkEnd w:id="3"/>
    </w:p>
    <w:p w14:paraId="6F4C0FB9" w14:textId="77777777" w:rsidR="00AD6AB6" w:rsidRDefault="00AD6AB6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Tabulasi Data Produktivitas Kerja</w:t>
      </w:r>
      <w:r w:rsidR="00D040C3">
        <w:rPr>
          <w:b/>
          <w:lang w:val="id-ID"/>
        </w:rPr>
        <w:t xml:space="preserve"> (Y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722"/>
        <w:gridCol w:w="722"/>
        <w:gridCol w:w="722"/>
        <w:gridCol w:w="722"/>
        <w:gridCol w:w="721"/>
        <w:gridCol w:w="721"/>
        <w:gridCol w:w="721"/>
        <w:gridCol w:w="721"/>
        <w:gridCol w:w="721"/>
        <w:gridCol w:w="721"/>
        <w:gridCol w:w="714"/>
      </w:tblGrid>
      <w:tr w:rsidR="00D040C3" w:rsidRPr="008B7F2D" w14:paraId="602C34F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42E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765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1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F96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578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692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2CE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A73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183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DE9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8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EB7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7A6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Y.10</w:t>
            </w:r>
          </w:p>
        </w:tc>
      </w:tr>
      <w:tr w:rsidR="00D040C3" w:rsidRPr="008B7F2D" w14:paraId="6378D67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9F6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81A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391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167D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A79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0EE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BC9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DA6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6C3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98A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EC3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15C0D3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888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1CD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51B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307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E13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6223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965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67D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A39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9C0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C3EA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5CBE7C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464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32A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78E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124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E6A8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A6A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281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C87E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E99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308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9847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19DAD4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7A4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32D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EC4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9423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CCD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2E2B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066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FF11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B24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BEC1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F06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173D64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CE2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13F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8CBD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B1F1D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98B2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71F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2D8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891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BBB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AA65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D7D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27180B9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FD6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B56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253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713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0E9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285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3AEA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322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870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0D3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E66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B01688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1A3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5C0BD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E41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6EC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082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ADE0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5A0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F9A1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4E3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B23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DD6F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9936CE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3D6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807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630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99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E02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7A1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4EC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892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96E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8838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B66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EBAE12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4E52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98EF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085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66F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61B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3F9A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0A3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35C03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C70F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6DC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A83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9DDE01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C956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B2F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0D7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1C8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FCA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6D9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C11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57F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38A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591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988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118EFC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A93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9D7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018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5948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F96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8D9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9DC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6B52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149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732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2CE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7BD6404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320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0EF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91E1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528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371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D7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AB0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3C1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F7B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BA19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296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05089A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D70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CAC7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0CB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768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B71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3100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A64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4D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657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1AD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9D5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739157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E0AD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18F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9C48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480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091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326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429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D4D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547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4E9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0FCA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463A0E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85F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813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D3DE8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CA0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530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F20D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B49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CA1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D5F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E31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B6D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2B676E5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1D2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A1FF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D44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727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69C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CBD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9023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BB66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7B5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5F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6F8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1B8A9CB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0D0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82A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4DF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083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81F3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3CD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2FC8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DD3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351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9595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448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028F76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C19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AE7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723E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9F7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FC0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8609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F13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8ED0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218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8D6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A77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6D1A7A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8C1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802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1E0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7A91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2444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2CE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FD9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4D5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F7D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CFE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346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F028F2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891C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D1AF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F6A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331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5CA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F37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8AC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676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2582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CC3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714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040C3" w:rsidRPr="008B7F2D" w14:paraId="69640F7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AF2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688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EC3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D97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D096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389E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714D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65A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748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E1F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820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94B1D9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131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E1D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794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15A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850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0FD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14B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334F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33D5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453F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641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20934A5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A36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E17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67E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4B7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EB8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E48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BC4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ECD8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F4A6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4FD4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61D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1D78A1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712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6CC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138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3F3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6E7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703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029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3D8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014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5B6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305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70E84F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87C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3D66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914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8A5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8735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E22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079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C991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AD4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4E8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F6B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75AF62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022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814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59C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EBE8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F9B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D4DE0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6168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AC8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290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A32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DFD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C604E1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1F1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CA3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102D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E08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992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E91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FD8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B19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B6B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769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19D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3FE995F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F86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6B2D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6DB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0E7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DF1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0A8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CB77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5EB4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3EF4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E35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9B3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BA7E34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BC9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5BA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195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47A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A05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3BD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F66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14B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45B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260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FBB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DF247D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7F2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725F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8DD4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8EF2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401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DFA6B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BD7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63CA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D3A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657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1CC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4E5480D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46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84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3C3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2C5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21E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478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106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D515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705C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53E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CF6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E48782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EBF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8CE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23F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8DA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44A4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29A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936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E87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B48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221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5C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A80B8D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697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B5A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76B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6BE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8FE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43B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819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1E6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304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36B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698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40C00E1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06E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A152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AAF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BA5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71B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4E62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DF2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6C3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FD3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50A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9C0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FAC5D8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9A9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lastRenderedPageBreak/>
              <w:t>3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C4E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FC1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FC7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715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07A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832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F13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DB1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CA8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7B8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17CDFF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CF4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FF1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3F2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1EE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0B4E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8D8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6A5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5B9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F6F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9CC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F7F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9DA45F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94A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DDB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A06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44E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5D7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ED3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000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DC5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DA9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310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3C00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3645E3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A55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730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0B6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340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5E9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5B8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FFC5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F92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077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8FD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242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E895B7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FDB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3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642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AD4A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DDB6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6A4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3C6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1AA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8D9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BCDE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796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296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FE2376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62F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0FF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72A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FC0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048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291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29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0614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0F2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C6A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C04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DF2A23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4EE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2C4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2FE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2AC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A9F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45D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3B1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A22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73F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85F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679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DF5FCE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536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2DA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68A5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529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153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D248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E43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8C4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51F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FAA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5EA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4A153D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CD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E99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5C6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A2A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84A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CDDA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FE9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2E0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C17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3370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3FD8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5C3B39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B5E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A33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2E4F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5A1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2F4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B54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314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35C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829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60F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12E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ADEE25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E8D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0DCA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E93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B31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84C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194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A2F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DA5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47B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078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B53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B9B52C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CF3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BBB9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80F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51E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C00B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4B9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E43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9FD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8A1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58E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9AB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58C42F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280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370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4AE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B81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804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40D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136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5C8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956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C3C5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8F0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7C1299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F0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BC85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1F8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A55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F87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E10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B08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E1B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F89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A71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294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7807587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46B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4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747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3FBE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58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93F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7AD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CCE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4B7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042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3DF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050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6B1B09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A22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83A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BCA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7AB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27E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BBA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0B67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4E6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310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F50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472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</w:tr>
      <w:tr w:rsidR="00D040C3" w:rsidRPr="008B7F2D" w14:paraId="174FAE7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068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C63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E91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3EB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251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F45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E39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AEF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AA9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9CFA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060D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1E6628D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3B7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47E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1BE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B33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2F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7FDB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D18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355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E7F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3BA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DF02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7BF186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A6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C7D4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00E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6D09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DBD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AAB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C4B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304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EF6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12A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D84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DB4422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8C8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7BB2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3E1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6EC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957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3BE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462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3795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239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EE31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D73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84EC9B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9C4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DAA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0A1E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4174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649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A90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897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611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CCE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8DD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8B5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CC4EDB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CAA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C6F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6764A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E117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113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690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2B8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D6D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1C4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A50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F78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280B20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158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</w:rPr>
            </w:pPr>
            <w:r w:rsidRPr="008B7F2D">
              <w:rPr>
                <w:rFonts w:eastAsia="Times New Roman" w:cs="Times New Roman"/>
                <w:szCs w:val="24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02B0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707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5E9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6DE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0A3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E78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C3F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3E3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6F3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917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</w:tbl>
    <w:p w14:paraId="0E3BC1B8" w14:textId="77777777" w:rsidR="00AD6AB6" w:rsidRDefault="00AD6AB6" w:rsidP="00D040C3">
      <w:pPr>
        <w:spacing w:line="480" w:lineRule="auto"/>
        <w:rPr>
          <w:b/>
          <w:lang w:val="id-ID"/>
        </w:rPr>
      </w:pPr>
    </w:p>
    <w:p w14:paraId="25836246" w14:textId="77777777" w:rsidR="00AD6AB6" w:rsidRPr="003716A5" w:rsidRDefault="00AD6AB6" w:rsidP="003716A5">
      <w:pPr>
        <w:rPr>
          <w:szCs w:val="18"/>
        </w:rPr>
      </w:pPr>
      <w:r>
        <w:br w:type="page"/>
      </w:r>
    </w:p>
    <w:p w14:paraId="3C5DD446" w14:textId="77777777" w:rsidR="00D040C3" w:rsidRDefault="00D040C3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Tabulasi Data Lingkungan Kerja (X1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711"/>
        <w:gridCol w:w="711"/>
        <w:gridCol w:w="712"/>
        <w:gridCol w:w="712"/>
        <w:gridCol w:w="712"/>
        <w:gridCol w:w="712"/>
        <w:gridCol w:w="712"/>
        <w:gridCol w:w="712"/>
        <w:gridCol w:w="712"/>
        <w:gridCol w:w="712"/>
        <w:gridCol w:w="810"/>
      </w:tblGrid>
      <w:tr w:rsidR="00D040C3" w:rsidRPr="008B7F2D" w14:paraId="7B3195F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547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FD95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1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29B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936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EAC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ACC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B68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244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4CF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8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862F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9E2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1.10</w:t>
            </w:r>
          </w:p>
        </w:tc>
      </w:tr>
      <w:tr w:rsidR="00D040C3" w:rsidRPr="008B7F2D" w14:paraId="6A681A2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1FF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5D1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BE1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915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791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194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83B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9E6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96A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FB5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6A2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4EC4F2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FE5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39F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8D8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E55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EB4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5A3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7FA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12F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96D6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762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491D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FDBE49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682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EE62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21C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209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96DD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6A1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F22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8DA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4D2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22ED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CC47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96DEC8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DCB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41C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EF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057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8F59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340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C99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52A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AB4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3DA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2A8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90B8F6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714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C65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075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1B16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52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AC8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1E9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D33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92B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5C01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D08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E08B22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994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208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B2EB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E78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6B5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0B4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0138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741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E55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73B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188C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76BCDE3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657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B6C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726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7D9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357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784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9A50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27E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DF5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7DA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040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618D0E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BCF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B9A9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70E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2C3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458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6D0D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6FF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E70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53C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1B3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42D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08ED03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33A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ED7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0A8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D1B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B3B8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4C28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852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29F4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559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8AA6D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EF5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18AA8D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7462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AC3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25DB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28F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A71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DC7B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412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80A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FFA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882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4BC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51F54C5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BBF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86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3C9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AC5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48D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66FE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FAE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837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7F6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A13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B86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0AD74B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EBA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9BB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289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364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8F84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AD6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2CF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BB2D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885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0C2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2B8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7F281A7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3DD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4B6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15E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B23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AA6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F65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A6A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254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290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C59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FC79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58945A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CD6D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B07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D28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C66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ED1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2AD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61C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4E9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E1F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FC9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636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7E80F87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1E8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D68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E2A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62B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431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9B1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02C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B7F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00A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22A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ACC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41A8F1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80A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7F3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680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E81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C5A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C0A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6F5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79C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3AE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1FA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2C4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0DDC13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03E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E33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8C6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105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E49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917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8B2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ECD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BD4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5B53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527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F600C4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963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276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89A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BED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DE5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483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52B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FC6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8FE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1A6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1ED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2C84EC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418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820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3B8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926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E5E0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9BA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B6B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827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F5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C86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C19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5721B6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41E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DD8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FBA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7089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0C5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FA7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9D23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34F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4CD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E34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AE7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4A9521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147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2B6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3DD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5BE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70D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C2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CEEF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887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000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3530D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FB9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A1A66F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FD05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78C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95C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FF2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D4C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D6C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A32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6BC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5FB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CBF6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6C18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FFEAC3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D5A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871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35F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3C2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B5C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BE5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ECF2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EFF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AE8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AC1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D7F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481368D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242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5C3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B13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A67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30A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7C5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BD4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80E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98A2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596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9ED5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0E37AD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AD7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B74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48F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79C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390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E6E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07C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49D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E0C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923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D307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78EA5B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D6E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7BF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0EDB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C0E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B6A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D60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E2C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9D9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5A3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0D0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D6E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686BF2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955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B08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E5E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C36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6A6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EF9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21C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B34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97B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81A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FC1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918AEE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EEB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F00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F63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96F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5C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50D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1A4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E7C4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1B0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B55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C04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16D21E7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C2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D5F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C588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CDD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1E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89E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52A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4E3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E85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057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BDC6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2365A95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6F7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FF4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513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5EB8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A3C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5DC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A72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8CD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570E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911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016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040C3" w:rsidRPr="008B7F2D" w14:paraId="2774078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DA4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DE9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B0A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01B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7A2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678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0EA5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B66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9D9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08E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A94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8FFD8C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267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35A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408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DE6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B44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469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34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1CA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B19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0BF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6BB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950D98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CF2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C79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0C2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4FE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38B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3E1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E98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B1B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5D1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4625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E43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4580D0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4ED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487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E70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1DC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069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D19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1BA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89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F88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A8E6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667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4BFA50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836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EF9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FF3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58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CDB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6DE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54F9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BA0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B15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524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103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670C304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BA3A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2EB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7C9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3A1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F8C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30F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CA1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16A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8B8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AC4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58E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BC450E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535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lastRenderedPageBreak/>
              <w:t>3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1D5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868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2E2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D48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F8F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7B1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572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7BF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788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3F5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20958B8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047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CDE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BA4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804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EB0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F58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65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744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9DB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EE5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91E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D9884C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7113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D1E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4866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4D2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270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413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4DB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E214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039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401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623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6BA79C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BAD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A99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EB2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353F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A17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20B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29F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96B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AB7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085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23C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F80DF4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F505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8F8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83E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36B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976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724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95C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92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AC3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89C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7C4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AD59AA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1F2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1ED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0F6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9DF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9A2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2AA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E3D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8B34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3BD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C46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095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040C3" w:rsidRPr="008B7F2D" w14:paraId="0A963B2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A00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441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8CD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90F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730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BFF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6062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6DD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DA2A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642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0D4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7A9F95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82E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DC3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BE1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7B6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E69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F02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9CE5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EFB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86F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CF33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C12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48FF11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E97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8AC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7FA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0BA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6DD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643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8BD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89E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4798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61A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772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03EDFF6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0C45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A08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0018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771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EDDF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518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233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2A3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601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405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42E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5E4FA1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AEF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C7C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FEF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1B8D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BD9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9D0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2BF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E5C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E70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E3F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1A35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1C7EC0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BB7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A2E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3FD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100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24C4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C4CA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6D6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AD0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08F95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38D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7EA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37A53B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6790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DA2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612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9C7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C0BE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49D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5DD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0765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5941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001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D9F0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040C3" w:rsidRPr="008B7F2D" w14:paraId="1D6EDE9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B5A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C1B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302C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D6E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5602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142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83D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BB7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A19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1046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351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7C983C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DDF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8CF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81E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B1D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555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E85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6D2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B6B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CF9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BE4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9CA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714FE1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18B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684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A47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17E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81C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77F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256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322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BAC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BDD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1F8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EFEEDA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56A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2C5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5EF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3BE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985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6FA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E6C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6A8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D05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58CB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3562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376BB10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F04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7A8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F7F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974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98C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23FD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6DDA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37B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8EA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750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797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486FF35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2CB7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41B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5887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143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ED2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DFF8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F96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0BE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9BB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9C4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628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C59494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6F3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508C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EF34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849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346B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C91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43AF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A665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2BF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6C2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0D2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21A55BB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CD8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6DA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3069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C07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D330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C872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B13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677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739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71C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D23D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</w:tbl>
    <w:p w14:paraId="5FBCE03C" w14:textId="77777777" w:rsidR="00D040C3" w:rsidRDefault="00D040C3">
      <w:pPr>
        <w:jc w:val="left"/>
      </w:pPr>
    </w:p>
    <w:p w14:paraId="6BF34CB0" w14:textId="77777777" w:rsidR="00D040C3" w:rsidRDefault="00D040C3">
      <w:pPr>
        <w:jc w:val="left"/>
      </w:pPr>
      <w:r>
        <w:br w:type="page"/>
      </w:r>
    </w:p>
    <w:p w14:paraId="6FD1F58B" w14:textId="77777777" w:rsidR="00D040C3" w:rsidRDefault="00D040C3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Tabulasi Data Pengalaman Kerja (X2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711"/>
        <w:gridCol w:w="711"/>
        <w:gridCol w:w="712"/>
        <w:gridCol w:w="712"/>
        <w:gridCol w:w="712"/>
        <w:gridCol w:w="712"/>
        <w:gridCol w:w="712"/>
        <w:gridCol w:w="712"/>
        <w:gridCol w:w="712"/>
        <w:gridCol w:w="712"/>
        <w:gridCol w:w="810"/>
      </w:tblGrid>
      <w:tr w:rsidR="00D040C3" w:rsidRPr="008B7F2D" w14:paraId="2AB3446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5CE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492B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1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00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E55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AFA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AF4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08A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225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61B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8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BFB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5E2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2.10</w:t>
            </w:r>
          </w:p>
        </w:tc>
      </w:tr>
      <w:tr w:rsidR="00D040C3" w:rsidRPr="008B7F2D" w14:paraId="151A5B8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2D0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0E5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772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270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E11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1DC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C785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0A4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729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5439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E7E2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4706FC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667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F11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216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966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F36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725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FF4D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1B2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7E2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3056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3A4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00DDA49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D59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DF1D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355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47A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885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5C9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04A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48A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2D9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1BACC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BFE5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1C241D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0AE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1009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F16A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251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693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E3F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8B8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61B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958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FF0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239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B596EF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42F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EC79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B11D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945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476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141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83D6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973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D63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A95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43E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F98265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32B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8C2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094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95A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965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64D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89E5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0F6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BC74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A2C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15A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5E918B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4E4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362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E55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7CA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D93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5C5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537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415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A325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A917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B7C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DEE6EB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694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F5E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50A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A998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B53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BF4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461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0CD42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3B1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F03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198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B85865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946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B48F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7B9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A2E03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001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B31A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DE1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DB1B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17DE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D618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327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915523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0558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E21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D654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205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E4F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01D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D90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688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DB8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560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053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5368B9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04E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4CB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37E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59B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CB4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5B8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696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659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7E7E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827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2A45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0E020B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539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33F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5CC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FA36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B5B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FAF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B7D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CF4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EB46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C35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223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186D03D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35E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D732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77C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CAC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E21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902D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F39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C18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C98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6E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016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0792BE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873C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E164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A31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08E1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8BFE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70B2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402A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79E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5DE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CBDA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49F8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4C348A2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519C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0B96C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A3365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6790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2CC3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4F2A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1CD7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933CA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8B22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C0BCD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8B0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D040C3" w:rsidRPr="008B7F2D" w14:paraId="68F3031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5DE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67F59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4644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CD32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07B2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46E68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05C2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0DEC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3A1B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37EB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3EE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D040C3" w:rsidRPr="008B7F2D" w14:paraId="358D869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982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9A01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497F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AF078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BFE4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AA76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8B04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471B2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E9AB3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5952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7F1A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D040C3" w:rsidRPr="008B7F2D" w14:paraId="45A2B17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0B4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B8E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1C81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67C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E28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440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A12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4DD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281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FB2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F4D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603C025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F04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3A1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152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43F4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C16D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497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497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1F6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A20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944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F974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47B8169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2CB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9A0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C222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81B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2C5D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D0E5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B164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1E4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F4CD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38D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3C6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005527A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7FD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E7D04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D96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7DF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F65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B16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8EC0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4AA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833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2A2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5B1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B3BAF2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0011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7E3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183E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EE5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6084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85C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2119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D75C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BF8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923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8D8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3AD9E82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BE92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D34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27B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790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CECB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D68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1F4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59D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1E0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EB78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CB28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56FF44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C8E8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430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525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59F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8858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884B4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E14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2FF2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815E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C6E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782C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C53C38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A99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200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8457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EED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77C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229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0855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951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FFE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C9A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205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FD3738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1335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C536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837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348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F666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761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C98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14D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9D7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3A35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EC0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30D6C1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426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1BD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DAD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861C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C09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9D7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3BB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D2F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F37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F43D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F55D6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9F96D3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8C49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9A8F9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3CA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978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DB0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6969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FF1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5378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2028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A18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A21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040C3" w:rsidRPr="008B7F2D" w14:paraId="0DDD355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EB7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C67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87F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45D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EBB99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C227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3CB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79A2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0C7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AAE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C95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7587561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43B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973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C50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80FF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89D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FF70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47E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8FB2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714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A1D1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B66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8378B5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DE5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4BEE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12BB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9CCF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DFE5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78DA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5F92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1DC1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B419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2FB78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A11F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12E694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AA8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4CE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BD7E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BD698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8654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5297A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90352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5443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B919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26B99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AA453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C0C192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8E2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6F5DB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6B86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03A1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56BB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5209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41A86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E5EAD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6EBE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E6F5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2365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5F46AAB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F197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F0813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9AAB9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B4D28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FDAB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99323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2991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B144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349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76901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82496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FA5047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108F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91288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CC52C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907BA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57E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310EF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1715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9FF9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2190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B474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E4553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D1DA87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9A7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9316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CB82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5981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DA21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286D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3B60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F15D5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96FE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B695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8248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040C3" w:rsidRPr="008B7F2D" w14:paraId="7CE9F30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4B0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lastRenderedPageBreak/>
              <w:t>3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9449D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E0A8F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BF2E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61062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353A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0BFC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DC5C3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C97B5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8CE97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E5F4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C8FB36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C8E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20CB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FEF67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42043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A918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DD6D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F8B21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D482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96D5E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98DF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BA710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ED4DF0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31CD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D5249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E9843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81A67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DB17F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3238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B5A45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6F30E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B3820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8F3E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6806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5D761C9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D1A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8110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68F87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0FC0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6233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7100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3B38E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0425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1CC96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6813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C5771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9D8B7F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F2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9C02B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211F0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B0A66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EDEE6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E0C06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425CC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EF0A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70BF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7D2B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07DD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571C69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534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E2B9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05E7A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954C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B72C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32F2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9C8D8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EF8F6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5D1D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4E762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17A7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369AC05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B7E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9B1A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44CB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523E1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25C7E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7211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20CF9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C9AF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5C9A7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E3F8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F769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62DDD04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288F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DCB1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A402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0019E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EE780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7E83F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99B77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20DA3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60B62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3953F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56AAA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4738BE0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BBFE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EF7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7EEA8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F80D7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287E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79401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9CC4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29EAB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1E2E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D850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A2AF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040C3" w:rsidRPr="008B7F2D" w14:paraId="7616E1E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F0D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0764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B142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3F52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3E5CF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80F9D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FDC15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EDFEF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5C237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C8D01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E2D52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1E3E79B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5140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DB7B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EC9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7511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F494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B2C2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794AE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A5F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E692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595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FE70E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212FD2F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0C1A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2829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8503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AA2F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275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C930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1B21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69CC7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595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35F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C199A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040C3" w:rsidRPr="008B7F2D" w14:paraId="61CA6F0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E066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89D1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F8F5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ACC7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73564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212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CD0D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55B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B71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0C4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FC1B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D040C3" w:rsidRPr="008B7F2D" w14:paraId="19A8FF9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17F1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637C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6A8A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0128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3064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3BD3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E930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8BB8F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4409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6DA3D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3231B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D040C3" w:rsidRPr="008B7F2D" w14:paraId="30D8BA0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1DE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D149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CC2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C24B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A483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7153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8A0BD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596E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B7E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B196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A9CAD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D040C3" w:rsidRPr="008B7F2D" w14:paraId="26625D1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5A9D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143E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76BA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9EB5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6443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4DDF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4CF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31CB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009C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5764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18402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D040C3" w:rsidRPr="008B7F2D" w14:paraId="05E8E81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9AF9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2203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A376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BE2B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4D20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A510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438F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A1C0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1BFC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859C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9824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D040C3" w:rsidRPr="008B7F2D" w14:paraId="5A0D8FC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BBD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44700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4AF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E0AA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AECA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5898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AB9C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5825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66A9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52AE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AE0C3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D040C3" w:rsidRPr="008B7F2D" w14:paraId="1E13ACF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09CB4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88B1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BF7A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95BE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84F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9D72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05DE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FDD4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8F5FD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1B4C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186F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D040C3" w:rsidRPr="008B7F2D" w14:paraId="010C50F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0380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D27EBE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55385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5EF1B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6BD55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E45EF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1C2D62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05C18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DEF37F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302E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866C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D040C3" w:rsidRPr="008B7F2D" w14:paraId="1D4E8BC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AD7B1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1717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EB21E5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80409B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B623C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346F2A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97028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0767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D7517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01E699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83D26" w14:textId="77777777" w:rsidR="00D040C3" w:rsidRPr="008B7F2D" w:rsidRDefault="00D040C3" w:rsidP="00D040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7F2D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</w:tr>
    </w:tbl>
    <w:p w14:paraId="69565618" w14:textId="77777777" w:rsidR="00D040C3" w:rsidRPr="00D040C3" w:rsidRDefault="00D040C3" w:rsidP="00D040C3">
      <w:pPr>
        <w:spacing w:line="480" w:lineRule="auto"/>
        <w:rPr>
          <w:b/>
          <w:lang w:val="id-ID"/>
        </w:rPr>
      </w:pPr>
    </w:p>
    <w:p w14:paraId="3031C504" w14:textId="77777777" w:rsidR="00D040C3" w:rsidRDefault="00D040C3">
      <w:pPr>
        <w:jc w:val="left"/>
      </w:pPr>
      <w:r>
        <w:br w:type="page"/>
      </w:r>
    </w:p>
    <w:p w14:paraId="005FEC52" w14:textId="77777777" w:rsidR="00D040C3" w:rsidRPr="00D040C3" w:rsidRDefault="00D040C3" w:rsidP="00D040C3"/>
    <w:p w14:paraId="7AF9AC4D" w14:textId="77777777" w:rsidR="00D82235" w:rsidRDefault="00D82235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Tabulasi Data Kesehatan dan Keselamatan Kerja K3 (X3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711"/>
        <w:gridCol w:w="711"/>
        <w:gridCol w:w="712"/>
        <w:gridCol w:w="712"/>
        <w:gridCol w:w="712"/>
        <w:gridCol w:w="712"/>
        <w:gridCol w:w="712"/>
        <w:gridCol w:w="712"/>
        <w:gridCol w:w="712"/>
        <w:gridCol w:w="712"/>
        <w:gridCol w:w="810"/>
      </w:tblGrid>
      <w:tr w:rsidR="00D82235" w:rsidRPr="008B7F2D" w14:paraId="2EF2233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3EDC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4B6A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1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F8DE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3354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A94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DEED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0BD7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0843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E49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8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2A41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E56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X3.10</w:t>
            </w:r>
          </w:p>
        </w:tc>
      </w:tr>
      <w:tr w:rsidR="00D82235" w:rsidRPr="008B7F2D" w14:paraId="6C3B746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EDD2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74D5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F5F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6B15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1EE15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805B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1583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2EC9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A000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0748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2F9F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FB6180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D9C5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27D8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5B2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D171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CB38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F8BB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FF79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A75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190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05E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CE55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2D61C7B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3FEC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23AB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436B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393A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31AB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5DF0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956D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4A33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712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48DE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4B7F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236C179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844B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052D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676E8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727A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7FA2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523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69EC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7217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1B16B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44221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D50A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0DF671C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2F97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927B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671D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B6DA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A59E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7387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E771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B6DD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2C6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7CE1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A0B0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2BC2F1F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87FE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027E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8628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7933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70F6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6B0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5165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6E83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6587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BF38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AE51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DECED3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9E91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13A4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5A4E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466C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8660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EAA5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A25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9C1BD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509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9E102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DF4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1BEDB3E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5176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051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EA7F0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8543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64651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67DA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FD4F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9413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8047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50447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0418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75FBE4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DB56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464F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234F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5F0E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757E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3590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A8EB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31A3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282B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7E215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1E58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22D0542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410F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AFB9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39ED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23C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B9DE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4B38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8265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ECA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8340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0336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0C7D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2DAC084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876F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7C62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AA94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BF49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2ED8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FB9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FB88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61FC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EED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3459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0F10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162A007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5E74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7639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38F6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191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70DF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01F7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3E4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F45B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39E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4012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BF0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15C2A48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069F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ECE7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2EC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3DC0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D02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E48E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0B29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04CC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E6D2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E122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AAB1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730DF29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E2BE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70F7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A0EB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285E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6B99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AC0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B74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FE99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0A6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7723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4D43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3D32523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1201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8EEE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1874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EAE1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2899C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FDB0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A1974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6019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80D0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93D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BFD3E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0FBDA99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7D78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64129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9D55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EA441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23B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A630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4F0B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242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A0C3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385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D4333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4049D0E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09D5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0DA0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882F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C57B2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241D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491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5FEC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CC62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BA61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03A0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6E8DF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65EE636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08F1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DC59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1E4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0C09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90E7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D9CA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F012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B997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A7C5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FD0F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51888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553A06D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741A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E6D1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C323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F7BE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0A2B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FD60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261D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0881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2A8E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6CD7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04E10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9095FA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42CA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D213B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BB99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B825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4FF9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DA9C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72F6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262C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4366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7B32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61DA8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B001C5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892F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AF82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DE12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2925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50E6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6C7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67052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D31F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B1816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E359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1BC92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468D9F4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CA46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BD8F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0260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F6BE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C425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B98B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B5D7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C7A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3313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3707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EE06F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82235" w:rsidRPr="008B7F2D" w14:paraId="1CC1114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50C9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0C3F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A9CA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1FF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C2A7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5C1A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2831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B493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4B09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7D3D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75EAE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11F76B1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1CD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2C4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D71B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103B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E7D20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134E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6698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AB5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D889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6B6D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41661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4BADD7A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3EAD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4BDE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711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605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FC64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6FD7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95BBD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4984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3905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5800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2D29E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7A9CCF63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67C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41F7E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F67E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2CC3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1EB3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A945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ADB1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43F1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4927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2F16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0331D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0CFA89C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CFC9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29E1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77E0F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DA92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E7C0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A04E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B916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6C53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86E7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216B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0DEAE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82235" w:rsidRPr="008B7F2D" w14:paraId="553BE06B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343B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8DF4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B6C6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BB88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31AC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70C8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84E6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D51B5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6A27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44CC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2776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724AB1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D4AA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5C41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0242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8EEB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B0C4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27D7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44C9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B418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EB25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D621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58F10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989B8D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42E4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037F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0580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DAEB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4F98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56F5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DE2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93C0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0955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CDD7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D8783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C4EC3F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4F38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7FAA0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AAD7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28F75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A63A5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1A1FF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48E4D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8059C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013EA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CD53D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169B4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6DA25B69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17D4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F0DC3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3E3E9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F421A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BC456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C0828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5C284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2A86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8250A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5BFD9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1C60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560C2F7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9CCC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5184B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5C866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9D83F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DCBDC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69385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A3FCC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24886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29CC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948C5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D841C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4BDC950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45CB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06A4C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ECA2F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349F9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DB57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ABFB7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D9EA5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FF6EE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4EA4A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107E5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CC260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82235" w:rsidRPr="008B7F2D" w14:paraId="0BA32DAB" w14:textId="77777777" w:rsidTr="00373170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DA1A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3E7B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23FB4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6C7D2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0A4C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29D7C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480F1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76B8D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9F17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5971E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7431B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6D997FC" w14:textId="77777777" w:rsidTr="00373170">
        <w:trPr>
          <w:trHeight w:val="315"/>
          <w:jc w:val="center"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BAED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lastRenderedPageBreak/>
              <w:t>3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0F775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636EB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9B88A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D703A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B4F1D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AEB7D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CED0A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27569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3169A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AEBEC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62DA2A7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8612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A427B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4EF7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B4CEA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69A02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3117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869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B39E4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CB0D9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D4210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031F7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82235" w:rsidRPr="008B7F2D" w14:paraId="54CD421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BC6B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23FA4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4569C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F7FE6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E7146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057CD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9244E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69353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2C6CA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5045E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96EB4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59351F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D156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DB720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B24D4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4CB69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50E6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05652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06285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465AA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10E3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E36BE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AE377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4DAF2486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D046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5E53F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C8B48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C177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0124C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ECFE8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EE1E4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0D107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3E85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87A2D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7E988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6BA8688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179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AA4CA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4B6BE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7635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F3753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E4AD2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D27EE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5BAC2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E72EA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F58D3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375AE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82235" w:rsidRPr="008B7F2D" w14:paraId="75CC701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DE2F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BA2B1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135AF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9547C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EFE1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AECD4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04F73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8C5A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87F2F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8017C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1BFD2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4350D9A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40DB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E577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2EE02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5A03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38820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E0441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A11D9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F81D3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85A32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D0861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B56E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82235" w:rsidRPr="008B7F2D" w14:paraId="52890372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A36E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D8287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4FEB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FCE08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3EE61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0E3BE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1CD9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C809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1E80E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42E8E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ED52A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017E7F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6156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7F632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C00D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886BD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9D814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76465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75F3A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119C1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9E2EA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7129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5E0CA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8DE823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BAAC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43744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D0956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010A9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00A2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75E2B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8750E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36D61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C081C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3FA3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6DA1A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6943714F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5706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273BF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349DC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96429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85B6D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C4D02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71D41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E2361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430CE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535C0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F3FE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329ACD2C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ECF3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408A4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05DE6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32AF2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761D7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5473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E6CF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A6B99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2A408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F951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F13E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781160D8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DE56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177BA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EEEB9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CFDAD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0C2B2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E11D7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50A7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DF711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0159F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61D6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02876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</w:tr>
      <w:tr w:rsidR="00D82235" w:rsidRPr="008B7F2D" w14:paraId="585D6A8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D23E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7EC7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D7D2B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BAD08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DB6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B35F0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51800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8BF3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BC8FC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E577B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FD72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1DE3EA4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D815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E7791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1E223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13089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3E8C9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A5162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4F11E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6EDF47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78732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62FC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4B1C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</w:tr>
      <w:tr w:rsidR="00D82235" w:rsidRPr="008B7F2D" w14:paraId="6595797A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F128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96F7D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E1C44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7F228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5CC6B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3F8E4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421E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878D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4E0FE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C3B9F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1744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65D21951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224A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62A2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2D3A6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60F2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F480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BACC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C045F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87E8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BCA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344F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9955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7BE36DF0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230E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B377B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C458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4D9D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6AA2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9B2B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100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9EE8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0C48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AF4E53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C883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D82235" w:rsidRPr="008B7F2D" w14:paraId="1BCB5814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D91F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57B4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E76F1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DC1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11716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F8E9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F254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5112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F8CC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9CF4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15D7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5B98196D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EB3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67DB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0DD5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958D5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1BC9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DE00D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926D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4EBD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76A3F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3CB0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7FB038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  <w:tr w:rsidR="00D82235" w:rsidRPr="008B7F2D" w14:paraId="27896665" w14:textId="77777777" w:rsidTr="008B7F2D">
        <w:trPr>
          <w:trHeight w:val="315"/>
          <w:jc w:val="center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4569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9EF1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5125A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DE2D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4D56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CD00E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65C90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9D1FC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4989F1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D8A69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F3D042" w14:textId="77777777" w:rsidR="00D82235" w:rsidRPr="008B7F2D" w:rsidRDefault="00D82235" w:rsidP="00D822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8B7F2D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</w:tr>
    </w:tbl>
    <w:p w14:paraId="5D29F22D" w14:textId="77777777" w:rsidR="00D040C3" w:rsidRDefault="00D040C3" w:rsidP="00D82235">
      <w:pPr>
        <w:spacing w:line="480" w:lineRule="auto"/>
      </w:pPr>
      <w:r>
        <w:br w:type="page"/>
      </w:r>
    </w:p>
    <w:p w14:paraId="2D3C9F1C" w14:textId="77777777" w:rsidR="00AD6AB6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4" w:name="_Toc140523258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3</w:t>
      </w:r>
      <w:r w:rsidRPr="003716A5">
        <w:rPr>
          <w:b/>
          <w:i w:val="0"/>
          <w:color w:val="auto"/>
          <w:sz w:val="24"/>
        </w:rPr>
        <w:fldChar w:fldCharType="end"/>
      </w:r>
      <w:r>
        <w:rPr>
          <w:b/>
          <w:i w:val="0"/>
          <w:color w:val="auto"/>
          <w:sz w:val="24"/>
          <w:lang w:val="id-ID"/>
        </w:rPr>
        <w:t xml:space="preserve"> : Hasil</w:t>
      </w:r>
      <w:r w:rsidR="00A8551B">
        <w:rPr>
          <w:b/>
          <w:i w:val="0"/>
          <w:color w:val="auto"/>
          <w:sz w:val="24"/>
          <w:lang w:val="id-ID"/>
        </w:rPr>
        <w:t xml:space="preserve"> Uji Validitas</w:t>
      </w:r>
      <w:bookmarkEnd w:id="4"/>
    </w:p>
    <w:p w14:paraId="09B0CB31" w14:textId="77777777" w:rsidR="00A8551B" w:rsidRPr="00A8551B" w:rsidRDefault="00A8551B" w:rsidP="00373170">
      <w:pPr>
        <w:spacing w:after="0"/>
        <w:jc w:val="center"/>
        <w:rPr>
          <w:b/>
          <w:lang w:val="id-ID"/>
        </w:rPr>
      </w:pPr>
      <w:r>
        <w:rPr>
          <w:b/>
          <w:lang w:val="id-ID"/>
        </w:rPr>
        <w:t>Hasil Uji Validitas Produktivitas Kerja</w:t>
      </w:r>
    </w:p>
    <w:p w14:paraId="5E6FDE5B" w14:textId="77777777" w:rsidR="00A8551B" w:rsidRPr="00A8551B" w:rsidRDefault="00A8551B" w:rsidP="00A8551B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6"/>
        <w:gridCol w:w="1009"/>
        <w:gridCol w:w="574"/>
        <w:gridCol w:w="584"/>
        <w:gridCol w:w="584"/>
        <w:gridCol w:w="584"/>
        <w:gridCol w:w="584"/>
        <w:gridCol w:w="591"/>
        <w:gridCol w:w="584"/>
        <w:gridCol w:w="584"/>
        <w:gridCol w:w="591"/>
        <w:gridCol w:w="584"/>
        <w:gridCol w:w="579"/>
      </w:tblGrid>
      <w:tr w:rsidR="00A8551B" w:rsidRPr="00A8551B" w14:paraId="43A0A451" w14:textId="77777777" w:rsidTr="00A8551B">
        <w:trPr>
          <w:cantSplit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4B234C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A8551B">
              <w:rPr>
                <w:rFonts w:ascii="Arial" w:hAnsi="Arial" w:cs="Arial"/>
                <w:b/>
                <w:bCs/>
                <w:color w:val="010205"/>
                <w:sz w:val="22"/>
              </w:rPr>
              <w:t>Correlations</w:t>
            </w:r>
          </w:p>
        </w:tc>
      </w:tr>
      <w:tr w:rsidR="00A8551B" w:rsidRPr="00A8551B" w14:paraId="59438394" w14:textId="77777777" w:rsidTr="00A8551B">
        <w:trPr>
          <w:cantSplit/>
        </w:trPr>
        <w:tc>
          <w:tcPr>
            <w:tcW w:w="973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4CC9D5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8BC7A8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1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1B667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2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DB3A29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3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F70B5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4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1F474E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5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A3550C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6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A67D49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7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C5405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8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693B6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9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61965B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10</w:t>
            </w:r>
          </w:p>
        </w:tc>
        <w:tc>
          <w:tcPr>
            <w:tcW w:w="366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76002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gramStart"/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T.Y</w:t>
            </w:r>
            <w:proofErr w:type="gramEnd"/>
          </w:p>
        </w:tc>
      </w:tr>
      <w:tr w:rsidR="00A8551B" w:rsidRPr="00A8551B" w14:paraId="6C312DCA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E1BAA4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1</w:t>
            </w:r>
          </w:p>
        </w:tc>
        <w:tc>
          <w:tcPr>
            <w:tcW w:w="711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60DDC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A0A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E24C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9465C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7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1263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8F8D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3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3924F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B080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7F72D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8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64B54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8C7B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95</w:t>
            </w:r>
          </w:p>
        </w:tc>
        <w:tc>
          <w:tcPr>
            <w:tcW w:w="36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C67FBB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5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54345A5F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5B69E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DD730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F9233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C20D3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1653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1513A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090E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E43C4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9060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99D22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20DDB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E5A4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8F2C31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7178417B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77BCDB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390ED0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9E315D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C8C3B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087C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9DF9F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8C72E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208B1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83D6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D374B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30B9C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544E2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5470AD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2293495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D75084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2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CBDB6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AD7E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02F5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B5064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BDC9F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F93D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A80A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2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A942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7393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E7B87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9D450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A6D67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8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1EC65D2F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1D2F4C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5041B3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9486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1EE70A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656C0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EEE1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5FF09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9D904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B38DF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5AF9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1809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314E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CA771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78F8FF11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AF18A0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F48D9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8D1B9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D8600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E976F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869E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799A1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1A19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4E9B6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AD983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B533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93CD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433F98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2B8A689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35E2A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3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E91967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4639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7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767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AAF54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1BF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71347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F797A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2696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12EFB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4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3CC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3C9B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8305E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83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7CEC674A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0D9D09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F238C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D27A2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A3CC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0F2EB9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4605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2BFA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8EBB5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B6AE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5FF49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37DCB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B1C5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61C0B5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25CC620C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4437BC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F0E29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3320F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7E0F0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13C19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7426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BA72B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D054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48EF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2B379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0079A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4858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8775A3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54708746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CDA221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4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5A2A3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1153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CB631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A50B0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A3C7D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35FF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1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89A3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5251C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17DE7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BE444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4E822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DE4FA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1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12B1D8F1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C0261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269C3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88571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814D1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767B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27A9C5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CC5AE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C8D4B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9679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DF2F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4F878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0F726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1A3C46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28B36C15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BDC5A4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F7F857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A30313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DD2F5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6F3D4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8ED0F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F37D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20B04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180F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10DA7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98DB1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1B05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6A87C4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348B1639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6462A6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5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D4D9C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B2870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3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F2B6B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5853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898C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1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DD33C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713C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6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EC0F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1E81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6951A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6E675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2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C7FF94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2B9211EF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6E0651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993222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91591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132F4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0A916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794D5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6983D7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7A25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FE106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C7CB8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D8F0C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992B1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16679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4705D521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DC6C92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1EBF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CA624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D57AA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CF70C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262B9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62A9D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19F46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C294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D60D5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CADD1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9143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FD69B0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206AE620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5CE27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6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DCDB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D2F68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490E5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2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B8AD6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E1E57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2C1E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6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A4B1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4897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2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D96F3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8BDE8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E5BE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2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3B922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7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2B15EE3A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00B1F6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BFD09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B0F59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CB3E9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2CBCF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59F33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D5957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5D417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A0F87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680E5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FC2E2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8347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051BEE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4434D727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0360EB0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25621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3080B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C7CCF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0E24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8E98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6B41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CBEA0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DEB1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5A4D8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5C9FD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6BC6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EB4ABF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4C7A811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3A2EB92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7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2D81D9A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988606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FE7C6E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9C68A8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0BDF5A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285C4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7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0D09BF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2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DFB8D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67A30D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6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8AFA24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4F1949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5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DF8A4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04DB8782" w14:textId="77777777" w:rsidTr="00A8551B">
        <w:trPr>
          <w:cantSplit/>
        </w:trPr>
        <w:tc>
          <w:tcPr>
            <w:tcW w:w="263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A8786D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4BD67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6F8B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4A089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37D39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BCCF6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E49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003FA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D97F57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AFB3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78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93E7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25C9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9E317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7BAE51FF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4EA36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83325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D4122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C9C2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4564F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3E1E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13FB3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9A528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5D49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E81D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B3F20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59F1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790DE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D2D71AC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98C8BC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8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DB8A7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5AE4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FDA97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5C252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4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0B50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84C7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0AA30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D6B7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6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B043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1AFAE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9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17E8C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C4AD0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5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0B39201C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36ED60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E14F4C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FE446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93681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0DA6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AEF7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647F1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6D2BA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2FFD9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7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120103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1B456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42736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3533C3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6513070B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9192C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0B80C5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FBE6D1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6B5B5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9B6EC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F6545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0D50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D593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8AF87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69EDE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D985F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F66CD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2BB435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E2AA833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60211C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9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71F06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1FFD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3AC11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0DAC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B1B9B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2E01C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075C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6A0B1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3757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9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25B36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605CD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3D6AFF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2AFF9612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8368F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5FC8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9C4D8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577C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3DEA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60589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39B1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D142A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F5F7B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C665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66003E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2D15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1A6E72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A8551B" w:rsidRPr="00A8551B" w14:paraId="0A0628BB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A2CF99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A7019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99DA8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570A1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2A5C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2141C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E4B94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A467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1CE47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76B3F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E26CF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7BD53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8AE83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3F97E68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55472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Y.10</w:t>
            </w: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9880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9446E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9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70AA4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40BBD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72BF0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6876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2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54F51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2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4B9DE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59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F51D8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7B8F6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3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3837F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FC7830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3548D195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73025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2EBEE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5E1C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78351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997DF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3031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A5B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E746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34EA9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9564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1012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DAD111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37687E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25BC6745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59D16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66596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23EEEB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5825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9A6C4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37EFA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F0AA2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BDBDD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28C92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BACF0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A4961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1F78D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E6C246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65C0FF7" w14:textId="77777777" w:rsidTr="00A8551B">
        <w:trPr>
          <w:cantSplit/>
        </w:trPr>
        <w:tc>
          <w:tcPr>
            <w:tcW w:w="263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7D287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gramStart"/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T.Y</w:t>
            </w:r>
            <w:proofErr w:type="gramEnd"/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9A88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79143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5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090F3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8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9A9D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83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8AF2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1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85E77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6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0DF8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7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F1141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9D61D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5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BF75F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1E083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A2DB3E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A8551B" w:rsidRPr="00A8551B" w14:paraId="4F8F2184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4DD6F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E0BED4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9B6E5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E5425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F07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2D885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D326B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807F5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A2E09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8DD39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FC566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B669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67EB79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A8551B" w:rsidRPr="00A8551B" w14:paraId="4C65DFDC" w14:textId="77777777" w:rsidTr="00A8551B">
        <w:trPr>
          <w:cantSplit/>
        </w:trPr>
        <w:tc>
          <w:tcPr>
            <w:tcW w:w="263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10597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711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E8750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66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827524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78D491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239A73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8D185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8F2145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A03F0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41C17E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CCFCB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706BFA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8F27F9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A14D61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5B5FC3E8" w14:textId="77777777" w:rsidTr="00A8551B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49DA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A8551B" w:rsidRPr="00A8551B" w14:paraId="7C016C08" w14:textId="77777777" w:rsidTr="00A8551B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EB7C0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5D9A7327" w14:textId="77777777" w:rsidR="00A8551B" w:rsidRDefault="00A8551B">
      <w:pPr>
        <w:jc w:val="left"/>
        <w:rPr>
          <w:rFonts w:cs="Times New Roman"/>
          <w:szCs w:val="24"/>
        </w:rPr>
      </w:pPr>
    </w:p>
    <w:p w14:paraId="09408FF0" w14:textId="77777777" w:rsidR="003716A5" w:rsidRDefault="003716A5">
      <w:pPr>
        <w:jc w:val="left"/>
      </w:pPr>
      <w:r>
        <w:br w:type="page"/>
      </w:r>
    </w:p>
    <w:p w14:paraId="0CDEABD4" w14:textId="77777777" w:rsidR="00A8551B" w:rsidRPr="00A8551B" w:rsidRDefault="00A8551B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Hasil Uji Validitas Lingkungan Kerja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6"/>
        <w:gridCol w:w="987"/>
        <w:gridCol w:w="567"/>
        <w:gridCol w:w="577"/>
        <w:gridCol w:w="576"/>
        <w:gridCol w:w="576"/>
        <w:gridCol w:w="576"/>
        <w:gridCol w:w="576"/>
        <w:gridCol w:w="576"/>
        <w:gridCol w:w="576"/>
        <w:gridCol w:w="576"/>
        <w:gridCol w:w="615"/>
        <w:gridCol w:w="564"/>
      </w:tblGrid>
      <w:tr w:rsidR="00A8551B" w:rsidRPr="00A8551B" w14:paraId="28D706B0" w14:textId="77777777" w:rsidTr="008A60BC">
        <w:trPr>
          <w:cantSplit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55729BF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A8551B">
              <w:rPr>
                <w:rFonts w:ascii="Arial" w:hAnsi="Arial" w:cs="Arial"/>
                <w:b/>
                <w:bCs/>
                <w:color w:val="010205"/>
                <w:sz w:val="22"/>
              </w:rPr>
              <w:t>Correlations</w:t>
            </w:r>
          </w:p>
        </w:tc>
      </w:tr>
      <w:tr w:rsidR="00A8551B" w:rsidRPr="00A8551B" w14:paraId="49C2FF68" w14:textId="77777777" w:rsidTr="008A60BC">
        <w:trPr>
          <w:cantSplit/>
        </w:trPr>
        <w:tc>
          <w:tcPr>
            <w:tcW w:w="993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C28563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2816D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364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A4828B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D4E6B0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6D3C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DC3042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D82368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77309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48E4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36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E6101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38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A7D38CD" w14:textId="77777777" w:rsidR="00A8551B" w:rsidRPr="008A60BC" w:rsidRDefault="008A60BC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  <w:r>
              <w:rPr>
                <w:rFonts w:ascii="Arial" w:hAnsi="Arial" w:cs="Arial"/>
                <w:color w:val="264A60"/>
                <w:sz w:val="18"/>
                <w:szCs w:val="18"/>
                <w:lang w:val="id-ID"/>
              </w:rPr>
              <w:t>0</w:t>
            </w:r>
          </w:p>
        </w:tc>
        <w:tc>
          <w:tcPr>
            <w:tcW w:w="354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60F8F45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T.X1</w:t>
            </w:r>
          </w:p>
        </w:tc>
      </w:tr>
      <w:tr w:rsidR="00A8551B" w:rsidRPr="00A8551B" w14:paraId="3E52EDE1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8CD030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623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FA4A5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02857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C6A68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EF7E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DE99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B9E9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91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45457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85EC7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CDB16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36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1C89C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38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DE4F5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354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F96915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64307941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E7CB5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157EE0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553CAA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932E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B4E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8DC41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A767D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4673C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D44B4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5875D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ACFEB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B55F6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2196B2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A8551B" w:rsidRPr="00A8551B" w14:paraId="51ADD8FA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2A8946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851C21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390505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67CF5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8AD2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BAE07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428FF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9918D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5AFFE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17BD7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CC975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D58F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0E0F89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B8ED50D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69CF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382D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37D3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9196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10911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5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99C3F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6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FFBA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50C5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D834C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6CE2A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8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40C56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E240A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9D8570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1B4A821F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19007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D85204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34C02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DBC748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CED41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ABD5B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32B96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E874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9925E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0113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B1665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AEE44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28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479449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02DD6854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46EAA7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8F655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C2F6B9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4011B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F495B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20471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54951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E7D19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5F957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F514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15B8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51391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508EF9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ADF0C52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2F80F8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178333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51A3E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09F92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5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A90F4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BC387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2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CFEC8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4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B0C33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5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3DF13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5BBB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4156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96FC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25891D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0928AB34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E84F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4E07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8422E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3CF09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0E6621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4DDDA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3D2C9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E40C9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C4137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2B8A7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6B764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A48DF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1E6AA8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4BBA3B59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83C992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7CD0F0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0C7742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C02E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B9242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ADE7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A0B84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CB05A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A429B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E2043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C9641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1093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C001F3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49B74B9C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283B24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5B2BA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A77C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619B2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63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A7CB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2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DF45E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88C66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314B8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2C63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00415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D6C26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EDAF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5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B6195A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4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38E0B5B0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7DC89F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2A6CBD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E5ABA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F7DFC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5063D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3129EF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6A747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25B7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7C799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52668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33676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30D5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AF3DF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3B3DB488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FA6EE4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0F6B8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49E4A6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9847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009D8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A89DD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BCDBE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4C5A9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3B7B5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F7A3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4673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D2979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F0D45D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11299C1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94394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A3182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E3881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9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E872A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8284F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4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3503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E28F0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5D38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E1206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A6313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9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BB049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-.009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ABE72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BCEA16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4C7FA59A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1A1307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CD3DA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C29DE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30CB9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002F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7E17F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6A49F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A3ECB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BCCF2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638DC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4365E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964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AA5C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7B9585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A8551B" w:rsidRPr="00A8551B" w14:paraId="6999DB27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5800D92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98006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53D7E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8E1E5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DF71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6E371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44CE5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ADB18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08FE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CDD7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681A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BC7B6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ED702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501FDC73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4E79590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205A71E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8CFD85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3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8ABA1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B683CC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5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8F080D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D8AF30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699F4E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B547BC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2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31DA74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5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3A675B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3FE556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202B0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79124300" w14:textId="77777777" w:rsidTr="008A60BC">
        <w:trPr>
          <w:cantSplit/>
        </w:trPr>
        <w:tc>
          <w:tcPr>
            <w:tcW w:w="370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158FBF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C845C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29723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3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0F146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8F63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F39C6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C36C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C2C826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3C90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93744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DF6DE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8808A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54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8C1421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794B7923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CA1497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8D2F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D59B6B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C33A8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A877A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020C4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9D701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E0C3B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C24E1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3BDC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949AD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052F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D06CF4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8187B57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F732E7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0C9B9A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E35D1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77CC2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E075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F6342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3AC4B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9A259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2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A185D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97B35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6DE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B572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22BDF0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4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17AF0ABF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E40AA5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D3E7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77653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73EC7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427AA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67223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988C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6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61084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A87474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C69DE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A46D5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03E5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27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B8DBD9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2915D941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13C006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5E8400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9EDAA8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B4EB2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ADB0F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6A31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EE199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597CB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11784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401DC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C40B6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F7392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0585D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3BBD6D1B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63C50A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2EEFFC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D7E2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19BEA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8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B3679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99760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52B0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9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37FE8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5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2D059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3B7B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1054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633FE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697E1C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35167F4F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D0F682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31C1EC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D5742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627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0064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0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BECD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DCC34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1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CDA2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89F61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8B1B3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35BC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7DC08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F4F024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A8551B" w:rsidRPr="00A8551B" w14:paraId="3EF15B0F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1ED1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5E4A0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44B2EF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55583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2680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0E9B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610C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373AA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D1CD4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BC972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005B5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BDB33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391E45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5C0F68CA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C3F21B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FC7BF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2B6A9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02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A5433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0FF0A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8F99B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0A09E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-.00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29E03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8C8C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0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00A6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1276A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5E902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7CC1A0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612439AC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633FCF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7BE1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9521E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3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43228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8FFC3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CABA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E1999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96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E9F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3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D778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371F4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0B7603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F25EF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E320CD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A8551B" w:rsidRPr="00A8551B" w14:paraId="1963A4F3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5C56F1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243F6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44E1C6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A583F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C4C36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88CEA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6D02A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0AE78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6013D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E6AA2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1A5BB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3DEC4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39F17DF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7683BD45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EBBB71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6B219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F4F8A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F3BAC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8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50CF7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33E60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5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0C9B5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B062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AD5F1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6BAB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D50C5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8337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EC04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A8551B" w:rsidRPr="00A8551B" w14:paraId="60C12641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700ED3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9A09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7183B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D5FB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12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7EA8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21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8C560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CCBA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1C2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394C6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327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346FD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B3914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9DA1D1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F9B380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A8551B" w:rsidRPr="00A8551B" w14:paraId="18C49DA6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CE570E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929B10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F79224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25A5C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54EFC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7E5E4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F3DF9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D4F674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F70E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9BCAB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BD15D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FCA66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187FB6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B02DB6F" w14:textId="77777777" w:rsidTr="008A60BC">
        <w:trPr>
          <w:cantSplit/>
        </w:trPr>
        <w:tc>
          <w:tcPr>
            <w:tcW w:w="370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9E0AD1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T.X1</w:t>
            </w: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5E1A2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1D7A1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8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E0D7B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06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C02C9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7AB38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42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454D3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B0A375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7B7CDE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740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7247C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38BCA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01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AAAD0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A8551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ABC0B1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A8551B" w:rsidRPr="00A8551B" w14:paraId="14EE85CA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7A8F5E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EDC0A8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04D9E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2849E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A8452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71333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C6CD92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C95F5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5B457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852DF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42267D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CB729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23F8A56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A8551B" w:rsidRPr="00A8551B" w14:paraId="5F688A5F" w14:textId="77777777" w:rsidTr="008A60BC">
        <w:trPr>
          <w:cantSplit/>
        </w:trPr>
        <w:tc>
          <w:tcPr>
            <w:tcW w:w="370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D8F454A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623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C61F67C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539BB4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2D27087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E33CDE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46DD441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4749F3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0C3C5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573ED7B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B6A8F0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1FCF50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04FE089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4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365B1F3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A8551B" w:rsidRPr="00A8551B" w14:paraId="08B26946" w14:textId="77777777" w:rsidTr="008A60BC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914936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A8551B" w:rsidRPr="00A8551B" w14:paraId="454A22FB" w14:textId="77777777" w:rsidTr="008A60BC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7D4EF0" w14:textId="77777777" w:rsidR="00A8551B" w:rsidRPr="00A8551B" w:rsidRDefault="00A8551B" w:rsidP="00A855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8551B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482CD033" w14:textId="77777777" w:rsidR="00A8551B" w:rsidRPr="00A8551B" w:rsidRDefault="00A8551B" w:rsidP="00A8551B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szCs w:val="24"/>
        </w:rPr>
      </w:pPr>
    </w:p>
    <w:p w14:paraId="7A3C0645" w14:textId="77777777" w:rsidR="00A8551B" w:rsidRDefault="00A8551B">
      <w:pPr>
        <w:jc w:val="left"/>
      </w:pPr>
      <w:r>
        <w:br w:type="page"/>
      </w:r>
    </w:p>
    <w:p w14:paraId="6BC98BC9" w14:textId="77777777" w:rsidR="008A60BC" w:rsidRPr="008A60BC" w:rsidRDefault="008A60BC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Hasil Uji Validitas Pengalaman Kerja</w:t>
      </w:r>
    </w:p>
    <w:tbl>
      <w:tblPr>
        <w:tblW w:w="5093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6"/>
        <w:gridCol w:w="1001"/>
        <w:gridCol w:w="528"/>
        <w:gridCol w:w="584"/>
        <w:gridCol w:w="584"/>
        <w:gridCol w:w="584"/>
        <w:gridCol w:w="584"/>
        <w:gridCol w:w="584"/>
        <w:gridCol w:w="584"/>
        <w:gridCol w:w="584"/>
        <w:gridCol w:w="584"/>
        <w:gridCol w:w="611"/>
        <w:gridCol w:w="667"/>
      </w:tblGrid>
      <w:tr w:rsidR="008A60BC" w:rsidRPr="008A60BC" w14:paraId="7FE0DD5A" w14:textId="77777777" w:rsidTr="00CB6C59">
        <w:trPr>
          <w:cantSplit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2E048EA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8A60BC">
              <w:rPr>
                <w:rFonts w:ascii="Arial" w:hAnsi="Arial" w:cs="Arial"/>
                <w:b/>
                <w:bCs/>
                <w:color w:val="010205"/>
                <w:sz w:val="22"/>
              </w:rPr>
              <w:t>Correlations</w:t>
            </w:r>
          </w:p>
        </w:tc>
      </w:tr>
      <w:tr w:rsidR="008A60BC" w:rsidRPr="008A60BC" w14:paraId="4DD60DA7" w14:textId="77777777" w:rsidTr="00CB6C59">
        <w:trPr>
          <w:cantSplit/>
        </w:trPr>
        <w:tc>
          <w:tcPr>
            <w:tcW w:w="980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098B33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24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D211A9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A057D8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FAC7A4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DAF8E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98AFE3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448924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F215E8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E34309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35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339F37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37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13EF74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447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67A2063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T.X2</w:t>
            </w:r>
          </w:p>
        </w:tc>
      </w:tr>
      <w:tr w:rsidR="00CB6C59" w:rsidRPr="008A60BC" w14:paraId="65DE87BA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7D6AD8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614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CB5F5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167EC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09714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4B8F5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C7526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B00F2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433D8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9CAB3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60BC1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35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1C7BC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39</w:t>
            </w:r>
          </w:p>
        </w:tc>
        <w:tc>
          <w:tcPr>
            <w:tcW w:w="37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C618D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47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2B4319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B6C59" w:rsidRPr="008A60BC" w14:paraId="2D26C6B0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509D4A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3085C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1880A9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0B15A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4A767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B09CE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6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80680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5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235C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9A24E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85E38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77257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03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E5E5A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6A82F2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</w:tr>
      <w:tr w:rsidR="00CB6C59" w:rsidRPr="008A60BC" w14:paraId="41F04BEC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3A112C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5AF32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D2FE1B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F3C1B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5B49D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2CBE6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926F9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CF770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152CF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6AE42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BED57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107D1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59BB80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76519674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A9D72F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50BD4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A528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BD5AB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4EDFF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F4239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0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0610B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7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C843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9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29FBB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AB788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B352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63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72BA6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E67270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3493C572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305C89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ED2AC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8F4A5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C24E0F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D78EB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8AEFA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18A62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ABAAE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C8E2E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4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B4554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1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37B36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EB060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6534BE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</w:tr>
      <w:tr w:rsidR="00CB6C59" w:rsidRPr="008A60BC" w14:paraId="375B1C53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0A68C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6357C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42AC52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D9756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79D84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6A9F9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7A2E1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46087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BF58E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C18A8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ED22C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5B36A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54C9E2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634EAC76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D5A68C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7379B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10EA8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02D5E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D3C42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17B9A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38D2D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6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FE5AC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ED63C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8A65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B1955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BC217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75CEF2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6B088000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C3B252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0D0D6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C8FAA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4462E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A94403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71671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B90C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5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3EE6F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2F20C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09D2D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EADD9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4304E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F20DE9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17A66A89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02379D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05C7B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4CB30B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198F2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96034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082CB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A7EFE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AB23B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8629A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F9B7E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10DB8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C2B63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9D6271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6476C5E6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51C0B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5A259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61AD4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428F2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0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7ADB1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34720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073A8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5C370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B83BC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D8E24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6EB4F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8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21070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41854B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2F52305C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92E51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D6B89B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EC33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6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E4D6E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140F7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6A1212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8139A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8E3BE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9DAEA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42993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FB695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05944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3159DC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39E603AC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F16102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C77E85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F182E0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AAFB7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7DE92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66971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BE6AF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1ABFB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392FC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EB123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271D9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A7715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1B2F82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341993CA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827B6B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99BDD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574E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33269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7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5CA38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6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F9899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205E1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C76CD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A6E93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EBC6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4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9E7CD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27C0D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B1C9F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11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2F881F46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447754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6B679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7289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5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0B94E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5BB0D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5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9C02E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28D0E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31E7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1467F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E54A1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57582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DC975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A5FA8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6829F0BE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1424964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AA6C19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5DB1D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C8C3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1B6D7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4398D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4B60C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CD532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FB6E8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CC4B5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7262A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3E8C2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993DA4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16B6B7EA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8496B0" w:themeColor="text2" w:themeTint="99"/>
              <w:right w:val="nil"/>
            </w:tcBorders>
            <w:shd w:val="clear" w:color="auto" w:fill="E0E0E0"/>
          </w:tcPr>
          <w:p w14:paraId="2C059B2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4" w:space="0" w:color="8496B0" w:themeColor="text2" w:themeTint="99"/>
              <w:right w:val="nil"/>
            </w:tcBorders>
            <w:shd w:val="clear" w:color="auto" w:fill="E0E0E0"/>
          </w:tcPr>
          <w:p w14:paraId="6E1D800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7CC679F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6541F3B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9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2E2E83A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497C5F0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43574BF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070A1F3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2A5B7A3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126B3FA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3776D18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0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8" w:space="0" w:color="E0E0E0"/>
            </w:tcBorders>
            <w:shd w:val="clear" w:color="auto" w:fill="FFFFFF"/>
          </w:tcPr>
          <w:p w14:paraId="6451D1C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4" w:space="0" w:color="8496B0" w:themeColor="text2" w:themeTint="99"/>
              <w:right w:val="single" w:sz="4" w:space="0" w:color="auto"/>
            </w:tcBorders>
            <w:shd w:val="clear" w:color="auto" w:fill="FFFFFF"/>
          </w:tcPr>
          <w:p w14:paraId="31EAC5E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7EC46F54" w14:textId="77777777" w:rsidTr="00CB6C59">
        <w:trPr>
          <w:cantSplit/>
        </w:trPr>
        <w:tc>
          <w:tcPr>
            <w:tcW w:w="366" w:type="pct"/>
            <w:vMerge/>
            <w:tcBorders>
              <w:top w:val="single" w:sz="4" w:space="0" w:color="8496B0" w:themeColor="text2" w:themeTint="99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BA37B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4" w:space="0" w:color="8496B0" w:themeColor="text2" w:themeTint="99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F7572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4" w:space="0" w:color="8496B0" w:themeColor="text2" w:themeTint="99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D7ECC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A283A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A25C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BD3CF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D79A0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13CEC6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458DB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5BB4E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38A81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76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95327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447" w:type="pct"/>
            <w:tcBorders>
              <w:top w:val="single" w:sz="4" w:space="0" w:color="8496B0" w:themeColor="text2" w:themeTint="99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BE4E0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0427D25D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50EFF56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A6756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F34D2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E3D5B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8AB3A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1C112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C9B63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6041A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3B68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E337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49D8D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0F895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913B58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3C9C509F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06BDF6D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B3E47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503F7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A04FD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4A6A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19440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77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54B7B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57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1886C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83D7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5AD3A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7663D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E1157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45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20107F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5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71481CB2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53CDCA3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18D278E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D749A6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D54E1A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4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C62656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5D97CD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8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397C63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09CBC1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  <w:vAlign w:val="center"/>
          </w:tcPr>
          <w:p w14:paraId="47E9C05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D8388D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A2485E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631CFF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037FB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CB6C59" w:rsidRPr="008A60BC" w14:paraId="2E2CA5F9" w14:textId="77777777" w:rsidTr="00CB6C59">
        <w:trPr>
          <w:cantSplit/>
        </w:trPr>
        <w:tc>
          <w:tcPr>
            <w:tcW w:w="366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681CAD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0E0E0"/>
          </w:tcPr>
          <w:p w14:paraId="6C50068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4" w:space="0" w:color="auto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5165FB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6231F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23A5B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989D1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D0609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17434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7C9EF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EBF92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C0F05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D1A19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4" w:space="0" w:color="auto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E30B8C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30945C11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1E7FDA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2.8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F9B77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014AD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A12AC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F37E0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3567B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8CDA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4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55F79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07AAE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352ED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53121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B208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36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34CB3A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643909EA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69CC89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7C79C6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C8C01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7DF89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1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B58DB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0AAAC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46737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C7F6F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5B3D8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055047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98420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2B1F9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5673A6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75864CE7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B3E373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D81CD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9D6DC8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D766B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8C200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B539B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74939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4E43C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89CBF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623A1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5C48A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5BC12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30EB01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403FE1B0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C411EF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4EF7D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8635A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3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C596B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6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32FFA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85C2F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8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94705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A69CC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0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DA9DE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92FB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D8562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6EB5E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7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444D8D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302552DC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DC1E32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233E3D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B8DAC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20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D705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16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BC6D7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C115C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C293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75DAE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5AB08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33B74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70B4FD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0319F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A08D6C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17DA7CEF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2E89A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075BBF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FB8F40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77AA8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D6F1E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0A655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DD6B5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6C4BD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A74AE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F1762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4EA82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9504C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3E4493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279031C9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3F7934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DAA67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313DF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22BD3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C1BF5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58C8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7DB5F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B9CBA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C664C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45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14754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33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E479A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78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1C4A2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B56448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2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8A60BC" w14:paraId="502FCB46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1D2A2B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B9373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8953E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409C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D8CB3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FA1E8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73125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945F7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1F1E5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CB03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7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615DC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56E0A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6F42B5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8A60BC" w14:paraId="3A728372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496236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ED8301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6BA5CE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8B666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E5799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76FB8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9BA01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59617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FD7E5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E443C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089BB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4B337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5034B7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8A60BC" w14:paraId="7279D240" w14:textId="77777777" w:rsidTr="00CB6C59">
        <w:trPr>
          <w:cantSplit/>
        </w:trPr>
        <w:tc>
          <w:tcPr>
            <w:tcW w:w="366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629923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T.X2</w:t>
            </w: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DC289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0E216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24C35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5ABCE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5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7CD9D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BE35C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11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219B8A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58AFD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559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5F63A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7E407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7B6CB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823</w:t>
            </w:r>
            <w:r w:rsidRPr="008A60B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C05B83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8A60BC" w:rsidRPr="008A60BC" w14:paraId="4179F668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683D623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ABAE457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6BF7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7BF44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5601C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8E466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2F5F2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61C8C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619A26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635B5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B36FD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D69280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5FBF1AF4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CB6C59" w:rsidRPr="008A60BC" w14:paraId="194875D8" w14:textId="77777777" w:rsidTr="00CB6C59">
        <w:trPr>
          <w:cantSplit/>
        </w:trPr>
        <w:tc>
          <w:tcPr>
            <w:tcW w:w="36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EEEBF9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614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839969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24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454083C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6CCC1A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2E3E65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11C85E8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E49C74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F6E0EB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C382CD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1D3F8D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71BB8F9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D93FD81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7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71710E8F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8A60BC" w:rsidRPr="008A60BC" w14:paraId="4EE51961" w14:textId="77777777" w:rsidTr="00CB6C59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BDD968B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8A60BC" w:rsidRPr="008A60BC" w14:paraId="4013340F" w14:textId="77777777" w:rsidTr="00CB6C59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0B71A2" w14:textId="77777777" w:rsidR="008A60BC" w:rsidRPr="008A60BC" w:rsidRDefault="008A60BC" w:rsidP="008A60B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60BC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3BC105FB" w14:textId="77777777" w:rsidR="008A60BC" w:rsidRDefault="008A60BC" w:rsidP="008A60BC">
      <w:pPr>
        <w:spacing w:line="480" w:lineRule="auto"/>
      </w:pPr>
    </w:p>
    <w:p w14:paraId="770F428D" w14:textId="77777777" w:rsidR="008A60BC" w:rsidRDefault="008A60BC" w:rsidP="008A60BC">
      <w:pPr>
        <w:spacing w:line="480" w:lineRule="auto"/>
        <w:jc w:val="left"/>
      </w:pPr>
      <w:r>
        <w:br w:type="page"/>
      </w:r>
    </w:p>
    <w:p w14:paraId="1F79094B" w14:textId="77777777" w:rsidR="00CB6C59" w:rsidRPr="00373170" w:rsidRDefault="00CB6C59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Hasil Uji Validitas Keseh</w:t>
      </w:r>
      <w:r w:rsidR="00373170">
        <w:rPr>
          <w:b/>
          <w:lang w:val="id-ID"/>
        </w:rPr>
        <w:t>atan dan Keselamatan Kerja (K3)</w:t>
      </w:r>
    </w:p>
    <w:tbl>
      <w:tblPr>
        <w:tblW w:w="5089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6"/>
        <w:gridCol w:w="1001"/>
        <w:gridCol w:w="574"/>
        <w:gridCol w:w="584"/>
        <w:gridCol w:w="584"/>
        <w:gridCol w:w="584"/>
        <w:gridCol w:w="584"/>
        <w:gridCol w:w="584"/>
        <w:gridCol w:w="584"/>
        <w:gridCol w:w="584"/>
        <w:gridCol w:w="584"/>
        <w:gridCol w:w="611"/>
        <w:gridCol w:w="615"/>
      </w:tblGrid>
      <w:tr w:rsidR="00CB6C59" w:rsidRPr="00CB6C59" w14:paraId="4DF054C9" w14:textId="77777777" w:rsidTr="00CB6C59">
        <w:trPr>
          <w:cantSplit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16655A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CB6C59">
              <w:rPr>
                <w:rFonts w:ascii="Arial" w:hAnsi="Arial" w:cs="Arial"/>
                <w:b/>
                <w:bCs/>
                <w:color w:val="010205"/>
                <w:sz w:val="22"/>
              </w:rPr>
              <w:t>Correlations</w:t>
            </w:r>
          </w:p>
        </w:tc>
      </w:tr>
      <w:tr w:rsidR="00CB6C59" w:rsidRPr="00CB6C59" w14:paraId="61CED9EF" w14:textId="77777777" w:rsidTr="00CB6C59">
        <w:trPr>
          <w:cantSplit/>
        </w:trPr>
        <w:tc>
          <w:tcPr>
            <w:tcW w:w="973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7F1858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79D520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961C92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76E2CB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8B5482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D9D254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0AC086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2CB620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7CCE9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20EFA4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374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A389A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439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3E5613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T.X3</w:t>
            </w:r>
          </w:p>
        </w:tc>
      </w:tr>
      <w:tr w:rsidR="00CB6C59" w:rsidRPr="00CB6C59" w14:paraId="4B34DCA8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78BA20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612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D4D31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B2272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556F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32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3714D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27F37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B326B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2280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27838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EE38E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3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099B6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374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AD18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43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065C49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B6C59" w:rsidRPr="00CB6C59" w14:paraId="39266AE9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601EB2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2A7140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EB7463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0DED1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4CA8D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F585F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7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210A0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89A7D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F80CD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12518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CD85D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3BFD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32E92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</w:tr>
      <w:tr w:rsidR="00CB6C59" w:rsidRPr="00CB6C59" w14:paraId="5AA8E66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1E030E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0C0F9F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6424FB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F941A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5773A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FD00C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127DE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73AFB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2932A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88564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63C5E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ACFBE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548887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0D930BDD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C9B995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577B7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28A00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3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8F386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73B2F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A4942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0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D381E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2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2AE1B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71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230EA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F6650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E8C2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A32FB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F6B972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5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4B1E98A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D3ADC7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28065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87F3E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2A5870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3A707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F932E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23F36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CDA6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939F8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5BA60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E4F2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2FBD4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E7CF70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CB6C59" w14:paraId="6A51ADDD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FD2D39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60B7BE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19C39B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5DCB5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4E772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3D574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4AF9C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5DABE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98778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2DB83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01688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14039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ADBB8E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4DA7E1F0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A87F4B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C3ECD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62D91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2E218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C9862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2D141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4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6767A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F5FB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4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0782E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7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351A0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34570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FBBB9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A58D9C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7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7F0CAC22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C939FE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6B754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80173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7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085A3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F79249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E0C2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A3FBD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016D9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6888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3FBBB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11494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33FA1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2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A0CFB2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CB6C59" w14:paraId="66520090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349CC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1700F1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300663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5DF29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2F936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375B8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BFBE0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E93CC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CC6C7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6ACFF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B9781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42100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66EDE4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7AFD0220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2EC8C0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C58C3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A1DEF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F2BB3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0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04E39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4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9C74B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37892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5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952E7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24D69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49114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28DA7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50C80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F16065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84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761737B3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747886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47A35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53147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7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4589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B9C7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F28447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D7221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444B5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0B00C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2A9B2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8F097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8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6B4CC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6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06D8F1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CB6C59" w14:paraId="2EA8F09F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3C0BFC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489B83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26CF31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B7974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33161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E3835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336F2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3C52B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3DC94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5FE60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09C6E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20AB5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55AFD0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5553AFC9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223D4C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A5FDE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096DB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C1E7A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2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1E9E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D65D9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5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D23A0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0A2C1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4B262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02B8C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77564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35AD2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F41407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3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1A316434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68B8A9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506AC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DC07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6D837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58B40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FF8E4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E01AE1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810EC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20174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8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2A8AE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EFD0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DD07B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17D2CE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CB6C59" w14:paraId="1EA72AA9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3DDEC2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B9055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C0E693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E74CE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7F1A2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1B464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62D74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EA547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B7AC4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59FA0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DA12F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169CE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B8EC1A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3F7D1FDF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E1C61D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E1999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CF248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1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A33A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71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5B6B7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4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35EAF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8353C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0E70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1C08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800F1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CFBC5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7977C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DF3DD4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0DC4A07B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E3C8CA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EC7F9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E7A20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403FD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DDC54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68BD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8F766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DBED35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BF979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6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27388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9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B131A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37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CA582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A5193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B6C59" w:rsidRPr="00CB6C59" w14:paraId="22BEA0B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4B4D583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3D0A8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CA5FE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CEAA1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60078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0D915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8DCBF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D5906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118D9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70DED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2114C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25EA4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498BE0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0408C170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0627FFF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47939A1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48C669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949563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D7DA39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7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7F9E4B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8C8534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82F2B2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4981E2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AC9E94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F082A1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17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7432BD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F4AFC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B6C59" w:rsidRPr="00CB6C59" w14:paraId="7DF46249" w14:textId="77777777" w:rsidTr="00373170">
        <w:trPr>
          <w:cantSplit/>
        </w:trPr>
        <w:tc>
          <w:tcPr>
            <w:tcW w:w="361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EF18C2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0E0E0"/>
          </w:tcPr>
          <w:p w14:paraId="7399886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413D7E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4D863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22BDA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05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D2890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E0D2A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82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FF0E1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63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center"/>
          </w:tcPr>
          <w:p w14:paraId="0DCCD61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3D51D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79570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0D307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58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808A02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</w:tr>
      <w:tr w:rsidR="00CB6C59" w:rsidRPr="00CB6C59" w14:paraId="0A165D12" w14:textId="77777777" w:rsidTr="00373170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36B893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7C2F8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38A73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729F3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523B4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B9AF4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86C48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2E920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A4598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0C559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3CFDE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nil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E5D55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nil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9367AE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78B968B6" w14:textId="77777777" w:rsidTr="00373170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6FD2AE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3.8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63653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2FAB0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3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C10B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E407A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70BD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5E972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D91E1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-.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516C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288F4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CE08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0F213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B7A2A6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0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B6C59" w:rsidRPr="00CB6C59" w14:paraId="7F55ED6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BF3104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C3EE2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94F65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BC023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E975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F0621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EAC8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5E3B3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9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11B9D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91259C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0BBCE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5AC2E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DF51C9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</w:tr>
      <w:tr w:rsidR="00CB6C59" w:rsidRPr="00CB6C59" w14:paraId="3E1F72B1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E812C2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C87ED1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59FA78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E9EE6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6AFC5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60890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75941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BEB3F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0BFAD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A3666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9C0B6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6F538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5E4305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0D4EB877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77FB82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C8B7C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3F916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B91DA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B2E9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2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B5CEC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CAE0D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0808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F0A95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17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9E56A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E7CD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B70A0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09BAC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B6C59" w:rsidRPr="00CB6C59" w14:paraId="19D70311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00756B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9782A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7B188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68DC2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93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D3316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AA60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8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5FB56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BE207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3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F1022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EC422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FB182B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EF9B9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E2FC64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</w:tr>
      <w:tr w:rsidR="00CB6C59" w:rsidRPr="00CB6C59" w14:paraId="01FBC70D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89D522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659E1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36F0F8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B498C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55A3C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788D1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CA757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0A221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CA929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657FC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E474A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5BDF5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D94011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6E74F25D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30FE77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2F540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B6E62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6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A7878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075CC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7FE9A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32B86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DA200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0AFAF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5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9D70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CAFB7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1DC87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3A14F8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B6C59" w:rsidRPr="00CB6C59" w14:paraId="4E4A325B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782D17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A9DF6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EC35D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DAD85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A9796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A29C4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6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51935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8DC0F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65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30166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5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8250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6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10DBE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2D0F16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4C9D70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</w:tr>
      <w:tr w:rsidR="00CB6C59" w:rsidRPr="00CB6C59" w14:paraId="68879AC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F7AA39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E31CE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9D9324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6A653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BAF61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8049F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A17E1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6FF706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648EE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C9FE3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2A71D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5D909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680714E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17CB634F" w14:textId="77777777" w:rsidTr="00CB6C59">
        <w:trPr>
          <w:cantSplit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54964D0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T.X3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BAD52F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54613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2372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53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AA812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7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2A633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84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2CA33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830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7E99A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DA3EC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A6B28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02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1BE74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7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841011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438</w:t>
            </w:r>
            <w:r w:rsidRPr="00CB6C5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8693964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CB6C59" w:rsidRPr="00CB6C59" w14:paraId="1CCBBEC5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0AD871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2482C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BADFA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22895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FCBF7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4A8D7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22593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C548ED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8BA3E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1BE622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585A9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97AA65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4170BB3C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CB6C59" w:rsidRPr="00CB6C59" w14:paraId="012DADFB" w14:textId="77777777" w:rsidTr="00CB6C59">
        <w:trPr>
          <w:cantSplit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F625A7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B356B5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B638F7F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584B907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FBB1CB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84A0DF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C05D8D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75CF82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4A93C59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B7CFB0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B7D79A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BD6D323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B6EB54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B6C59" w:rsidRPr="00CB6C59" w14:paraId="2B30FD99" w14:textId="77777777" w:rsidTr="00CB6C59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781E58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CB6C59" w:rsidRPr="00CB6C59" w14:paraId="1B119180" w14:textId="77777777" w:rsidTr="00CB6C59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D9D8B" w14:textId="77777777" w:rsidR="00CB6C59" w:rsidRPr="00CB6C59" w:rsidRDefault="00CB6C59" w:rsidP="00CB6C5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B6C59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0C07913A" w14:textId="77777777" w:rsidR="00CB6C59" w:rsidRDefault="00CB6C59" w:rsidP="00CB6C59">
      <w:pPr>
        <w:spacing w:line="480" w:lineRule="auto"/>
      </w:pPr>
    </w:p>
    <w:p w14:paraId="195B1A9D" w14:textId="77777777" w:rsidR="003716A5" w:rsidRPr="003716A5" w:rsidRDefault="00CB6C59" w:rsidP="003716A5">
      <w:pPr>
        <w:spacing w:line="480" w:lineRule="auto"/>
      </w:pPr>
      <w:r>
        <w:br w:type="page"/>
      </w:r>
    </w:p>
    <w:p w14:paraId="5718C9E2" w14:textId="77777777" w:rsidR="003716A5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5" w:name="_Toc140523259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4</w:t>
      </w:r>
      <w:r w:rsidRPr="003716A5">
        <w:rPr>
          <w:b/>
          <w:i w:val="0"/>
          <w:color w:val="auto"/>
          <w:sz w:val="24"/>
        </w:rPr>
        <w:fldChar w:fldCharType="end"/>
      </w:r>
      <w:r w:rsidR="00CB6C59">
        <w:rPr>
          <w:b/>
          <w:i w:val="0"/>
          <w:color w:val="auto"/>
          <w:sz w:val="24"/>
          <w:lang w:val="id-ID"/>
        </w:rPr>
        <w:t xml:space="preserve"> : Hasil Uji Reliabilitas</w:t>
      </w:r>
      <w:bookmarkEnd w:id="5"/>
    </w:p>
    <w:p w14:paraId="6D05BC90" w14:textId="77777777" w:rsidR="0060630C" w:rsidRPr="0060630C" w:rsidRDefault="00CB6C59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Reliabilitas Produktivitas Kerja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51"/>
        <w:gridCol w:w="956"/>
      </w:tblGrid>
      <w:tr w:rsidR="0060630C" w:rsidRPr="0060630C" w14:paraId="3142C1B8" w14:textId="77777777" w:rsidTr="0060630C">
        <w:trPr>
          <w:cantSplit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101FDBDF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60630C">
              <w:rPr>
                <w:rFonts w:ascii="Arial" w:hAnsi="Arial" w:cs="Arial"/>
                <w:b/>
                <w:bCs/>
                <w:color w:val="010205"/>
                <w:sz w:val="22"/>
              </w:rPr>
              <w:t>Reliability Statistics</w:t>
            </w:r>
          </w:p>
        </w:tc>
      </w:tr>
      <w:tr w:rsidR="0060630C" w:rsidRPr="0060630C" w14:paraId="3887DDCA" w14:textId="77777777" w:rsidTr="0060630C">
        <w:trPr>
          <w:cantSplit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90E8329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6CCABB7F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60630C" w:rsidRPr="0060630C" w14:paraId="12AC06F1" w14:textId="77777777" w:rsidTr="0060630C">
        <w:trPr>
          <w:cantSplit/>
          <w:jc w:val="center"/>
        </w:trPr>
        <w:tc>
          <w:tcPr>
            <w:tcW w:w="0" w:type="auto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F546287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.86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54AE34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6C92FD60" w14:textId="77777777" w:rsidR="0060630C" w:rsidRDefault="0060630C" w:rsidP="00373170">
      <w:pPr>
        <w:spacing w:after="0" w:line="480" w:lineRule="auto"/>
        <w:rPr>
          <w:b/>
          <w:lang w:val="id-ID"/>
        </w:rPr>
      </w:pPr>
    </w:p>
    <w:p w14:paraId="5E0F440F" w14:textId="77777777" w:rsidR="0060630C" w:rsidRDefault="0060630C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Reliabilitas Lingkungan Kerja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51"/>
        <w:gridCol w:w="956"/>
      </w:tblGrid>
      <w:tr w:rsidR="0060630C" w:rsidRPr="0060630C" w14:paraId="0A7FCA48" w14:textId="77777777" w:rsidTr="0060630C">
        <w:trPr>
          <w:cantSplit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AB2DAC7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60630C">
              <w:rPr>
                <w:rFonts w:ascii="Arial" w:hAnsi="Arial" w:cs="Arial"/>
                <w:b/>
                <w:bCs/>
                <w:color w:val="010205"/>
                <w:sz w:val="22"/>
              </w:rPr>
              <w:t>Reliability Statistics</w:t>
            </w:r>
          </w:p>
        </w:tc>
      </w:tr>
      <w:tr w:rsidR="0060630C" w:rsidRPr="0060630C" w14:paraId="343E1C88" w14:textId="77777777" w:rsidTr="0060630C">
        <w:trPr>
          <w:cantSplit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7FD24B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9B3728B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60630C" w:rsidRPr="0060630C" w14:paraId="2DFA70A3" w14:textId="77777777" w:rsidTr="0060630C">
        <w:trPr>
          <w:cantSplit/>
          <w:jc w:val="center"/>
        </w:trPr>
        <w:tc>
          <w:tcPr>
            <w:tcW w:w="0" w:type="auto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DD965AC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1E5047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7BBFE392" w14:textId="77777777" w:rsidR="0060630C" w:rsidRDefault="0060630C" w:rsidP="00373170">
      <w:pPr>
        <w:spacing w:after="0" w:line="240" w:lineRule="auto"/>
        <w:rPr>
          <w:b/>
          <w:lang w:val="id-ID"/>
        </w:rPr>
      </w:pPr>
    </w:p>
    <w:p w14:paraId="0B8A4763" w14:textId="77777777" w:rsidR="0060630C" w:rsidRPr="0060630C" w:rsidRDefault="0060630C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Reliabilitas Pengalaman Kerja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51"/>
        <w:gridCol w:w="956"/>
      </w:tblGrid>
      <w:tr w:rsidR="0060630C" w:rsidRPr="0060630C" w14:paraId="28FE49E6" w14:textId="77777777" w:rsidTr="0060630C">
        <w:trPr>
          <w:cantSplit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52E15171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60630C">
              <w:rPr>
                <w:rFonts w:ascii="Arial" w:hAnsi="Arial" w:cs="Arial"/>
                <w:b/>
                <w:bCs/>
                <w:color w:val="010205"/>
                <w:sz w:val="22"/>
              </w:rPr>
              <w:t>Reliability Statistics</w:t>
            </w:r>
          </w:p>
        </w:tc>
      </w:tr>
      <w:tr w:rsidR="0060630C" w:rsidRPr="0060630C" w14:paraId="48C20F31" w14:textId="77777777" w:rsidTr="0060630C">
        <w:trPr>
          <w:cantSplit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E65BAF8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FC2A1B2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60630C" w:rsidRPr="0060630C" w14:paraId="4687F4C0" w14:textId="77777777" w:rsidTr="0060630C">
        <w:trPr>
          <w:cantSplit/>
          <w:jc w:val="center"/>
        </w:trPr>
        <w:tc>
          <w:tcPr>
            <w:tcW w:w="0" w:type="auto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7CDA95C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.85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E7111B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68C54F93" w14:textId="77777777" w:rsidR="0060630C" w:rsidRDefault="0060630C" w:rsidP="00373170">
      <w:pPr>
        <w:spacing w:after="0" w:line="240" w:lineRule="auto"/>
        <w:rPr>
          <w:b/>
          <w:lang w:val="id-ID"/>
        </w:rPr>
      </w:pPr>
    </w:p>
    <w:p w14:paraId="748AB4D5" w14:textId="77777777" w:rsidR="0060630C" w:rsidRPr="0060630C" w:rsidRDefault="0060630C" w:rsidP="00373170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Reliabilitas Kesehatan dan Keselamatan Kerja (K3)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51"/>
        <w:gridCol w:w="956"/>
      </w:tblGrid>
      <w:tr w:rsidR="0060630C" w:rsidRPr="0060630C" w14:paraId="57FCA611" w14:textId="77777777" w:rsidTr="0060630C">
        <w:trPr>
          <w:cantSplit/>
          <w:jc w:val="center"/>
        </w:trPr>
        <w:tc>
          <w:tcPr>
            <w:tcW w:w="2507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84847F1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2"/>
              </w:rPr>
            </w:pPr>
            <w:r w:rsidRPr="0060630C">
              <w:rPr>
                <w:rFonts w:ascii="Arial" w:hAnsi="Arial" w:cs="Arial"/>
                <w:b/>
                <w:bCs/>
                <w:color w:val="010205"/>
                <w:sz w:val="22"/>
              </w:rPr>
              <w:t>Reliability Statistics</w:t>
            </w:r>
          </w:p>
        </w:tc>
      </w:tr>
      <w:tr w:rsidR="0060630C" w:rsidRPr="0060630C" w14:paraId="0FB8BAE9" w14:textId="77777777" w:rsidTr="0060630C">
        <w:trPr>
          <w:cantSplit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27BB8E3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95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2F70A6B8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60630C" w:rsidRPr="0060630C" w14:paraId="12C389A1" w14:textId="77777777" w:rsidTr="0060630C">
        <w:trPr>
          <w:cantSplit/>
          <w:jc w:val="center"/>
        </w:trPr>
        <w:tc>
          <w:tcPr>
            <w:tcW w:w="0" w:type="auto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CE73CDC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.829</w:t>
            </w:r>
          </w:p>
        </w:tc>
        <w:tc>
          <w:tcPr>
            <w:tcW w:w="95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1690F4" w14:textId="77777777" w:rsidR="0060630C" w:rsidRPr="0060630C" w:rsidRDefault="0060630C" w:rsidP="0060630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0630C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7283A6AC" w14:textId="77777777" w:rsidR="00CB6C59" w:rsidRDefault="00CB6C59" w:rsidP="00CB6C59"/>
    <w:p w14:paraId="3F9E15BC" w14:textId="77777777" w:rsidR="00CB6C59" w:rsidRPr="00CB6C59" w:rsidRDefault="0060630C" w:rsidP="0060630C">
      <w:pPr>
        <w:jc w:val="left"/>
      </w:pPr>
      <w:r>
        <w:br w:type="page"/>
      </w:r>
    </w:p>
    <w:p w14:paraId="2EB4B3E0" w14:textId="77777777" w:rsidR="003716A5" w:rsidRPr="0060630C" w:rsidRDefault="003716A5" w:rsidP="00C7741F">
      <w:pPr>
        <w:pStyle w:val="Keterangan"/>
        <w:spacing w:after="0" w:line="480" w:lineRule="auto"/>
        <w:rPr>
          <w:b/>
          <w:i w:val="0"/>
          <w:color w:val="auto"/>
          <w:sz w:val="24"/>
          <w:lang w:val="id-ID"/>
        </w:rPr>
      </w:pPr>
      <w:bookmarkStart w:id="6" w:name="_Toc140523260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5</w:t>
      </w:r>
      <w:r w:rsidRPr="003716A5">
        <w:rPr>
          <w:b/>
          <w:i w:val="0"/>
          <w:color w:val="auto"/>
          <w:sz w:val="24"/>
        </w:rPr>
        <w:fldChar w:fldCharType="end"/>
      </w:r>
      <w:r w:rsidR="0060630C">
        <w:rPr>
          <w:b/>
          <w:i w:val="0"/>
          <w:color w:val="auto"/>
          <w:sz w:val="24"/>
          <w:lang w:val="id-ID"/>
        </w:rPr>
        <w:t xml:space="preserve"> : </w:t>
      </w:r>
      <w:proofErr w:type="spellStart"/>
      <w:r w:rsidR="0060630C">
        <w:rPr>
          <w:b/>
          <w:i w:val="0"/>
          <w:color w:val="auto"/>
          <w:sz w:val="24"/>
          <w:lang w:val="id-ID"/>
        </w:rPr>
        <w:t>Transmormasi</w:t>
      </w:r>
      <w:proofErr w:type="spellEnd"/>
      <w:r w:rsidR="00D921C7">
        <w:rPr>
          <w:b/>
          <w:i w:val="0"/>
          <w:color w:val="auto"/>
          <w:sz w:val="24"/>
          <w:lang w:val="id-ID"/>
        </w:rPr>
        <w:t xml:space="preserve"> Data</w:t>
      </w:r>
      <w:r w:rsidR="0060630C">
        <w:rPr>
          <w:b/>
          <w:i w:val="0"/>
          <w:color w:val="auto"/>
          <w:sz w:val="24"/>
          <w:lang w:val="id-ID"/>
        </w:rPr>
        <w:t xml:space="preserve"> MSI</w:t>
      </w:r>
      <w:bookmarkEnd w:id="6"/>
    </w:p>
    <w:p w14:paraId="65656566" w14:textId="77777777" w:rsidR="0060630C" w:rsidRDefault="00987C47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Data Interval Produktivitas Kerja</w:t>
      </w:r>
    </w:p>
    <w:tbl>
      <w:tblPr>
        <w:tblW w:w="5798" w:type="pct"/>
        <w:jc w:val="center"/>
        <w:tblLook w:val="04A0" w:firstRow="1" w:lastRow="0" w:firstColumn="1" w:lastColumn="0" w:noHBand="0" w:noVBand="1"/>
      </w:tblPr>
      <w:tblGrid>
        <w:gridCol w:w="1023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</w:tblGrid>
      <w:tr w:rsidR="00987C47" w:rsidRPr="00987C47" w14:paraId="1F88214F" w14:textId="77777777" w:rsidTr="00D921C7">
        <w:trPr>
          <w:trHeight w:val="330"/>
          <w:jc w:val="center"/>
        </w:trPr>
        <w:tc>
          <w:tcPr>
            <w:tcW w:w="1006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FEFC3" w14:textId="77777777" w:rsidR="00987C47" w:rsidRPr="00987C47" w:rsidRDefault="00987C47" w:rsidP="00D921C7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  <w:proofErr w:type="spellStart"/>
            <w:r w:rsidRPr="00987C47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>Succesive</w:t>
            </w:r>
            <w:proofErr w:type="spellEnd"/>
            <w:r w:rsidRPr="00987C47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 xml:space="preserve"> Interval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E19C0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EDC27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09251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A1893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D8F80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70202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4DEC4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2EF75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FE7F" w14:textId="77777777" w:rsidR="00987C47" w:rsidRPr="00987C47" w:rsidRDefault="00987C47" w:rsidP="00987C47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987C47" w:rsidRPr="00987C47" w14:paraId="131B3B92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729F01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1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4AB1E4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2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977170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3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7A809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4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262CA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5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8BABC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6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ACCF5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7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A5CC03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8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081C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9</w:t>
            </w:r>
          </w:p>
        </w:tc>
        <w:tc>
          <w:tcPr>
            <w:tcW w:w="4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D09932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1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1F970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987C47" w:rsidRPr="00987C47" w14:paraId="2FAD0AF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9098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A64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DDA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E7D6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D96F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60EC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28C5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FA6F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57A7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8298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E1B5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2089209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7E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497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B60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5669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E6BE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5E3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46F1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7DDD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74CC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AA62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3D61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31E2C196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6B5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E52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5FEF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EB5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7D10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9E4E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EA3E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344D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4B74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73FE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C8F50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987C47" w:rsidRPr="00987C47" w14:paraId="55B936B8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962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5B46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5DE9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9B35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1814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81EA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D0BE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E032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B69B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2C7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BB48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987C47" w:rsidRPr="00987C47" w14:paraId="68C3385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519F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212D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A84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126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A0F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EADE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362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3DB1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8433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8651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BB6DE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987C47" w:rsidRPr="00987C47" w14:paraId="52F892D0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6403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9940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D6E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0B67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460E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537F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08FE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E8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279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1A1D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AFD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987C47" w:rsidRPr="00987C47" w14:paraId="26CF2CC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5174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A868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71E4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0E5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0A88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E4C8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098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926C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9D0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2BFC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34C9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87C47" w:rsidRPr="00987C47" w14:paraId="642948DC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4BC6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C8E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35D8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767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4718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A6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67B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38DA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4C1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7D0B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E268A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6E8F0CE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F9C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67F8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9DF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7746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9ABE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628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4DC4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3D77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E3FE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77AC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E2504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987C47" w:rsidRPr="00987C47" w14:paraId="6FAEA52B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EDC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3B7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E60B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19C7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CFD8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7AD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31AF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E4A8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CE6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019D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BDBD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87C47" w:rsidRPr="00987C47" w14:paraId="076FAB09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3547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233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3606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644A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AB5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A0FA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8441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974A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C46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A482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F716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87C47" w:rsidRPr="00987C47" w14:paraId="5C945958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1278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7174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5BEF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BC2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3C1F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5162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F551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14B4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7B1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B35B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753BD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87C47" w:rsidRPr="00987C47" w14:paraId="6CE8B19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45D1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3DF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F4CE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6992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D64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68F9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ED75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6FAE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3ED1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A92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70572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987C47" w:rsidRPr="00987C47" w14:paraId="7911622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0E8A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96A7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71CD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B5A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6D3A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302D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0C30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6C3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91EE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2FF3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5105B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87C47" w:rsidRPr="00987C47" w14:paraId="21DEC1E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0408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7348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8256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0610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E7C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3454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6D23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C9FF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1A1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B08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271A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</w:tr>
      <w:tr w:rsidR="00987C47" w:rsidRPr="00987C47" w14:paraId="6CD6C43C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1712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F45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D193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CC2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F9CB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B504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27D3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A7C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5609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6E8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43449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A408A03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2B5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2275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BBE5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2277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1A11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D5EB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AC9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A89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0E95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3A11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DE71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2C3673F4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83C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8E2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D595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96E9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5819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175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E86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1818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3E3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ADB0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25C29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87C47" w:rsidRPr="00987C47" w14:paraId="02303FA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B101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4070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EBA3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909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8FA8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879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F085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0EDC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F50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149B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5468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87C47" w:rsidRPr="00987C47" w14:paraId="6D6FD220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5C40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D1C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A9FC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C20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6E1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438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0E16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7D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B56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FF04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29E4D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87C47" w:rsidRPr="00987C47" w14:paraId="21A6DA3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D13E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7B2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0531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6D3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8474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3364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003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2D6D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9751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DAB8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B22E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541CC8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EA28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E35D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44B4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9ACC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6260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DF5B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8748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A387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5825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59A7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3D22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90F92A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F3C6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A5C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0171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27A6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E082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628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C366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FB5B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B962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B6FF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339D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61D3AA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AC3F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C179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205A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F8C9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090A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A722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9CBB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7D50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499A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77E4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41EC4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5FEE120C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FFB0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EE8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D167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43F5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E60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324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F38C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108A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6901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9C6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2E1D2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87C47" w:rsidRPr="00987C47" w14:paraId="2A172FA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519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2EC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87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BF0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63E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B987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5F21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6224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E767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4215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05D4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87C47" w:rsidRPr="00987C47" w14:paraId="27CCF65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B0E3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9FA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1FE8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E0A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14B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41EA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8974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4C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CBD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74C7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D8A3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87C47" w:rsidRPr="00987C47" w14:paraId="4746D0F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399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4B1A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0AA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A8D6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FAEE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6229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138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F0FB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9C8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FC85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5BCB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87C47" w:rsidRPr="00987C47" w14:paraId="477D09C5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5F7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62A3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F959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9D4F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CA45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83F9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C7C5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AF27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3B4F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322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0CAB3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537A37E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CB51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CFE9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0A82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F8ED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FAE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0D16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F8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D63C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A16C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79A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1B99A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87C47" w:rsidRPr="00987C47" w14:paraId="1916231C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FF4B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AADE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E1F9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F48F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FD6E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4DA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A690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BBE0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705D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6D78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71D2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58E2F37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D96A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685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401F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BF61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DEAD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6087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0A4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A323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53B7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691F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A1C0E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87C47" w:rsidRPr="00987C47" w14:paraId="3503FAF5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306C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7FC6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9C0E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AF39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03AE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18A1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B4EB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FC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1420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FDD6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E0C8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A5CE37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F597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7C25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809C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C06B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A51C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01B1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BBBB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E039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CD86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7B14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7D46A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87C47" w:rsidRPr="00987C47" w14:paraId="1E52464D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00B5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0467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747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B67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4D66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19EB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3551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F43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FE50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231D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E8E9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  <w:tr w:rsidR="00987C47" w:rsidRPr="00987C47" w14:paraId="6E5D93BC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FB7F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136D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24E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EBEB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0B3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5C7D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0904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B88F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387F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4B76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B95C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0F14D4A9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9861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9DE5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D1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D08F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D62E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8E0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0B48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98C6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C5FE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8E16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B6815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87C47" w:rsidRPr="00987C47" w14:paraId="62E6C7F1" w14:textId="77777777" w:rsidTr="00C7741F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2F01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C6EB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06E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D0E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675D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4CAF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85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2D77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1208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10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9D4D5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87C47" w:rsidRPr="00987C47" w14:paraId="47E83947" w14:textId="77777777" w:rsidTr="00C7741F">
        <w:trPr>
          <w:trHeight w:val="270"/>
          <w:jc w:val="center"/>
        </w:trPr>
        <w:tc>
          <w:tcPr>
            <w:tcW w:w="562" w:type="pct"/>
            <w:tcBorders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915D3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1D9B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9963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5D02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EEC7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16C1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C7B4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34E1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40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311C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DC9ED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87C47" w:rsidRPr="00987C47" w14:paraId="0EBF1D61" w14:textId="77777777" w:rsidTr="00C7741F">
        <w:trPr>
          <w:trHeight w:val="270"/>
          <w:jc w:val="center"/>
        </w:trPr>
        <w:tc>
          <w:tcPr>
            <w:tcW w:w="562" w:type="pct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A2A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7701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4798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7E37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E7D4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93BA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333B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4B5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E2E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EA2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713CA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87C47" w:rsidRPr="00987C47" w14:paraId="33FF91EB" w14:textId="77777777" w:rsidTr="00C7741F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D6C26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ED54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DCB1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8D474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F355D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31E38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F3005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6025C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97056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7621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BCB9F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87C47" w:rsidRPr="00987C47" w14:paraId="78C83088" w14:textId="77777777" w:rsidTr="00C7741F">
        <w:trPr>
          <w:trHeight w:val="270"/>
          <w:jc w:val="center"/>
        </w:trPr>
        <w:tc>
          <w:tcPr>
            <w:tcW w:w="562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DA14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1,000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1613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B197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D346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F968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D92D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793A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955E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2252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87B5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0DCED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987C47" w:rsidRPr="00987C47" w14:paraId="5464472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D9B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E917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ED86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1737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65F3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E838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FDF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874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1ADF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CB9E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4711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87C47" w:rsidRPr="00987C47" w14:paraId="1C3FC16E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0A2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213C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C777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F7AA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126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F8B9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007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CB61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16D0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E6D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2B9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87C47" w:rsidRPr="00987C47" w14:paraId="1550E4D8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C6BA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BE06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DBD3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DE5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E970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3F4A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E7F9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AF8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A88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399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0F056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87C47" w:rsidRPr="00987C47" w14:paraId="1CD55FD8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7DE8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0B36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ECEB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C54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81DD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C8E2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7377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8291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C8B0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D7BA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EA5A4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87C47" w:rsidRPr="00987C47" w14:paraId="00F51172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A9E1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F89C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69F8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6D1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BE94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173A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DC6B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D7BE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6241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3F0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156A0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87C47" w:rsidRPr="00987C47" w14:paraId="43C93389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AE34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F1D9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E677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442F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A6F9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8275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8DCA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62CD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4029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41F5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3275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87C47" w:rsidRPr="00987C47" w14:paraId="3186BDD4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ADD3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8E0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57BF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207D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319F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823B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F47E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523C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8D7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1F7F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230CB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87C47" w:rsidRPr="00987C47" w14:paraId="68DF05D7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D3E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45D9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86DD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A72E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6B85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A08A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B4AA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BF44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6710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AE65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39EC7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87C47" w:rsidRPr="00987C47" w14:paraId="4E588773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0093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F0D8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5C50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3D1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9D9D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543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A60C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0A4F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614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00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2FBC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1C03B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987C47" w:rsidRPr="00987C47" w14:paraId="4F3F9A4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135E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D7A5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B47E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484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E6E7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168B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4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AC38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C728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286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E8D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66364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87C47" w:rsidRPr="00987C47" w14:paraId="371C9AEA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F41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86E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E1BC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BE04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045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E589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8A04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537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187C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8F7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30FAA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87C47" w:rsidRPr="00987C47" w14:paraId="4DBC4F85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D8A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749B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735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4FE6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887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5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3CE3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A232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2E0F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C2E4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74FF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4E87D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7F12E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87C47" w:rsidRPr="00987C47" w14:paraId="48F96F65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8B0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92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9E3C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4781B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04E5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B4C9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5C13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1AFE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412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D363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B45B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E8BF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D7B8B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87C47" w:rsidRPr="00987C47" w14:paraId="205148C1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3EC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89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B030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BF2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29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1DBD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B821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9EADE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2A14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F1C88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32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64A0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29FFF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0CEFC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987C47" w:rsidRPr="00987C47" w14:paraId="510535C3" w14:textId="77777777" w:rsidTr="005166D0">
        <w:trPr>
          <w:trHeight w:val="270"/>
          <w:jc w:val="center"/>
        </w:trPr>
        <w:tc>
          <w:tcPr>
            <w:tcW w:w="56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60D839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101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3E0D1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37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4912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447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1A690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7FC5E5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679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D7A51A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563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E5B827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D6849C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2,333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AA49B6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DA9A52" w14:textId="77777777" w:rsidR="00987C47" w:rsidRPr="00987C47" w:rsidRDefault="00987C47" w:rsidP="00987C47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,419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EEF0B" w14:textId="77777777" w:rsidR="00987C47" w:rsidRPr="00987C47" w:rsidRDefault="00987C47" w:rsidP="00987C47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87C47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</w:tbl>
    <w:p w14:paraId="4FEC5F98" w14:textId="77777777" w:rsidR="00987C47" w:rsidRPr="005166D0" w:rsidRDefault="005166D0" w:rsidP="005166D0">
      <w:pPr>
        <w:rPr>
          <w:lang w:val="id-ID"/>
        </w:rPr>
      </w:pPr>
      <w:r>
        <w:rPr>
          <w:lang w:val="id-ID"/>
        </w:rPr>
        <w:br w:type="page"/>
      </w:r>
    </w:p>
    <w:p w14:paraId="3A1C1752" w14:textId="77777777" w:rsidR="00987C47" w:rsidRDefault="00987C47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Data Interval Lingkungan Kerja</w:t>
      </w:r>
    </w:p>
    <w:tbl>
      <w:tblPr>
        <w:tblW w:w="9164" w:type="dxa"/>
        <w:jc w:val="center"/>
        <w:tblLook w:val="04A0" w:firstRow="1" w:lastRow="0" w:firstColumn="1" w:lastColumn="0" w:noHBand="0" w:noVBand="1"/>
      </w:tblPr>
      <w:tblGrid>
        <w:gridCol w:w="883"/>
        <w:gridCol w:w="883"/>
        <w:gridCol w:w="817"/>
        <w:gridCol w:w="817"/>
        <w:gridCol w:w="817"/>
        <w:gridCol w:w="817"/>
        <w:gridCol w:w="817"/>
        <w:gridCol w:w="817"/>
        <w:gridCol w:w="817"/>
        <w:gridCol w:w="817"/>
        <w:gridCol w:w="862"/>
      </w:tblGrid>
      <w:tr w:rsidR="005166D0" w:rsidRPr="005166D0" w14:paraId="1B43B696" w14:textId="77777777" w:rsidTr="00D921C7">
        <w:trPr>
          <w:trHeight w:val="330"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77B1B" w14:textId="77777777" w:rsidR="005166D0" w:rsidRPr="005166D0" w:rsidRDefault="005166D0" w:rsidP="00D921C7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  <w:proofErr w:type="spellStart"/>
            <w:r w:rsidRPr="005166D0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>Succesive</w:t>
            </w:r>
            <w:proofErr w:type="spellEnd"/>
            <w:r w:rsidRPr="005166D0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 xml:space="preserve"> Interv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A9E3D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5656D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0C336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DECCD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2374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6EEB5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0803A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40F2E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86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736F3" w14:textId="77777777" w:rsidR="005166D0" w:rsidRPr="005166D0" w:rsidRDefault="005166D0" w:rsidP="005166D0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5166D0" w:rsidRPr="005166D0" w14:paraId="61F2ED10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C055B7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A500F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2288AD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22E3E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14A862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CA9B7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57C3D2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003052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8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4A9C3E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9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8EA4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1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0E4B6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5166D0" w:rsidRPr="005166D0" w14:paraId="545DEE99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D5B9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EEB4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594B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7A6C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5AF8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ABCD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B10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9640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01AB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D01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42A76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41D5760E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735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B779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8AA4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8994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D9AB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4B7A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6F18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C18F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790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CB1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A928F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3BBFF310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C57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A198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46A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B893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83B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96FB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27C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21A9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3CA6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8DBA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FC11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5166D0" w:rsidRPr="005166D0" w14:paraId="45E22F2E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C86F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05D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388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495A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ECB8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24D3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9EAA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B422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5FBA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430E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C639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1CF45A34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8D39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97C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658A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F0D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DD4C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88F0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3534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DFDC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D2C8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23F9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D4F3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5166D0" w:rsidRPr="005166D0" w14:paraId="75EBD15C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54E5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B241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460F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EE8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7210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B4E9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35F3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8587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56E8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EAAA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4BE0E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5166D0" w:rsidRPr="005166D0" w14:paraId="0B2CBA5A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B20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91D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994F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640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A804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7548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2456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DB7D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2A61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BC63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FBC0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1B1F32F1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BA7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ED0F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3E2A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C219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0E19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C1C6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96EB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8FBC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0F6C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94F6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7BA9F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2B134CF5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FE7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C474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D75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0041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8C36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C842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C30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2007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7D68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DCCF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CE3FE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5166D0" w:rsidRPr="005166D0" w14:paraId="51405004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29F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F10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382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6F41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FDB0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22A8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6637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2D80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71BF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8201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38132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5166D0" w:rsidRPr="005166D0" w14:paraId="1403DC40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A7A7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752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432A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6C2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668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F7E3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0C4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5C2C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E34F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DE7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E5DDD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5166D0" w:rsidRPr="005166D0" w14:paraId="65EF328D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54B7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8B6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A6AB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C455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D258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561E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CEF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834C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E148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6758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6B660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5166D0" w:rsidRPr="005166D0" w14:paraId="3439AF25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357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72C2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60C7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115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73E9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8415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F08A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B15E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3293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0D99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8D2BF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7C31C634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0FC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FCCB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D656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902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23EC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0F8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30FC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0EA1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1089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33DF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D97B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5166D0" w:rsidRPr="005166D0" w14:paraId="0746028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DB5B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1455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EBB6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53B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3D81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5DC2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C5A7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6DF2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617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6CF9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6F15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5166D0" w:rsidRPr="005166D0" w14:paraId="0D2B11D9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CDAE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6972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2693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B7B7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C29D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247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B250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785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DE35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82D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1197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5166D0" w:rsidRPr="005166D0" w14:paraId="2072D60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871F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9238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526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AE06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FFA8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EE5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2F71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060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96A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A848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AF76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5166D0" w:rsidRPr="005166D0" w14:paraId="37BE07BE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ABF9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AC6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482A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5FFB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FD34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9A6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4AC6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6BE9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A722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A576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8C3D8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5166D0" w:rsidRPr="005166D0" w14:paraId="77777F75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BC87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51DF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A9BA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9EE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7BFB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3A72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4A6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4DB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4731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F1F0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53C50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5166D0" w:rsidRPr="005166D0" w14:paraId="0D5FD2B0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1A6C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7590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F921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3BAA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C1A5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6F4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B557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9FD2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0F1D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D17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9E33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5166D0" w:rsidRPr="005166D0" w14:paraId="488B074E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265D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9DEA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EAFC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B1D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6DD4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41F0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7EDF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212E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CC5E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AE9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30DF3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5166D0" w:rsidRPr="005166D0" w14:paraId="287FABC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4280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906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EA2A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2C0A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5944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6E1F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820C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DD1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785C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4B7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365A8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  <w:tr w:rsidR="005166D0" w:rsidRPr="005166D0" w14:paraId="7F6CD48D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EEC8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3F59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09A4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CB25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DE8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F542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C531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0A3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0EC0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B685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D9F81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5166D0" w:rsidRPr="005166D0" w14:paraId="5B1C530D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2A6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D4FD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951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360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88E3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5BE1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0CF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E376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1318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6F01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4DA6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5166D0" w:rsidRPr="005166D0" w14:paraId="107B30B8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AF04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032A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4E5B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EB47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F1E7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17DA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13D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AE9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1F41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E53D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393D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5166D0" w:rsidRPr="005166D0" w14:paraId="06695071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AA5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B4E2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20EC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BAC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58A9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325E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15D8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E5C6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CFE5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63EA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E477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5166D0" w:rsidRPr="005166D0" w14:paraId="29CA6F90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C43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7183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021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4201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FEAF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70DF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02BC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B4F5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DB8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D41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C59B6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5166D0" w:rsidRPr="005166D0" w14:paraId="34F2DD8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6B5F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7A1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95DC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FCB2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1568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790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BE0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691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0661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8C9E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5D1E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5166D0" w:rsidRPr="005166D0" w14:paraId="6459F179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E7A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9AAF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FCA4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EC5E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01C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782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F2F5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8D48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45C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73A5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4B4D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5166D0" w:rsidRPr="005166D0" w14:paraId="156C266C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1923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3FB7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3AF4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7C12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11E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17D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E8B6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716D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4B5F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6A1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0398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5166D0" w:rsidRPr="005166D0" w14:paraId="511DD5F2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AB50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0C04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DA76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D0AE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898B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65E1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3B2F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03D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F872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013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791B6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5166D0" w:rsidRPr="005166D0" w14:paraId="2EC23ED9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5952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7FD1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63CB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358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6A8A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E1D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2E68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1A91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FF8F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E3AD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47610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5166D0" w:rsidRPr="005166D0" w14:paraId="0FB8E463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1C80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5D9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11B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1658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FD42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B21F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3620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4FAF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CADB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68F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6D93D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6B98139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E5AA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92E8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A09A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0BF4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7EE6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0A6F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9C7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08B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7815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9C22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AC443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5166D0" w:rsidRPr="005166D0" w14:paraId="1EBFA21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5164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443B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7680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DA6A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E7E8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7D2D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0298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59B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0078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E1EC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0D7B1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20B01F0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AA29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BC72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416A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51B3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303E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A4BE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DB3B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4E13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1552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D506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33E77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5166D0" w:rsidRPr="005166D0" w14:paraId="3BBD1C6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3AB3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E62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395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289E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784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F098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DC84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8264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1424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07B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BD4B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5166D0" w:rsidRPr="005166D0" w14:paraId="7A84DF6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812E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A268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A1A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7408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2A7F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DE4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860A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1600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DD99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04E2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38DD5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5166D0" w:rsidRPr="005166D0" w14:paraId="17DB95A6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C112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896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2BB4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BAC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393C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A225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7CD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408C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1494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50F3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5BCDF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5166D0" w:rsidRPr="005166D0" w14:paraId="1E8A1234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8C49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AB30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36CD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31E4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E0D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7576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1905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409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69D8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6E2A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1A52A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5166D0" w:rsidRPr="005166D0" w14:paraId="283DF9C5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E915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9D93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DE78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8A8E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52F0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978C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C543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E87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00E9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BB08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F5148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5166D0" w:rsidRPr="005166D0" w14:paraId="02CFD24E" w14:textId="77777777" w:rsidTr="00C7741F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A3C06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8EDF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EA9C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1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4DB5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059F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8818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E94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0044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7E2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0CD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862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9758F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62BE0E76" w14:textId="77777777" w:rsidTr="00C7741F">
        <w:trPr>
          <w:trHeight w:val="270"/>
          <w:jc w:val="center"/>
        </w:trPr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C3A0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F5ECF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91DF8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38552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273AE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B1D7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77040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E23C4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86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EA75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D675B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EE7C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5166D0" w:rsidRPr="005166D0" w14:paraId="52BBE28D" w14:textId="77777777" w:rsidTr="00C7741F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B0E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,0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8D80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4D6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DE6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A222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C50D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5FD7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319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F6D3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427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B189B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3163B4EE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F2FD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A0A5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A91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8FD4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A477E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826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90DF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8FD4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8F95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1433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C3D98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5166D0" w:rsidRPr="005166D0" w14:paraId="230BB6AC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0D79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BA07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88CB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0FE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D554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D482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E55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5D0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C67C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50FE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02B58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5166D0" w:rsidRPr="005166D0" w14:paraId="5BC1B92C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A6F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0702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C352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00BF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79A5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910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0DE5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D66F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341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3F74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258B4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5166D0" w:rsidRPr="005166D0" w14:paraId="4978B68C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9A74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2FD8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5CAE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5370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C520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55A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793F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4DEA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5CD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E9CB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EC357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5166D0" w:rsidRPr="005166D0" w14:paraId="3E2F49F3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FFD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5981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7A54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CA49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2B17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FB53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7F0A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7EFD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8D54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B249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885B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5166D0" w:rsidRPr="005166D0" w14:paraId="26D5742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4C22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9019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239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765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954E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DF7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F3DD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31D0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D151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101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9EC92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5166D0" w:rsidRPr="005166D0" w14:paraId="74A4031A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6EC1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1C7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00EB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09A1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4E24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9FA9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028B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59EA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39D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29E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38D63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5166D0" w:rsidRPr="005166D0" w14:paraId="5E00CE1B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EB1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9C5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8EA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DF54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7D01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671F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E333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D12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590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404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7EDF6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5166D0" w:rsidRPr="005166D0" w14:paraId="0476AD3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FD68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6928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0EEF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C0EA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A50B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6691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AB2E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E4B6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0193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5436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7A520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5166D0" w:rsidRPr="005166D0" w14:paraId="01C71088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0FD9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D4A1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F619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EC707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618B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F98D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96C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3AFCD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454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BA8A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247BD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5166D0" w:rsidRPr="005166D0" w14:paraId="0A479CE7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CFFA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0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487D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CCBD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453B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D5DB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015A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BBD6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E29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CB49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8A52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,85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49EA9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5166D0" w:rsidRPr="005166D0" w14:paraId="4C7ACE6F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05C8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9CEE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2661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ED0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BDE44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5,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A9D70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6972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14EE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C629C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D616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85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4D48C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5166D0" w:rsidRPr="005166D0" w14:paraId="05B0CFA3" w14:textId="77777777" w:rsidTr="005166D0">
        <w:trPr>
          <w:trHeight w:val="27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4E4E6B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232D65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2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1635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9BFC4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2A388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C7CC91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5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FFA69F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A81AB3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3,1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4FEF2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7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57369" w14:textId="77777777" w:rsidR="005166D0" w:rsidRPr="005166D0" w:rsidRDefault="005166D0" w:rsidP="005166D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4,13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979C1" w14:textId="77777777" w:rsidR="005166D0" w:rsidRPr="005166D0" w:rsidRDefault="005166D0" w:rsidP="005166D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166D0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</w:tbl>
    <w:p w14:paraId="6B1A509E" w14:textId="77777777" w:rsidR="005166D0" w:rsidRDefault="005166D0" w:rsidP="009C0DCE">
      <w:pPr>
        <w:jc w:val="left"/>
        <w:rPr>
          <w:b/>
          <w:lang w:val="id-ID"/>
        </w:rPr>
      </w:pPr>
      <w:r>
        <w:rPr>
          <w:b/>
          <w:lang w:val="id-ID"/>
        </w:rPr>
        <w:br w:type="page"/>
      </w:r>
    </w:p>
    <w:p w14:paraId="6B93A446" w14:textId="77777777" w:rsidR="00987C47" w:rsidRDefault="00987C47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Data Interval Pengalaman Kerja</w:t>
      </w:r>
    </w:p>
    <w:tbl>
      <w:tblPr>
        <w:tblW w:w="5625" w:type="pct"/>
        <w:jc w:val="center"/>
        <w:tblLook w:val="04A0" w:firstRow="1" w:lastRow="0" w:firstColumn="1" w:lastColumn="0" w:noHBand="0" w:noVBand="1"/>
      </w:tblPr>
      <w:tblGrid>
        <w:gridCol w:w="1077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</w:tblGrid>
      <w:tr w:rsidR="009C0DCE" w:rsidRPr="009C0DCE" w14:paraId="21BEF0E1" w14:textId="77777777" w:rsidTr="00D921C7">
        <w:trPr>
          <w:trHeight w:val="330"/>
          <w:jc w:val="center"/>
        </w:trPr>
        <w:tc>
          <w:tcPr>
            <w:tcW w:w="983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1FA68" w14:textId="77777777" w:rsidR="009C0DCE" w:rsidRPr="009C0DCE" w:rsidRDefault="009C0DCE" w:rsidP="00D921C7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  <w:proofErr w:type="spellStart"/>
            <w:r w:rsidRPr="009C0DCE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>Succesive</w:t>
            </w:r>
            <w:proofErr w:type="spellEnd"/>
            <w:r w:rsidRPr="009C0DCE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 xml:space="preserve"> Interval</w:t>
            </w:r>
          </w:p>
        </w:tc>
        <w:tc>
          <w:tcPr>
            <w:tcW w:w="38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02DB1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5A4D5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16ECD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465D8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3F23A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05DFB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247E3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CCA46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941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8AE2E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9C0DCE" w:rsidRPr="009C0DCE" w14:paraId="3F6B5494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2BBD3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1</w:t>
            </w:r>
          </w:p>
        </w:tc>
        <w:tc>
          <w:tcPr>
            <w:tcW w:w="38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0763F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2</w:t>
            </w:r>
          </w:p>
        </w:tc>
        <w:tc>
          <w:tcPr>
            <w:tcW w:w="38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91D06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3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F577B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4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FF191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5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73B27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6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1A6B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7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68D1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8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4F321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9</w:t>
            </w:r>
          </w:p>
        </w:tc>
        <w:tc>
          <w:tcPr>
            <w:tcW w:w="3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41D04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2.1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F527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</w:t>
            </w: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id-ID"/>
              </w:rPr>
              <w:t>TA</w:t>
            </w: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L</w:t>
            </w:r>
          </w:p>
        </w:tc>
      </w:tr>
      <w:tr w:rsidR="009C0DCE" w:rsidRPr="009C0DCE" w14:paraId="519D98F2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898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375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6163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EAF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6FB3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0EFC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B4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1F13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F26F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5B74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5F751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466C2DB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1506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787F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8002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B71F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3D1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386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4ED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9CF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1CF2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5162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FFA9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37C5CB5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2C9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EF56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8E2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56AC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DB21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560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4E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D12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DBC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B688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5C14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9C0DCE" w:rsidRPr="009C0DCE" w14:paraId="7F13CAB6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79C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DD16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F9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B3C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301A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235F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DDCB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A10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260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A071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E306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6CA3CE95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AC8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B1C4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949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28A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6248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37B0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463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5DE2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781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9A8E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20FC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5B711193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18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702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87D2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66FA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71B4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DA3E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557C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4D04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7C2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F857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F19E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46BEC01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C14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555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765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9F7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C395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0F0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847C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65C7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5D31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EEF7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6971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06D1B63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2C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F139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EF89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D0C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57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A877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BC65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810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2C51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F4F4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14DC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6E1BCB5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83D8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D9DA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5737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C9D9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6642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CEBC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E39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9D8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6AC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6E1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15AF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9C0DCE" w:rsidRPr="009C0DCE" w14:paraId="19CB67BD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7E8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325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91B4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79B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FA6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688A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474E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E2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059D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39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8B88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C0DCE" w:rsidRPr="009C0DCE" w14:paraId="762307B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7719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D5C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6B3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8AA7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1CD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F7E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E5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B9B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3266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6087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F105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C0DCE" w:rsidRPr="009C0DCE" w14:paraId="5FC40441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CBC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BF2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120C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488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E34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27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42B5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D2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4907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BE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2DC23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C0DCE" w:rsidRPr="009C0DCE" w14:paraId="7FB7C23D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40DC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4EC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901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0AB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DD2B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A29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E82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FDD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400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6DC6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1752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5F62D164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388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68E1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29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008E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9FF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1B2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F0E3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63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EAD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E63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2F94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C0DCE" w:rsidRPr="009C0DCE" w14:paraId="71AFA1A2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E2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765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AF3B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76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861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85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5F5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4471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1FA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556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6066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47BE096F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8C1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EA37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2CDC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C02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270F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37CE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BA2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46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BFD9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C31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52CA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09B6E3A2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CC53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672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48EF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CBC6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355E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BD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68D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675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E28E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4B7D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E296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C0DCE" w:rsidRPr="009C0DCE" w14:paraId="78484AD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76C7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9D9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2A8F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7B5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9F14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A92D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8F6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A7D4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916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79F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9E8E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9C0DCE" w:rsidRPr="009C0DCE" w14:paraId="631C3EC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D10E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10E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8D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C563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4DDF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1FF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B8C1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A39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E7A9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81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BE27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9C0DCE" w:rsidRPr="009C0DCE" w14:paraId="16301C30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15E0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188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4677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35D1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6E8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97D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668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39D2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001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00DD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0DE63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65467E5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14F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EEB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EC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94B1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3B1A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39E0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323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B89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F3F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7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B771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3942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  <w:tr w:rsidR="009C0DCE" w:rsidRPr="009C0DCE" w14:paraId="5A244B6D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AC7D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09DC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2AB7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A01C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3E7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A2FC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7B6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FC2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553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BDF8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B994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9C0DCE" w:rsidRPr="009C0DCE" w14:paraId="53E26B4B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E807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451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A27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464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648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A4F0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6204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1E75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4C56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4EC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C19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0F369490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AEC1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12C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2FE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18F0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A2C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00C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659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50A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1DC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D6C7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6E11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407E844B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244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0B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732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1B8D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D4E4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0AD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9C1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05C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626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A35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D8FB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53F2A66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608E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C0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2805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18D2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0D0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AC0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982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703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F6C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9BEE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DA6B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1502EF88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6C66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59F4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36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0CF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284C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BB93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CD8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E8E8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F5B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E1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FAED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67FAAE9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F9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67CC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D6D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020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B9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20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43B8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C712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DA7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08A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40C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995F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9C0DCE" w:rsidRPr="009C0DCE" w14:paraId="4CA19C99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9E2B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ADE2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9FC1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93B4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2DCD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0099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CB0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11B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55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B115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453D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0B92DB67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1819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0F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F16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EF2E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68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AD58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DC2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5E6A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DE34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73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0C21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509684B1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7B9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A23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4D3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450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21F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B6ED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06B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7A2B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AB5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DA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9C34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5543051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D4FB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22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BC99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184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ED95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3DED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36B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535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F62C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C644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09DC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2872F3E9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7E7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A9C4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B22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30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86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BED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0CC4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BC8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3314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588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3CA41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9C0DCE" w:rsidRPr="009C0DCE" w14:paraId="0C339296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F2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6710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B8B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1613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C7E0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CEC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A14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EC81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6C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67D4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0957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</w:tr>
      <w:tr w:rsidR="009C0DCE" w:rsidRPr="009C0DCE" w14:paraId="0F67FE5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44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F012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CAA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F654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E46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8B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C190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EE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CC0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FFAE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93D7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36756BA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5DA4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39A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6F5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179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71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7D6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00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F4E2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C8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B1A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B4A1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3FF152BD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0D59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DEFF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BE4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E29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EF82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39A4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98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F6A5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01B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7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11E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5D82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6C24D08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FF3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EA29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871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653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D72C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A06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569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A4E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8C85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9AF4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7221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0B26547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DAD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60CC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11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31AD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A3E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AA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6B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D39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8F8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A4B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78C1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531EE434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3C2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8D3A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A2B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8EF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776A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AF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04C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CAB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2BC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DBA6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4C8F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9C0DCE" w:rsidRPr="009C0DCE" w14:paraId="7258805F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25808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0622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26B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C44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69AB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B3C6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8D29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309B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D50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72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D61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F792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38C36F98" w14:textId="77777777" w:rsidTr="00C7741F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41B2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F1C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CAB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470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389A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44EE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3536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505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DDCD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D15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F06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7E1D5DB5" w14:textId="77777777" w:rsidTr="00C7741F">
        <w:trPr>
          <w:trHeight w:val="270"/>
          <w:jc w:val="center"/>
        </w:trPr>
        <w:tc>
          <w:tcPr>
            <w:tcW w:w="599" w:type="pct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9CDB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971FC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BBF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754F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B3F82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44ABC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7E5AB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62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6BEB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23B09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72</w:t>
            </w:r>
          </w:p>
        </w:tc>
        <w:tc>
          <w:tcPr>
            <w:tcW w:w="38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39D3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7C5D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9C0DCE" w:rsidRPr="009C0DCE" w14:paraId="13C24E99" w14:textId="77777777" w:rsidTr="00C7741F">
        <w:trPr>
          <w:trHeight w:val="270"/>
          <w:jc w:val="center"/>
        </w:trPr>
        <w:tc>
          <w:tcPr>
            <w:tcW w:w="59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0E7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2,761</w:t>
            </w:r>
          </w:p>
        </w:tc>
        <w:tc>
          <w:tcPr>
            <w:tcW w:w="38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DF4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8BEB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92F1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C0E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52A4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376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319E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47DF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153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E6A5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316ADDA5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DF6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AD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5B5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D957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3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C27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EDD8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617A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563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C507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891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03CD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11433136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DF2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FB2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3CA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E91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9C5B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2F75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69F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7C59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46C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F513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B1CF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637499E2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3934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AAA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E36B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9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5E71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F4A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0A93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58B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FD45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318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923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1847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16E0707A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0513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863D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B76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BDFD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80A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711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224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5C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EAA8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165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8D7E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623EBE4F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7A67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A6BF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CADC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4B8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E90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B428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3443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C43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341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7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CA18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DB613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46DDCC6C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7BA8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AF6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0AD6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A37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E71E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524C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1C3F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698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4FE8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5CB3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13FE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53A7908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831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49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185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4D4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BAFD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5EB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F2F8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41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E31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A03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8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456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2B9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3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5046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</w:tr>
      <w:tr w:rsidR="009C0DCE" w:rsidRPr="009C0DCE" w14:paraId="13E6F8A3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171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D53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3F9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ECC2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AA74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FD7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7ACB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AC9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94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EFAF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EB4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13C6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9C0DCE" w:rsidRPr="009C0DCE" w14:paraId="36DC17A6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D48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4D5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8F25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528D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C1C3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343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7E13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532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802F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6FE5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95C4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5DA7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126A7A7E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4092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012C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017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E496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36C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4D9D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6E3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8102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40D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88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33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83D9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ED0B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C0DCE" w:rsidRPr="009C0DCE" w14:paraId="04E7BEE6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DE1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30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AA3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6E7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A87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E36E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E28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B0AA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47D0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B05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2CC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C795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5761BAC2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32B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761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C9BA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956</w:t>
            </w: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B0A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5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300F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7EF7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69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9D6B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526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EC5F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DFB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0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5563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B8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50</w:t>
            </w:r>
          </w:p>
        </w:tc>
        <w:tc>
          <w:tcPr>
            <w:tcW w:w="94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7E0A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64A1382A" w14:textId="77777777" w:rsidTr="009C0DCE">
        <w:trPr>
          <w:trHeight w:val="270"/>
          <w:jc w:val="center"/>
        </w:trPr>
        <w:tc>
          <w:tcPr>
            <w:tcW w:w="59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4693B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9ED61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862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88D43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709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41952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93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04A1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60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AF213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ADA5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58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6B9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E927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35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99F41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45</w:t>
            </w:r>
          </w:p>
        </w:tc>
        <w:tc>
          <w:tcPr>
            <w:tcW w:w="94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5BD0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</w:tbl>
    <w:p w14:paraId="17F48AE3" w14:textId="77777777" w:rsidR="009C0DCE" w:rsidRDefault="009C0DCE" w:rsidP="0060630C">
      <w:pPr>
        <w:spacing w:line="480" w:lineRule="auto"/>
        <w:rPr>
          <w:b/>
          <w:lang w:val="id-ID"/>
        </w:rPr>
      </w:pPr>
    </w:p>
    <w:p w14:paraId="1B80E1F6" w14:textId="77777777" w:rsidR="009C0DCE" w:rsidRDefault="009C0DCE" w:rsidP="009C0DCE">
      <w:pPr>
        <w:jc w:val="left"/>
        <w:rPr>
          <w:b/>
          <w:lang w:val="id-ID"/>
        </w:rPr>
      </w:pPr>
      <w:r>
        <w:rPr>
          <w:b/>
          <w:lang w:val="id-ID"/>
        </w:rPr>
        <w:br w:type="page"/>
      </w:r>
    </w:p>
    <w:p w14:paraId="3A695663" w14:textId="77777777" w:rsidR="00987C47" w:rsidRPr="00987C47" w:rsidRDefault="00987C47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Data Interval Kesehatan dan Keselamatan Kerja</w:t>
      </w:r>
    </w:p>
    <w:tbl>
      <w:tblPr>
        <w:tblW w:w="5357" w:type="pct"/>
        <w:jc w:val="center"/>
        <w:tblLook w:val="04A0" w:firstRow="1" w:lastRow="0" w:firstColumn="1" w:lastColumn="0" w:noHBand="0" w:noVBand="1"/>
      </w:tblPr>
      <w:tblGrid>
        <w:gridCol w:w="1077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  <w:gridCol w:w="817"/>
      </w:tblGrid>
      <w:tr w:rsidR="009C0DCE" w:rsidRPr="009C0DCE" w14:paraId="58F92364" w14:textId="77777777" w:rsidTr="00D921C7">
        <w:trPr>
          <w:trHeight w:val="330"/>
          <w:jc w:val="center"/>
        </w:trPr>
        <w:tc>
          <w:tcPr>
            <w:tcW w:w="1032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3DA65" w14:textId="77777777" w:rsidR="009C0DCE" w:rsidRPr="009C0DCE" w:rsidRDefault="009C0DCE" w:rsidP="00D921C7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  <w:proofErr w:type="spellStart"/>
            <w:r w:rsidRPr="009C0DCE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>Succesive</w:t>
            </w:r>
            <w:proofErr w:type="spellEnd"/>
            <w:r w:rsidRPr="009C0DCE"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  <w:t xml:space="preserve"> Interval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E4B01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FF0000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03803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18BFB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3DB33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11CE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F124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BBBB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1E3FA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737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3CF00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9C0DCE" w:rsidRPr="009C0DCE" w14:paraId="7F3DA8CB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F9ED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1</w:t>
            </w:r>
          </w:p>
        </w:tc>
        <w:tc>
          <w:tcPr>
            <w:tcW w:w="40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0DDDC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2</w:t>
            </w:r>
          </w:p>
        </w:tc>
        <w:tc>
          <w:tcPr>
            <w:tcW w:w="40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01C0D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3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4F854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4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B9748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5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8104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6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550DD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7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01DF9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8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EB1A1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9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55CA4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1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472E" w14:textId="77777777" w:rsidR="009C0DCE" w:rsidRPr="009C0DCE" w:rsidRDefault="009C0DCE" w:rsidP="009C0DCE">
            <w:pPr>
              <w:spacing w:after="0" w:line="240" w:lineRule="auto"/>
              <w:jc w:val="left"/>
              <w:rPr>
                <w:rFonts w:ascii="Courier New" w:eastAsia="Times New Roman" w:hAnsi="Courier New" w:cs="Courier New"/>
                <w:b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b/>
                <w:sz w:val="20"/>
                <w:szCs w:val="20"/>
              </w:rPr>
              <w:t>TOTAL</w:t>
            </w:r>
          </w:p>
        </w:tc>
      </w:tr>
      <w:tr w:rsidR="009C0DCE" w:rsidRPr="009C0DCE" w14:paraId="107D0F0D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161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822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F97D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707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38E9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32EF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C02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F92E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495B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084D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139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27330F50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729F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26E3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BA4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FBF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1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FD8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4484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10D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34A7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B98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3EF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A3B5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136729CD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F24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9D45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4323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791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33E4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7B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ABB0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5C62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5C8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79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15D5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9C0DCE" w:rsidRPr="009C0DCE" w14:paraId="0F55D04A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6AB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1F7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5CD3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2D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444B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E2B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8FDF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2D94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1A4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B43C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3FA4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61862B72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44D7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E35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45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8FC8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64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238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580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5CC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9B2E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1B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E31B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206A2AB1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D98E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F52E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CF7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B47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1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0F2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77FE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2528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4D2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88A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CE0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0953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14E40C49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480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6A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8B63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1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DB4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1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6D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8073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982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E5B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5BD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5E1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8FE63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2F028DE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0A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298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5F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E90C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50C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ADA9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14E6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923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A2EA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DC0A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4685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140B2A2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A52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CF6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8B01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801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40F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343A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67A0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3AE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C06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370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4BB8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C0DCE" w:rsidRPr="009C0DCE" w14:paraId="11029FC3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DA4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3D1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F6A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04DC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412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3983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468A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F984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090F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12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71A2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5638BE26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7B6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3B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F89C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1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4A40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1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78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5B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B864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BC08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556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4D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428A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6518BE8E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3A11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75DF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EDE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F85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E7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ECD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DF12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A311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A7F8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BF42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345C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C0DCE" w:rsidRPr="009C0DCE" w14:paraId="6996E2ED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3309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B027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B71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F6D1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888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F808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39F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1174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69C1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EF9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4066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013994A4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C96C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265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FCB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23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93E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131E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53A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5CFD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E67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00CA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2C0C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5C3B450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819F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8F0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CEC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DF7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66F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D5D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CB64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EF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C908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83F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0EE1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</w:tr>
      <w:tr w:rsidR="009C0DCE" w:rsidRPr="009C0DCE" w14:paraId="52A74473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3A8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2253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B189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BD9C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EC80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0CA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57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B1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C448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DB6F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156A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9C0DCE" w:rsidRPr="009C0DCE" w14:paraId="3263A1D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9D78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2C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86F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DE16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CF5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C57E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42DB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19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1057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A6D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8E98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C0DCE" w:rsidRPr="009C0DCE" w14:paraId="0CEACF3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42E4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092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DB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AF0C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31E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CDDC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368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5A05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533A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4A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9631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C0DCE" w:rsidRPr="009C0DCE" w14:paraId="43633C5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EF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DEA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5A1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8F94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4F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5492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5394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37B9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A04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DC99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AEE4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7F6FABD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F5BD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B08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73DC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9B6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834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F79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BEDC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E07D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EC7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8914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979B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9C0DCE" w:rsidRPr="009C0DCE" w14:paraId="51686150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108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F2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604D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436C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50F4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82B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7C30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0CA3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B6DF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5599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BDC8A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C0DCE" w:rsidRPr="009C0DCE" w14:paraId="57B8279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A29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71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304F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2B12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3FA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52F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E65E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F38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CE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D13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24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B5C13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9C0DCE" w:rsidRPr="009C0DCE" w14:paraId="15906AC9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3616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DC52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13D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1F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AC9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EFB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109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6563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6274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E1B4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91AA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7471A5C2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6CF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B538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FE9D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8C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87D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1E9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AAE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E027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138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4DC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AB6C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75FE0987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104A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C5A3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D471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C50A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E418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58AD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D865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6D4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4FA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C23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853A7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7A0FC25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0746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E971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646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ADE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DBF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7F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568E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629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16CE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C0E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68F2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9C0DCE" w:rsidRPr="009C0DCE" w14:paraId="2A967D5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F2E8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941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05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69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621F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26B7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241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64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80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0F40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F0F9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00F2ABAE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FF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D880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884C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AB96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6BE7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C6B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880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A3BC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3F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3F9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C714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5E2A6B67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0E17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780D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6E9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5EC4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772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31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E45F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FC51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8D67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7E47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4E8F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0A913B31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72B2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0589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404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CCC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F8A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FC35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546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81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C9F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C96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0C34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9C0DCE" w:rsidRPr="009C0DCE" w14:paraId="4A6E3010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6E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75B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372A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342F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020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4A4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3208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3B6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85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9EB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E7B5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070EAA44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6BAE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C97F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CD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52E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BFF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D59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99DA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1F8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3F82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42E3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CB37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9C0DCE" w:rsidRPr="009C0DCE" w14:paraId="6E71DC0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69CB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7D4A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DEC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CF0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47BC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CA76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E0F4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CE4D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4FCD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4253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54EEE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9C0DCE" w:rsidRPr="009C0DCE" w14:paraId="384DC03E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AA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A4FE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7BB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645F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5ED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F04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3A4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86C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1B02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ED0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C2254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9C0DCE" w:rsidRPr="009C0DCE" w14:paraId="0C513933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4DF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33E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CF87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3BB6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A1D2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DA2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21AA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600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7EAD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9F14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A559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9C0DCE" w:rsidRPr="009C0DCE" w14:paraId="532515A8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C22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D4B8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73F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61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81F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A4C8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85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AAA0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DB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6BA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5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2BF6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A9E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</w:tr>
      <w:tr w:rsidR="009C0DCE" w:rsidRPr="009C0DCE" w14:paraId="63DF5492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CB4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72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A6A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6CC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35E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9BC3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5F64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5BE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B1A7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3A02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24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3A5E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3D475C4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C48D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35E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20BF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2E8F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00F7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29D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8D0C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D9BA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88B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BBA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44FD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45602187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B9E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316A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7F16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60C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A7C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E2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71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27F7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05A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09D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8F5F2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643AC8CE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FF0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7D5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F34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C31F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6B51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08B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090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801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5C16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B86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335F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020AF307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672E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21F1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FB12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B684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B459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A1A8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7C6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4093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288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76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24</w:t>
            </w:r>
          </w:p>
        </w:tc>
        <w:tc>
          <w:tcPr>
            <w:tcW w:w="737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247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2B31CADA" w14:textId="77777777" w:rsidTr="00C7741F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1A087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2BA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7B3B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B2E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AE51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3AFF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3A12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350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0270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706B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8C6D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9C0DCE" w:rsidRPr="009C0DCE" w14:paraId="00F637D2" w14:textId="77777777" w:rsidTr="00C7741F">
        <w:trPr>
          <w:trHeight w:val="270"/>
          <w:jc w:val="center"/>
        </w:trPr>
        <w:tc>
          <w:tcPr>
            <w:tcW w:w="629" w:type="pct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3FDA5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A94BC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CDB06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5D48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E65EB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CB492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C20E0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A0C0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F7F5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33</w:t>
            </w:r>
          </w:p>
        </w:tc>
        <w:tc>
          <w:tcPr>
            <w:tcW w:w="40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887F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24</w:t>
            </w:r>
          </w:p>
        </w:tc>
        <w:tc>
          <w:tcPr>
            <w:tcW w:w="737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E963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9C0DCE" w:rsidRPr="009C0DCE" w14:paraId="33A2B54A" w14:textId="77777777" w:rsidTr="00C7741F">
        <w:trPr>
          <w:trHeight w:val="270"/>
          <w:jc w:val="center"/>
        </w:trPr>
        <w:tc>
          <w:tcPr>
            <w:tcW w:w="62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13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,126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B806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89A9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F1E1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0F20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1C27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D69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942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697E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D41F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7A50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9C0DCE" w:rsidRPr="009C0DCE" w14:paraId="32174CAD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B71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ACE9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374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FCA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684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22A8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6BE6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47B0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143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C763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0D34F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9C0DCE" w:rsidRPr="009C0DCE" w14:paraId="4201CD0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54D8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D301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A53E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14FE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452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483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501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1F0E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3750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D86D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B35F6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15C83B1B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25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C4E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07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5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8B06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51FF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89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7FC9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90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95E2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D4CD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AA6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4817B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23289511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032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119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2E19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255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45F1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1BED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255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ED3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EA9E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952C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247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1781E5D9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B6AB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8E70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3285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F92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5035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E831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8CD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4D31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61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CF89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724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9DE4C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9C0DCE" w:rsidRPr="009C0DCE" w14:paraId="146C09A6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B804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645A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8B6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0104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CC15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039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EC7B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1D4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FB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28B2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01BE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79BF2424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AE1C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432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E0CC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D4FD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CB64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8E2E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6C67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87C5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665B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967C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F745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9C0DCE" w:rsidRPr="009C0DCE" w14:paraId="2A48203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A608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FB9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E4E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E0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3FAE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DB4E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1F03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92FD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D3E5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D9DB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98035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9C0DCE" w:rsidRPr="009C0DCE" w14:paraId="149EC4AC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735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BB84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B76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00AA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D57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A97B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E3F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278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6087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FE03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8E0F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C2971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61398DDB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BAE3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627A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BFEB2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6C20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DD4A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3727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B25B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3635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6D8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1BB38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412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831C0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9C0DCE" w:rsidRPr="009C0DCE" w14:paraId="5F816A64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F5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EF1E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6CA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19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F1EAF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32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8D52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E7C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700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B4889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65A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A356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038D8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9C0DCE" w:rsidRPr="009C0DCE" w14:paraId="13ED0BC5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B79D0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1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CE13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2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3E8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4E7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2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CCBC7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457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27E3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666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C833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94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FE6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70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29AC1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69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79AF4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06F5D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9C0DCE" w:rsidRPr="009C0DCE" w14:paraId="6051ED4E" w14:textId="77777777" w:rsidTr="009C0DCE">
        <w:trPr>
          <w:trHeight w:val="270"/>
          <w:jc w:val="center"/>
        </w:trPr>
        <w:tc>
          <w:tcPr>
            <w:tcW w:w="62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934E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126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9F151A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79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F94D1B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033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0FC34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626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C4272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695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FF11D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4,862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71EAD6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566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ACC9C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304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9877B5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,244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35181E" w14:textId="77777777" w:rsidR="009C0DCE" w:rsidRPr="009C0DCE" w:rsidRDefault="009C0DCE" w:rsidP="009C0DC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2,940</w:t>
            </w:r>
          </w:p>
        </w:tc>
        <w:tc>
          <w:tcPr>
            <w:tcW w:w="7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B2E09" w14:textId="77777777" w:rsidR="009C0DCE" w:rsidRPr="009C0DCE" w:rsidRDefault="009C0DCE" w:rsidP="009C0DC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9C0DCE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</w:tbl>
    <w:p w14:paraId="4209A19A" w14:textId="77777777" w:rsidR="0060630C" w:rsidRDefault="0060630C" w:rsidP="0060630C">
      <w:pPr>
        <w:spacing w:line="480" w:lineRule="auto"/>
      </w:pPr>
    </w:p>
    <w:p w14:paraId="068969BD" w14:textId="77777777" w:rsidR="0060630C" w:rsidRPr="0060630C" w:rsidRDefault="009C0DCE" w:rsidP="009C0DCE">
      <w:pPr>
        <w:jc w:val="left"/>
      </w:pPr>
      <w:r>
        <w:br w:type="page"/>
      </w:r>
    </w:p>
    <w:p w14:paraId="60AA3480" w14:textId="77777777" w:rsidR="003716A5" w:rsidRPr="00A310DC" w:rsidRDefault="003716A5" w:rsidP="00C7741F">
      <w:pPr>
        <w:pStyle w:val="Keterangan"/>
        <w:spacing w:after="0" w:line="480" w:lineRule="auto"/>
        <w:rPr>
          <w:b/>
          <w:i w:val="0"/>
          <w:color w:val="auto"/>
          <w:sz w:val="24"/>
          <w:lang w:val="id-ID"/>
        </w:rPr>
      </w:pPr>
      <w:bookmarkStart w:id="7" w:name="_Toc140523261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6</w:t>
      </w:r>
      <w:r w:rsidRPr="003716A5">
        <w:rPr>
          <w:b/>
          <w:i w:val="0"/>
          <w:color w:val="auto"/>
          <w:sz w:val="24"/>
        </w:rPr>
        <w:fldChar w:fldCharType="end"/>
      </w:r>
      <w:r w:rsidR="00462857">
        <w:rPr>
          <w:b/>
          <w:i w:val="0"/>
          <w:color w:val="auto"/>
          <w:sz w:val="24"/>
          <w:lang w:val="id-ID"/>
        </w:rPr>
        <w:t xml:space="preserve"> :</w:t>
      </w:r>
      <w:r w:rsidR="00A310DC">
        <w:rPr>
          <w:b/>
          <w:i w:val="0"/>
          <w:color w:val="auto"/>
          <w:sz w:val="24"/>
          <w:lang w:val="id-ID"/>
        </w:rPr>
        <w:t xml:space="preserve"> </w:t>
      </w:r>
      <w:proofErr w:type="spellStart"/>
      <w:r w:rsidR="00A310DC">
        <w:rPr>
          <w:b/>
          <w:color w:val="auto"/>
          <w:sz w:val="24"/>
          <w:lang w:val="id-ID"/>
        </w:rPr>
        <w:t>Ouput</w:t>
      </w:r>
      <w:proofErr w:type="spellEnd"/>
      <w:r w:rsidR="00A310DC">
        <w:rPr>
          <w:b/>
          <w:color w:val="auto"/>
          <w:sz w:val="24"/>
          <w:lang w:val="id-ID"/>
        </w:rPr>
        <w:t xml:space="preserve"> </w:t>
      </w:r>
      <w:r w:rsidR="00A310DC">
        <w:rPr>
          <w:b/>
          <w:i w:val="0"/>
          <w:color w:val="auto"/>
          <w:sz w:val="24"/>
          <w:lang w:val="id-ID"/>
        </w:rPr>
        <w:t>SPSS 25</w:t>
      </w:r>
      <w:bookmarkEnd w:id="7"/>
    </w:p>
    <w:tbl>
      <w:tblPr>
        <w:tblpPr w:leftFromText="180" w:rightFromText="180" w:vertAnchor="text" w:horzAnchor="margin" w:tblpX="231" w:tblpY="34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"/>
        <w:gridCol w:w="1611"/>
        <w:gridCol w:w="934"/>
        <w:gridCol w:w="1448"/>
        <w:gridCol w:w="2182"/>
        <w:gridCol w:w="581"/>
        <w:gridCol w:w="481"/>
      </w:tblGrid>
      <w:tr w:rsidR="0042473B" w:rsidRPr="00146BA6" w14:paraId="13C7F6B1" w14:textId="77777777" w:rsidTr="0042473B">
        <w:trPr>
          <w:cantSplit/>
        </w:trPr>
        <w:tc>
          <w:tcPr>
            <w:tcW w:w="0" w:type="auto"/>
            <w:gridSpan w:val="7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CACFF38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146BA6">
              <w:rPr>
                <w:rFonts w:ascii="Arial Bold" w:eastAsia="Times New Roman" w:hAnsi="Arial Bold" w:cs="Calibri"/>
                <w:b/>
                <w:bCs/>
                <w:lang w:val="en-ID" w:eastAsia="en-ID"/>
              </w:rPr>
              <w:t>Coefficients</w:t>
            </w:r>
            <w:r w:rsidRPr="00146BA6">
              <w:rPr>
                <w:rFonts w:ascii="Arial Bold" w:eastAsia="Times New Roman" w:hAnsi="Arial Bold" w:cs="Calibri"/>
                <w:b/>
                <w:bCs/>
                <w:vertAlign w:val="superscript"/>
                <w:lang w:val="en-ID" w:eastAsia="en-ID"/>
              </w:rPr>
              <w:t>a</w:t>
            </w:r>
            <w:proofErr w:type="spellEnd"/>
          </w:p>
        </w:tc>
      </w:tr>
      <w:tr w:rsidR="0042473B" w:rsidRPr="00146BA6" w14:paraId="74A83245" w14:textId="77777777" w:rsidTr="0042473B">
        <w:trPr>
          <w:cantSplit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794F94C7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7D0B842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3DD917A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4C6CE231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082E560F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42473B" w:rsidRPr="00146BA6" w14:paraId="0F5CA40A" w14:textId="77777777" w:rsidTr="0042473B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739D837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7CC861F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63FBF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CC59FC6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548F4A7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18299C44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2473B" w:rsidRPr="00146BA6" w14:paraId="2BDCA798" w14:textId="77777777" w:rsidTr="0042473B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00DC41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5B295404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5B890261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2,983</w:t>
            </w:r>
          </w:p>
        </w:tc>
        <w:tc>
          <w:tcPr>
            <w:tcW w:w="0" w:type="auto"/>
            <w:shd w:val="clear" w:color="auto" w:fill="FFFFFF"/>
          </w:tcPr>
          <w:p w14:paraId="322D36C7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4,857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B9B4D9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FFC061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614</w:t>
            </w:r>
          </w:p>
        </w:tc>
        <w:tc>
          <w:tcPr>
            <w:tcW w:w="0" w:type="auto"/>
            <w:shd w:val="clear" w:color="auto" w:fill="FFFFFF"/>
          </w:tcPr>
          <w:p w14:paraId="6281E28A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542</w:t>
            </w:r>
          </w:p>
        </w:tc>
      </w:tr>
      <w:tr w:rsidR="0042473B" w:rsidRPr="00146BA6" w14:paraId="463F0CDC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4B16356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2E0C942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A310DC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339D6CA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479</w:t>
            </w:r>
          </w:p>
        </w:tc>
        <w:tc>
          <w:tcPr>
            <w:tcW w:w="0" w:type="auto"/>
            <w:shd w:val="clear" w:color="auto" w:fill="FFFFFF"/>
          </w:tcPr>
          <w:p w14:paraId="395ED2A9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40</w:t>
            </w:r>
          </w:p>
        </w:tc>
        <w:tc>
          <w:tcPr>
            <w:tcW w:w="0" w:type="auto"/>
            <w:shd w:val="clear" w:color="auto" w:fill="FFFFFF"/>
          </w:tcPr>
          <w:p w14:paraId="05C45E8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427</w:t>
            </w:r>
          </w:p>
        </w:tc>
        <w:tc>
          <w:tcPr>
            <w:tcW w:w="0" w:type="auto"/>
            <w:shd w:val="clear" w:color="auto" w:fill="FFFFFF"/>
          </w:tcPr>
          <w:p w14:paraId="596A752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3,416</w:t>
            </w:r>
          </w:p>
        </w:tc>
        <w:tc>
          <w:tcPr>
            <w:tcW w:w="0" w:type="auto"/>
            <w:shd w:val="clear" w:color="auto" w:fill="FFFFFF"/>
          </w:tcPr>
          <w:p w14:paraId="641CF71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001</w:t>
            </w:r>
          </w:p>
        </w:tc>
      </w:tr>
      <w:tr w:rsidR="0042473B" w:rsidRPr="00146BA6" w14:paraId="349401CA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7BDD2AE9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EC4286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Pengalaman</w:t>
            </w:r>
            <w:proofErr w:type="spellEnd"/>
            <w:r w:rsidRPr="00A310DC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764FBA2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32</w:t>
            </w:r>
          </w:p>
        </w:tc>
        <w:tc>
          <w:tcPr>
            <w:tcW w:w="0" w:type="auto"/>
            <w:shd w:val="clear" w:color="auto" w:fill="FFFFFF"/>
          </w:tcPr>
          <w:p w14:paraId="6BA490C7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15</w:t>
            </w:r>
          </w:p>
        </w:tc>
        <w:tc>
          <w:tcPr>
            <w:tcW w:w="0" w:type="auto"/>
            <w:shd w:val="clear" w:color="auto" w:fill="FFFFFF"/>
          </w:tcPr>
          <w:p w14:paraId="235307D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59</w:t>
            </w:r>
          </w:p>
        </w:tc>
        <w:tc>
          <w:tcPr>
            <w:tcW w:w="0" w:type="auto"/>
            <w:shd w:val="clear" w:color="auto" w:fill="FFFFFF"/>
          </w:tcPr>
          <w:p w14:paraId="435FE1E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2,021</w:t>
            </w:r>
          </w:p>
        </w:tc>
        <w:tc>
          <w:tcPr>
            <w:tcW w:w="0" w:type="auto"/>
            <w:shd w:val="clear" w:color="auto" w:fill="FFFFFF"/>
          </w:tcPr>
          <w:p w14:paraId="506B046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048</w:t>
            </w:r>
          </w:p>
        </w:tc>
      </w:tr>
      <w:tr w:rsidR="0042473B" w:rsidRPr="00146BA6" w14:paraId="2D4990C4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2D156239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865F54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K3</w:t>
            </w:r>
          </w:p>
        </w:tc>
        <w:tc>
          <w:tcPr>
            <w:tcW w:w="0" w:type="auto"/>
            <w:shd w:val="clear" w:color="auto" w:fill="FFFFFF"/>
          </w:tcPr>
          <w:p w14:paraId="6A7EA291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18</w:t>
            </w:r>
          </w:p>
        </w:tc>
        <w:tc>
          <w:tcPr>
            <w:tcW w:w="0" w:type="auto"/>
            <w:shd w:val="clear" w:color="auto" w:fill="FFFFFF"/>
          </w:tcPr>
          <w:p w14:paraId="172F7A5B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33</w:t>
            </w:r>
          </w:p>
        </w:tc>
        <w:tc>
          <w:tcPr>
            <w:tcW w:w="0" w:type="auto"/>
            <w:shd w:val="clear" w:color="auto" w:fill="FFFFFF"/>
          </w:tcPr>
          <w:p w14:paraId="1375BB3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73</w:t>
            </w:r>
          </w:p>
        </w:tc>
        <w:tc>
          <w:tcPr>
            <w:tcW w:w="0" w:type="auto"/>
            <w:shd w:val="clear" w:color="auto" w:fill="FFFFFF"/>
          </w:tcPr>
          <w:p w14:paraId="269B213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1,643</w:t>
            </w:r>
          </w:p>
        </w:tc>
        <w:tc>
          <w:tcPr>
            <w:tcW w:w="0" w:type="auto"/>
            <w:shd w:val="clear" w:color="auto" w:fill="FFFFFF"/>
          </w:tcPr>
          <w:p w14:paraId="28570438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06</w:t>
            </w:r>
          </w:p>
        </w:tc>
      </w:tr>
    </w:tbl>
    <w:p w14:paraId="7A43806C" w14:textId="77777777" w:rsidR="00A310DC" w:rsidRPr="00A310DC" w:rsidRDefault="00A310DC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Regresi Linier Berganda</w:t>
      </w:r>
    </w:p>
    <w:p w14:paraId="0AA2AB8B" w14:textId="77777777" w:rsidR="00A310DC" w:rsidRPr="00A310DC" w:rsidRDefault="00A310DC" w:rsidP="00C7741F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szCs w:val="24"/>
        </w:rPr>
      </w:pPr>
    </w:p>
    <w:tbl>
      <w:tblPr>
        <w:tblpPr w:leftFromText="180" w:rightFromText="180" w:vertAnchor="text" w:horzAnchor="margin" w:tblpX="231" w:tblpY="385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"/>
        <w:gridCol w:w="1611"/>
        <w:gridCol w:w="934"/>
        <w:gridCol w:w="1448"/>
        <w:gridCol w:w="2182"/>
        <w:gridCol w:w="581"/>
        <w:gridCol w:w="481"/>
      </w:tblGrid>
      <w:tr w:rsidR="0042473B" w:rsidRPr="00146BA6" w14:paraId="795B595D" w14:textId="77777777" w:rsidTr="0042473B">
        <w:trPr>
          <w:cantSplit/>
        </w:trPr>
        <w:tc>
          <w:tcPr>
            <w:tcW w:w="0" w:type="auto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D9BB429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146BA6">
              <w:rPr>
                <w:rFonts w:ascii="Arial Bold" w:eastAsia="Times New Roman" w:hAnsi="Arial Bold" w:cs="Calibri"/>
                <w:b/>
                <w:bCs/>
                <w:lang w:val="en-ID" w:eastAsia="en-ID"/>
              </w:rPr>
              <w:t>Coefficients</w:t>
            </w:r>
            <w:r w:rsidRPr="00146BA6">
              <w:rPr>
                <w:rFonts w:ascii="Arial Bold" w:eastAsia="Times New Roman" w:hAnsi="Arial Bold" w:cs="Calibri"/>
                <w:b/>
                <w:bCs/>
                <w:vertAlign w:val="superscript"/>
                <w:lang w:val="en-ID" w:eastAsia="en-ID"/>
              </w:rPr>
              <w:t>a</w:t>
            </w:r>
            <w:proofErr w:type="spellEnd"/>
          </w:p>
        </w:tc>
      </w:tr>
      <w:tr w:rsidR="0042473B" w:rsidRPr="00146BA6" w14:paraId="4F2370D1" w14:textId="77777777" w:rsidTr="0042473B">
        <w:trPr>
          <w:cantSplit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4080482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145C2A3A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2ECCBFC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7FE6CEF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549E11F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42473B" w:rsidRPr="00146BA6" w14:paraId="7882032C" w14:textId="77777777" w:rsidTr="0042473B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1DABDE17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6573DBDD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8C6A06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7035CB6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0708AA28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7274738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2473B" w:rsidRPr="00146BA6" w14:paraId="3AF5B8EB" w14:textId="77777777" w:rsidTr="0042473B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2EC0A11A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2EF12E8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7591A5F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2,983</w:t>
            </w:r>
          </w:p>
        </w:tc>
        <w:tc>
          <w:tcPr>
            <w:tcW w:w="0" w:type="auto"/>
            <w:shd w:val="clear" w:color="auto" w:fill="FFFFFF"/>
          </w:tcPr>
          <w:p w14:paraId="6F99AB4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4,857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54DCBCA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48FF959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614</w:t>
            </w:r>
          </w:p>
        </w:tc>
        <w:tc>
          <w:tcPr>
            <w:tcW w:w="0" w:type="auto"/>
            <w:shd w:val="clear" w:color="auto" w:fill="FFFFFF"/>
          </w:tcPr>
          <w:p w14:paraId="625D93A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542</w:t>
            </w:r>
          </w:p>
        </w:tc>
      </w:tr>
      <w:tr w:rsidR="0042473B" w:rsidRPr="00146BA6" w14:paraId="4DF8239E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7FC3EE01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1A8E8604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A310DC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68B7FF6C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479</w:t>
            </w:r>
          </w:p>
        </w:tc>
        <w:tc>
          <w:tcPr>
            <w:tcW w:w="0" w:type="auto"/>
            <w:shd w:val="clear" w:color="auto" w:fill="FFFFFF"/>
          </w:tcPr>
          <w:p w14:paraId="75CEC65F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40</w:t>
            </w:r>
          </w:p>
        </w:tc>
        <w:tc>
          <w:tcPr>
            <w:tcW w:w="0" w:type="auto"/>
            <w:shd w:val="clear" w:color="auto" w:fill="FFFFFF"/>
          </w:tcPr>
          <w:p w14:paraId="189D192F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427</w:t>
            </w:r>
          </w:p>
        </w:tc>
        <w:tc>
          <w:tcPr>
            <w:tcW w:w="0" w:type="auto"/>
            <w:shd w:val="clear" w:color="auto" w:fill="FFFFFF"/>
          </w:tcPr>
          <w:p w14:paraId="5DDBDE7D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3,416</w:t>
            </w:r>
          </w:p>
        </w:tc>
        <w:tc>
          <w:tcPr>
            <w:tcW w:w="0" w:type="auto"/>
            <w:shd w:val="clear" w:color="auto" w:fill="FFFFFF"/>
          </w:tcPr>
          <w:p w14:paraId="56F34703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001</w:t>
            </w:r>
          </w:p>
        </w:tc>
      </w:tr>
      <w:tr w:rsidR="0042473B" w:rsidRPr="00146BA6" w14:paraId="479CA991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437B42F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AC493AF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Pengalaman</w:t>
            </w:r>
            <w:proofErr w:type="spellEnd"/>
            <w:r w:rsidRPr="00A310DC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310DC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0" w:type="auto"/>
            <w:shd w:val="clear" w:color="auto" w:fill="FFFFFF"/>
          </w:tcPr>
          <w:p w14:paraId="126282E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32</w:t>
            </w:r>
          </w:p>
        </w:tc>
        <w:tc>
          <w:tcPr>
            <w:tcW w:w="0" w:type="auto"/>
            <w:shd w:val="clear" w:color="auto" w:fill="FFFFFF"/>
          </w:tcPr>
          <w:p w14:paraId="6843D79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15</w:t>
            </w:r>
          </w:p>
        </w:tc>
        <w:tc>
          <w:tcPr>
            <w:tcW w:w="0" w:type="auto"/>
            <w:shd w:val="clear" w:color="auto" w:fill="FFFFFF"/>
          </w:tcPr>
          <w:p w14:paraId="0DB1A9C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59</w:t>
            </w:r>
          </w:p>
        </w:tc>
        <w:tc>
          <w:tcPr>
            <w:tcW w:w="0" w:type="auto"/>
            <w:shd w:val="clear" w:color="auto" w:fill="FFFFFF"/>
          </w:tcPr>
          <w:p w14:paraId="73C9D695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2,021</w:t>
            </w:r>
          </w:p>
        </w:tc>
        <w:tc>
          <w:tcPr>
            <w:tcW w:w="0" w:type="auto"/>
            <w:shd w:val="clear" w:color="auto" w:fill="FFFFFF"/>
          </w:tcPr>
          <w:p w14:paraId="2139F5F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048</w:t>
            </w:r>
          </w:p>
        </w:tc>
      </w:tr>
      <w:tr w:rsidR="0042473B" w:rsidRPr="00146BA6" w14:paraId="425B0800" w14:textId="77777777" w:rsidTr="0042473B">
        <w:trPr>
          <w:cantSplit/>
        </w:trPr>
        <w:tc>
          <w:tcPr>
            <w:tcW w:w="0" w:type="auto"/>
            <w:vMerge/>
            <w:shd w:val="clear" w:color="auto" w:fill="E0E0E0"/>
          </w:tcPr>
          <w:p w14:paraId="6021EE0D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0B6426A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K3</w:t>
            </w:r>
          </w:p>
        </w:tc>
        <w:tc>
          <w:tcPr>
            <w:tcW w:w="0" w:type="auto"/>
            <w:shd w:val="clear" w:color="auto" w:fill="FFFFFF"/>
          </w:tcPr>
          <w:p w14:paraId="3B1EA03E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218</w:t>
            </w:r>
          </w:p>
        </w:tc>
        <w:tc>
          <w:tcPr>
            <w:tcW w:w="0" w:type="auto"/>
            <w:shd w:val="clear" w:color="auto" w:fill="FFFFFF"/>
          </w:tcPr>
          <w:p w14:paraId="20F64C28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33</w:t>
            </w:r>
          </w:p>
        </w:tc>
        <w:tc>
          <w:tcPr>
            <w:tcW w:w="0" w:type="auto"/>
            <w:shd w:val="clear" w:color="auto" w:fill="FFFFFF"/>
          </w:tcPr>
          <w:p w14:paraId="23D46802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73</w:t>
            </w:r>
          </w:p>
        </w:tc>
        <w:tc>
          <w:tcPr>
            <w:tcW w:w="0" w:type="auto"/>
            <w:shd w:val="clear" w:color="auto" w:fill="FFFFFF"/>
          </w:tcPr>
          <w:p w14:paraId="26A6E786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1,643</w:t>
            </w:r>
          </w:p>
        </w:tc>
        <w:tc>
          <w:tcPr>
            <w:tcW w:w="0" w:type="auto"/>
            <w:shd w:val="clear" w:color="auto" w:fill="FFFFFF"/>
          </w:tcPr>
          <w:p w14:paraId="6C0CCE80" w14:textId="77777777" w:rsidR="0042473B" w:rsidRPr="00A310DC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310DC">
              <w:rPr>
                <w:rFonts w:ascii="Arial" w:hAnsi="Arial" w:cs="Arial"/>
                <w:sz w:val="18"/>
                <w:szCs w:val="18"/>
              </w:rPr>
              <w:t>,106</w:t>
            </w:r>
          </w:p>
        </w:tc>
      </w:tr>
    </w:tbl>
    <w:p w14:paraId="394EB973" w14:textId="77777777" w:rsidR="009C0DCE" w:rsidRDefault="00146BA6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t (Parsial)</w:t>
      </w:r>
    </w:p>
    <w:p w14:paraId="1C2D3544" w14:textId="77777777" w:rsidR="00146BA6" w:rsidRDefault="00146BA6" w:rsidP="00C7741F">
      <w:pPr>
        <w:spacing w:after="0" w:line="480" w:lineRule="auto"/>
        <w:rPr>
          <w:b/>
          <w:lang w:val="id-ID"/>
        </w:rPr>
      </w:pPr>
    </w:p>
    <w:tbl>
      <w:tblPr>
        <w:tblpPr w:leftFromText="180" w:rightFromText="180" w:vertAnchor="text" w:horzAnchor="margin" w:tblpX="279" w:tblpY="344"/>
        <w:tblW w:w="4735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3"/>
        <w:gridCol w:w="1281"/>
        <w:gridCol w:w="1460"/>
        <w:gridCol w:w="1020"/>
        <w:gridCol w:w="1399"/>
        <w:gridCol w:w="1020"/>
        <w:gridCol w:w="875"/>
      </w:tblGrid>
      <w:tr w:rsidR="0042473B" w:rsidRPr="00146BA6" w14:paraId="62F8E616" w14:textId="77777777" w:rsidTr="0042473B">
        <w:trPr>
          <w:cantSplit/>
        </w:trPr>
        <w:tc>
          <w:tcPr>
            <w:tcW w:w="5000" w:type="pct"/>
            <w:gridSpan w:val="7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D6125EE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146BA6">
              <w:rPr>
                <w:rFonts w:ascii="Arial" w:hAnsi="Arial" w:cs="Arial"/>
                <w:b/>
                <w:bCs/>
                <w:sz w:val="22"/>
              </w:rPr>
              <w:t>ANOVA</w:t>
            </w:r>
            <w:r w:rsidRPr="00146BA6">
              <w:rPr>
                <w:rFonts w:ascii="Arial" w:hAnsi="Arial" w:cs="Arial"/>
                <w:b/>
                <w:bCs/>
                <w:sz w:val="22"/>
                <w:vertAlign w:val="superscript"/>
              </w:rPr>
              <w:t>a</w:t>
            </w:r>
            <w:proofErr w:type="spellEnd"/>
          </w:p>
        </w:tc>
      </w:tr>
      <w:tr w:rsidR="0042473B" w:rsidRPr="00146BA6" w14:paraId="2F9BE9A7" w14:textId="77777777" w:rsidTr="0042473B">
        <w:trPr>
          <w:cantSplit/>
        </w:trPr>
        <w:tc>
          <w:tcPr>
            <w:tcW w:w="1155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19FD6E7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972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C040786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Sum of Squares</w:t>
            </w:r>
          </w:p>
        </w:tc>
        <w:tc>
          <w:tcPr>
            <w:tcW w:w="67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1A194F1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146BA6">
              <w:rPr>
                <w:rFonts w:ascii="Arial" w:hAnsi="Arial" w:cs="Arial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93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DBD144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Mean Square</w:t>
            </w:r>
          </w:p>
        </w:tc>
        <w:tc>
          <w:tcPr>
            <w:tcW w:w="679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1F81750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582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5A32A56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42473B" w:rsidRPr="00146BA6" w14:paraId="7FE42E73" w14:textId="77777777" w:rsidTr="0042473B">
        <w:trPr>
          <w:cantSplit/>
        </w:trPr>
        <w:tc>
          <w:tcPr>
            <w:tcW w:w="302" w:type="pct"/>
            <w:vMerge w:val="restar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B5F7F4B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53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A308A1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Regression</w:t>
            </w:r>
          </w:p>
        </w:tc>
        <w:tc>
          <w:tcPr>
            <w:tcW w:w="972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8F0505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1076,375</w:t>
            </w:r>
          </w:p>
        </w:tc>
        <w:tc>
          <w:tcPr>
            <w:tcW w:w="67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C0664F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93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21C834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358,792</w:t>
            </w:r>
          </w:p>
        </w:tc>
        <w:tc>
          <w:tcPr>
            <w:tcW w:w="67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A551F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16,574</w:t>
            </w:r>
          </w:p>
        </w:tc>
        <w:tc>
          <w:tcPr>
            <w:tcW w:w="58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170651E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,000</w:t>
            </w:r>
            <w:r w:rsidRPr="00146BA6"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</w:p>
        </w:tc>
      </w:tr>
      <w:tr w:rsidR="0042473B" w:rsidRPr="00146BA6" w14:paraId="3ABBE535" w14:textId="77777777" w:rsidTr="0042473B">
        <w:trPr>
          <w:cantSplit/>
        </w:trPr>
        <w:tc>
          <w:tcPr>
            <w:tcW w:w="302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FD6EA09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DD49A4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Residual</w:t>
            </w:r>
          </w:p>
        </w:tc>
        <w:tc>
          <w:tcPr>
            <w:tcW w:w="972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5EE17C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1147,345</w:t>
            </w:r>
          </w:p>
        </w:tc>
        <w:tc>
          <w:tcPr>
            <w:tcW w:w="67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FD21C5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53</w:t>
            </w:r>
          </w:p>
        </w:tc>
        <w:tc>
          <w:tcPr>
            <w:tcW w:w="93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056698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21,648</w:t>
            </w:r>
          </w:p>
        </w:tc>
        <w:tc>
          <w:tcPr>
            <w:tcW w:w="67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43DC1DE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504323A9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42473B" w:rsidRPr="00146BA6" w14:paraId="405B9988" w14:textId="77777777" w:rsidTr="0042473B">
        <w:trPr>
          <w:cantSplit/>
        </w:trPr>
        <w:tc>
          <w:tcPr>
            <w:tcW w:w="302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55501C9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853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9326C90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972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E7BA368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2223,719</w:t>
            </w:r>
          </w:p>
        </w:tc>
        <w:tc>
          <w:tcPr>
            <w:tcW w:w="67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38B77B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56</w:t>
            </w:r>
          </w:p>
        </w:tc>
        <w:tc>
          <w:tcPr>
            <w:tcW w:w="93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2E3B656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67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4D6D41D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center"/>
          </w:tcPr>
          <w:p w14:paraId="30943254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szCs w:val="24"/>
              </w:rPr>
            </w:pPr>
          </w:p>
        </w:tc>
      </w:tr>
      <w:tr w:rsidR="0042473B" w:rsidRPr="00146BA6" w14:paraId="32946087" w14:textId="77777777" w:rsidTr="0042473B">
        <w:trPr>
          <w:cantSplit/>
        </w:trPr>
        <w:tc>
          <w:tcPr>
            <w:tcW w:w="5000" w:type="pct"/>
            <w:gridSpan w:val="7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1DC828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proofErr w:type="spellStart"/>
            <w:r w:rsidRPr="00146BA6">
              <w:rPr>
                <w:rFonts w:ascii="Arial" w:hAnsi="Arial" w:cs="Arial"/>
                <w:sz w:val="18"/>
                <w:szCs w:val="18"/>
              </w:rPr>
              <w:t>Produktivitas</w:t>
            </w:r>
            <w:proofErr w:type="spellEnd"/>
            <w:r w:rsidRPr="00146BA6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146BA6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</w:tr>
      <w:tr w:rsidR="0042473B" w:rsidRPr="00146BA6" w14:paraId="3E2EAEEF" w14:textId="77777777" w:rsidTr="0042473B">
        <w:trPr>
          <w:cantSplit/>
        </w:trPr>
        <w:tc>
          <w:tcPr>
            <w:tcW w:w="5000" w:type="pct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47E527" w14:textId="77777777" w:rsidR="0042473B" w:rsidRPr="00146BA6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146BA6">
              <w:rPr>
                <w:rFonts w:ascii="Arial" w:hAnsi="Arial" w:cs="Arial"/>
                <w:sz w:val="18"/>
                <w:szCs w:val="18"/>
              </w:rPr>
              <w:t>b. Predict</w:t>
            </w:r>
            <w:r>
              <w:rPr>
                <w:rFonts w:ascii="Arial" w:hAnsi="Arial" w:cs="Arial"/>
                <w:sz w:val="18"/>
                <w:szCs w:val="18"/>
              </w:rPr>
              <w:t xml:space="preserve">ors: (Constant), K3, </w:t>
            </w:r>
            <w:r>
              <w:rPr>
                <w:rFonts w:ascii="Arial" w:hAnsi="Arial" w:cs="Arial"/>
                <w:sz w:val="18"/>
                <w:szCs w:val="18"/>
                <w:lang w:val="id-ID"/>
              </w:rPr>
              <w:t>Pengalaman</w:t>
            </w:r>
            <w:r w:rsidRPr="00146BA6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sz w:val="18"/>
                <w:szCs w:val="18"/>
                <w:lang w:val="id-ID"/>
              </w:rPr>
              <w:t>Lingkungan</w:t>
            </w:r>
            <w:r w:rsidRPr="00146BA6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146BA6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</w:tr>
    </w:tbl>
    <w:p w14:paraId="1FF9CF49" w14:textId="77777777" w:rsidR="00146BA6" w:rsidRPr="00146BA6" w:rsidRDefault="00146BA6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F (Simultan)</w:t>
      </w:r>
    </w:p>
    <w:p w14:paraId="4D91D4E6" w14:textId="77777777" w:rsidR="004961C0" w:rsidRDefault="004961C0" w:rsidP="009C0DCE">
      <w:pPr>
        <w:spacing w:line="480" w:lineRule="auto"/>
      </w:pPr>
    </w:p>
    <w:p w14:paraId="6EA149ED" w14:textId="77777777" w:rsidR="004961C0" w:rsidRDefault="004961C0" w:rsidP="004961C0">
      <w:r>
        <w:br w:type="page"/>
      </w:r>
    </w:p>
    <w:tbl>
      <w:tblPr>
        <w:tblpPr w:leftFromText="180" w:rightFromText="180" w:vertAnchor="text" w:horzAnchor="margin" w:tblpX="279" w:tblpY="371"/>
        <w:tblW w:w="4738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6"/>
        <w:gridCol w:w="1391"/>
        <w:gridCol w:w="1476"/>
        <w:gridCol w:w="1992"/>
        <w:gridCol w:w="1578"/>
      </w:tblGrid>
      <w:tr w:rsidR="0042473B" w:rsidRPr="004961C0" w14:paraId="15D1E0FB" w14:textId="77777777" w:rsidTr="0042473B">
        <w:trPr>
          <w:cantSplit/>
        </w:trPr>
        <w:tc>
          <w:tcPr>
            <w:tcW w:w="5000" w:type="pct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3C9E0927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22"/>
              </w:rPr>
            </w:pPr>
            <w:r w:rsidRPr="004961C0">
              <w:rPr>
                <w:rFonts w:ascii="Arial" w:hAnsi="Arial" w:cs="Arial"/>
                <w:b/>
                <w:bCs/>
                <w:sz w:val="22"/>
              </w:rPr>
              <w:lastRenderedPageBreak/>
              <w:t xml:space="preserve">Model </w:t>
            </w:r>
            <w:proofErr w:type="spellStart"/>
            <w:r w:rsidRPr="004961C0">
              <w:rPr>
                <w:rFonts w:ascii="Arial" w:hAnsi="Arial" w:cs="Arial"/>
                <w:b/>
                <w:bCs/>
                <w:sz w:val="22"/>
              </w:rPr>
              <w:t>Summary</w:t>
            </w:r>
            <w:r w:rsidRPr="004961C0">
              <w:rPr>
                <w:rFonts w:ascii="Arial" w:hAnsi="Arial" w:cs="Arial"/>
                <w:b/>
                <w:bCs/>
                <w:sz w:val="22"/>
                <w:vertAlign w:val="superscript"/>
              </w:rPr>
              <w:t>b</w:t>
            </w:r>
            <w:proofErr w:type="spellEnd"/>
          </w:p>
        </w:tc>
      </w:tr>
      <w:tr w:rsidR="0042473B" w:rsidRPr="004961C0" w14:paraId="783B1A07" w14:textId="77777777" w:rsidTr="0042473B">
        <w:trPr>
          <w:cantSplit/>
        </w:trPr>
        <w:tc>
          <w:tcPr>
            <w:tcW w:w="716" w:type="pct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FB0BF6C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926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AC5B97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98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1428307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326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FA96ED8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050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020E435E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</w:tr>
      <w:tr w:rsidR="0042473B" w:rsidRPr="004961C0" w14:paraId="119C47EF" w14:textId="77777777" w:rsidTr="0042473B">
        <w:trPr>
          <w:cantSplit/>
        </w:trPr>
        <w:tc>
          <w:tcPr>
            <w:tcW w:w="716" w:type="pc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E62772F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926" w:type="pct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282FB32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,696</w:t>
            </w:r>
            <w:r w:rsidRPr="004961C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82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EBA50D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,484</w:t>
            </w:r>
          </w:p>
        </w:tc>
        <w:tc>
          <w:tcPr>
            <w:tcW w:w="1326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C27AF2D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,455</w:t>
            </w:r>
          </w:p>
        </w:tc>
        <w:tc>
          <w:tcPr>
            <w:tcW w:w="1050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797827D0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>4,653</w:t>
            </w:r>
          </w:p>
        </w:tc>
      </w:tr>
      <w:tr w:rsidR="0042473B" w:rsidRPr="004961C0" w14:paraId="5B6C5A48" w14:textId="77777777" w:rsidTr="0042473B">
        <w:trPr>
          <w:cantSplit/>
        </w:trPr>
        <w:tc>
          <w:tcPr>
            <w:tcW w:w="5000" w:type="pct"/>
            <w:gridSpan w:val="5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80488F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 xml:space="preserve">a. Predictors: (Constant), K3,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4961C0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4961C0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Pengalaman</w:t>
            </w:r>
            <w:proofErr w:type="spellEnd"/>
            <w:r w:rsidRPr="004961C0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</w:tr>
      <w:tr w:rsidR="0042473B" w:rsidRPr="004961C0" w14:paraId="6545BDDA" w14:textId="77777777" w:rsidTr="0042473B">
        <w:trPr>
          <w:cantSplit/>
        </w:trPr>
        <w:tc>
          <w:tcPr>
            <w:tcW w:w="5000" w:type="pct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D06F2B" w14:textId="77777777" w:rsidR="0042473B" w:rsidRPr="004961C0" w:rsidRDefault="0042473B" w:rsidP="0042473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sz w:val="18"/>
                <w:szCs w:val="18"/>
              </w:rPr>
            </w:pPr>
            <w:r w:rsidRPr="004961C0">
              <w:rPr>
                <w:rFonts w:ascii="Arial" w:hAnsi="Arial" w:cs="Arial"/>
                <w:sz w:val="18"/>
                <w:szCs w:val="18"/>
              </w:rPr>
              <w:t xml:space="preserve">b. Dependent Variable: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Produktivitas</w:t>
            </w:r>
            <w:proofErr w:type="spellEnd"/>
            <w:r w:rsidRPr="004961C0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4961C0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</w:tr>
    </w:tbl>
    <w:p w14:paraId="3F91505A" w14:textId="77777777" w:rsidR="004961C0" w:rsidRPr="004961C0" w:rsidRDefault="004961C0" w:rsidP="00C7741F">
      <w:pPr>
        <w:spacing w:after="0" w:line="480" w:lineRule="auto"/>
        <w:jc w:val="center"/>
        <w:rPr>
          <w:b/>
          <w:lang w:val="id-ID"/>
        </w:rPr>
      </w:pPr>
      <w:r>
        <w:rPr>
          <w:b/>
          <w:lang w:val="id-ID"/>
        </w:rPr>
        <w:t>Hasil Uji Koefisien Determinasi</w:t>
      </w:r>
    </w:p>
    <w:p w14:paraId="44C465B6" w14:textId="77777777" w:rsidR="0042473B" w:rsidRDefault="0042473B" w:rsidP="004961C0">
      <w:pPr>
        <w:rPr>
          <w:rFonts w:cs="Times New Roman"/>
          <w:szCs w:val="24"/>
        </w:rPr>
      </w:pPr>
    </w:p>
    <w:p w14:paraId="3D7EC8DD" w14:textId="77777777" w:rsidR="004961C0" w:rsidRPr="004961C0" w:rsidRDefault="004961C0" w:rsidP="004961C0">
      <w:r>
        <w:br w:type="page"/>
      </w:r>
    </w:p>
    <w:p w14:paraId="43ECA6A5" w14:textId="77777777" w:rsidR="003716A5" w:rsidRPr="004961C0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8" w:name="_Toc140523262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7</w:t>
      </w:r>
      <w:r w:rsidRPr="003716A5">
        <w:rPr>
          <w:b/>
          <w:i w:val="0"/>
          <w:color w:val="auto"/>
          <w:sz w:val="24"/>
        </w:rPr>
        <w:fldChar w:fldCharType="end"/>
      </w:r>
      <w:r w:rsidR="00D921C7">
        <w:rPr>
          <w:b/>
          <w:i w:val="0"/>
          <w:color w:val="auto"/>
          <w:sz w:val="24"/>
          <w:lang w:val="id-ID"/>
        </w:rPr>
        <w:t xml:space="preserve"> : r</w:t>
      </w:r>
      <w:r w:rsidR="004961C0">
        <w:rPr>
          <w:b/>
          <w:i w:val="0"/>
          <w:color w:val="auto"/>
          <w:sz w:val="24"/>
          <w:lang w:val="id-ID"/>
        </w:rPr>
        <w:t xml:space="preserve"> Tabel</w:t>
      </w:r>
      <w:bookmarkEnd w:id="8"/>
    </w:p>
    <w:p w14:paraId="68C1D20B" w14:textId="77777777" w:rsidR="004961C0" w:rsidRPr="004961C0" w:rsidRDefault="004961C0" w:rsidP="004961C0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szCs w:val="28"/>
          <w:vertAlign w:val="subscript"/>
          <w:rtl/>
        </w:rPr>
      </w:pPr>
      <w:proofErr w:type="spellStart"/>
      <w:r w:rsidRPr="004961C0">
        <w:rPr>
          <w:rFonts w:ascii="Segoe UI" w:hAnsi="Segoe UI" w:cs="Segoe UI"/>
          <w:b/>
          <w:szCs w:val="28"/>
        </w:rPr>
        <w:t>Distribusi</w:t>
      </w:r>
      <w:proofErr w:type="spellEnd"/>
      <w:r w:rsidRPr="004961C0">
        <w:rPr>
          <w:rFonts w:ascii="Segoe UI" w:hAnsi="Segoe UI" w:cs="Segoe UI"/>
          <w:b/>
          <w:szCs w:val="28"/>
        </w:rPr>
        <w:t xml:space="preserve"> Nilai </w:t>
      </w:r>
      <w:proofErr w:type="spellStart"/>
      <w:r w:rsidRPr="004961C0">
        <w:rPr>
          <w:rFonts w:ascii="Segoe UI" w:hAnsi="Segoe UI" w:cs="Segoe UI"/>
          <w:b/>
          <w:szCs w:val="28"/>
        </w:rPr>
        <w:t>r</w:t>
      </w:r>
      <w:r w:rsidRPr="004961C0">
        <w:rPr>
          <w:rFonts w:ascii="Segoe UI" w:hAnsi="Segoe UI" w:cs="Segoe UI"/>
          <w:b/>
          <w:szCs w:val="28"/>
          <w:vertAlign w:val="subscript"/>
        </w:rPr>
        <w:t>tabel</w:t>
      </w:r>
      <w:proofErr w:type="spellEnd"/>
      <w:r w:rsidRPr="004961C0">
        <w:rPr>
          <w:rFonts w:ascii="Segoe UI" w:hAnsi="Segoe UI" w:cs="Segoe UI"/>
          <w:b/>
          <w:szCs w:val="28"/>
          <w:vertAlign w:val="subscript"/>
          <w:rtl/>
        </w:rPr>
        <w:t xml:space="preserve"> </w:t>
      </w:r>
    </w:p>
    <w:p w14:paraId="6EA3E27C" w14:textId="77777777" w:rsidR="004961C0" w:rsidRPr="004961C0" w:rsidRDefault="004961C0" w:rsidP="004961C0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szCs w:val="28"/>
        </w:rPr>
      </w:pPr>
      <w:proofErr w:type="spellStart"/>
      <w:r w:rsidRPr="004961C0">
        <w:rPr>
          <w:rFonts w:ascii="Segoe UI" w:hAnsi="Segoe UI" w:cs="Segoe UI"/>
          <w:b/>
          <w:szCs w:val="28"/>
        </w:rPr>
        <w:t>Signifikansi</w:t>
      </w:r>
      <w:proofErr w:type="spellEnd"/>
      <w:r w:rsidRPr="004961C0">
        <w:rPr>
          <w:rFonts w:ascii="Segoe UI" w:hAnsi="Segoe UI" w:cs="Segoe UI"/>
          <w:b/>
          <w:szCs w:val="28"/>
        </w:rPr>
        <w:t xml:space="preserve"> 5% dan 1%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394"/>
        <w:gridCol w:w="1246"/>
        <w:gridCol w:w="1411"/>
        <w:gridCol w:w="1234"/>
        <w:gridCol w:w="1411"/>
        <w:gridCol w:w="1232"/>
      </w:tblGrid>
      <w:tr w:rsidR="004961C0" w:rsidRPr="00854AF2" w14:paraId="2763448C" w14:textId="77777777" w:rsidTr="00A25A63">
        <w:trPr>
          <w:cantSplit/>
          <w:trHeight w:val="248"/>
          <w:jc w:val="center"/>
        </w:trPr>
        <w:tc>
          <w:tcPr>
            <w:tcW w:w="1394" w:type="dxa"/>
            <w:vMerge w:val="restart"/>
            <w:vAlign w:val="center"/>
          </w:tcPr>
          <w:p w14:paraId="20349DD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2657" w:type="dxa"/>
            <w:gridSpan w:val="2"/>
            <w:vAlign w:val="center"/>
          </w:tcPr>
          <w:p w14:paraId="1D991A0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The Level of Significance</w:t>
            </w:r>
          </w:p>
        </w:tc>
        <w:tc>
          <w:tcPr>
            <w:tcW w:w="1234" w:type="dxa"/>
            <w:vMerge w:val="restart"/>
            <w:vAlign w:val="center"/>
          </w:tcPr>
          <w:p w14:paraId="15874F5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2643" w:type="dxa"/>
            <w:gridSpan w:val="2"/>
            <w:vAlign w:val="center"/>
          </w:tcPr>
          <w:p w14:paraId="02FC62B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The Level of Significance</w:t>
            </w:r>
          </w:p>
        </w:tc>
      </w:tr>
      <w:tr w:rsidR="004961C0" w:rsidRPr="00854AF2" w14:paraId="70AFCB5A" w14:textId="77777777" w:rsidTr="00A25A63">
        <w:trPr>
          <w:cantSplit/>
          <w:trHeight w:val="248"/>
          <w:jc w:val="center"/>
        </w:trPr>
        <w:tc>
          <w:tcPr>
            <w:tcW w:w="1394" w:type="dxa"/>
            <w:vMerge/>
            <w:vAlign w:val="center"/>
          </w:tcPr>
          <w:p w14:paraId="2649685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1246" w:type="dxa"/>
            <w:vAlign w:val="center"/>
          </w:tcPr>
          <w:p w14:paraId="69345B9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1411" w:type="dxa"/>
            <w:vAlign w:val="center"/>
          </w:tcPr>
          <w:p w14:paraId="18A9CFF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  <w:tc>
          <w:tcPr>
            <w:tcW w:w="1234" w:type="dxa"/>
            <w:vMerge/>
            <w:vAlign w:val="center"/>
          </w:tcPr>
          <w:p w14:paraId="459B63E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1411" w:type="dxa"/>
            <w:vAlign w:val="center"/>
          </w:tcPr>
          <w:p w14:paraId="7555ACA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1232" w:type="dxa"/>
            <w:vAlign w:val="center"/>
          </w:tcPr>
          <w:p w14:paraId="72CE556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</w:tr>
      <w:tr w:rsidR="004961C0" w:rsidRPr="00854AF2" w14:paraId="70C0B871" w14:textId="77777777" w:rsidTr="00A25A63">
        <w:trPr>
          <w:trHeight w:val="248"/>
          <w:jc w:val="center"/>
        </w:trPr>
        <w:tc>
          <w:tcPr>
            <w:tcW w:w="1394" w:type="dxa"/>
          </w:tcPr>
          <w:p w14:paraId="231921A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</w:t>
            </w:r>
          </w:p>
        </w:tc>
        <w:tc>
          <w:tcPr>
            <w:tcW w:w="1246" w:type="dxa"/>
          </w:tcPr>
          <w:p w14:paraId="162DA59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7</w:t>
            </w:r>
          </w:p>
        </w:tc>
        <w:tc>
          <w:tcPr>
            <w:tcW w:w="1411" w:type="dxa"/>
          </w:tcPr>
          <w:p w14:paraId="70357C9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9</w:t>
            </w:r>
          </w:p>
        </w:tc>
        <w:tc>
          <w:tcPr>
            <w:tcW w:w="1234" w:type="dxa"/>
          </w:tcPr>
          <w:p w14:paraId="4EF9DA0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8</w:t>
            </w:r>
          </w:p>
        </w:tc>
        <w:tc>
          <w:tcPr>
            <w:tcW w:w="1411" w:type="dxa"/>
          </w:tcPr>
          <w:p w14:paraId="622D9C9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0</w:t>
            </w:r>
          </w:p>
        </w:tc>
        <w:tc>
          <w:tcPr>
            <w:tcW w:w="1232" w:type="dxa"/>
          </w:tcPr>
          <w:p w14:paraId="0ADD8EE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</w:tr>
      <w:tr w:rsidR="004961C0" w:rsidRPr="00854AF2" w14:paraId="45058B8E" w14:textId="77777777" w:rsidTr="00A25A63">
        <w:trPr>
          <w:trHeight w:val="248"/>
          <w:jc w:val="center"/>
        </w:trPr>
        <w:tc>
          <w:tcPr>
            <w:tcW w:w="1394" w:type="dxa"/>
          </w:tcPr>
          <w:p w14:paraId="2C70B68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</w:t>
            </w:r>
          </w:p>
        </w:tc>
        <w:tc>
          <w:tcPr>
            <w:tcW w:w="1246" w:type="dxa"/>
          </w:tcPr>
          <w:p w14:paraId="7B17D71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0</w:t>
            </w:r>
          </w:p>
        </w:tc>
        <w:tc>
          <w:tcPr>
            <w:tcW w:w="1411" w:type="dxa"/>
          </w:tcPr>
          <w:p w14:paraId="5CA4BE4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0</w:t>
            </w:r>
          </w:p>
        </w:tc>
        <w:tc>
          <w:tcPr>
            <w:tcW w:w="1234" w:type="dxa"/>
          </w:tcPr>
          <w:p w14:paraId="37250AC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9</w:t>
            </w:r>
          </w:p>
        </w:tc>
        <w:tc>
          <w:tcPr>
            <w:tcW w:w="1411" w:type="dxa"/>
          </w:tcPr>
          <w:p w14:paraId="231C463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6</w:t>
            </w:r>
          </w:p>
        </w:tc>
        <w:tc>
          <w:tcPr>
            <w:tcW w:w="1232" w:type="dxa"/>
          </w:tcPr>
          <w:p w14:paraId="0EBEB3D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8</w:t>
            </w:r>
          </w:p>
        </w:tc>
      </w:tr>
      <w:tr w:rsidR="004961C0" w:rsidRPr="00854AF2" w14:paraId="3089B623" w14:textId="77777777" w:rsidTr="00A25A63">
        <w:trPr>
          <w:trHeight w:val="248"/>
          <w:jc w:val="center"/>
        </w:trPr>
        <w:tc>
          <w:tcPr>
            <w:tcW w:w="1394" w:type="dxa"/>
          </w:tcPr>
          <w:p w14:paraId="00C7A1A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</w:t>
            </w:r>
          </w:p>
        </w:tc>
        <w:tc>
          <w:tcPr>
            <w:tcW w:w="1246" w:type="dxa"/>
          </w:tcPr>
          <w:p w14:paraId="0590453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8</w:t>
            </w:r>
          </w:p>
        </w:tc>
        <w:tc>
          <w:tcPr>
            <w:tcW w:w="1411" w:type="dxa"/>
          </w:tcPr>
          <w:p w14:paraId="0ABB99B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9</w:t>
            </w:r>
          </w:p>
        </w:tc>
        <w:tc>
          <w:tcPr>
            <w:tcW w:w="1234" w:type="dxa"/>
          </w:tcPr>
          <w:p w14:paraId="5A04947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</w:t>
            </w:r>
          </w:p>
        </w:tc>
        <w:tc>
          <w:tcPr>
            <w:tcW w:w="1411" w:type="dxa"/>
          </w:tcPr>
          <w:p w14:paraId="7CC0A6B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2</w:t>
            </w:r>
          </w:p>
        </w:tc>
        <w:tc>
          <w:tcPr>
            <w:tcW w:w="1232" w:type="dxa"/>
          </w:tcPr>
          <w:p w14:paraId="05C9FA0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3</w:t>
            </w:r>
          </w:p>
        </w:tc>
      </w:tr>
      <w:tr w:rsidR="004961C0" w:rsidRPr="00854AF2" w14:paraId="6C4C47C0" w14:textId="77777777" w:rsidTr="00A25A63">
        <w:trPr>
          <w:trHeight w:val="248"/>
          <w:jc w:val="center"/>
        </w:trPr>
        <w:tc>
          <w:tcPr>
            <w:tcW w:w="1394" w:type="dxa"/>
          </w:tcPr>
          <w:p w14:paraId="2E1D1D2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</w:t>
            </w:r>
          </w:p>
        </w:tc>
        <w:tc>
          <w:tcPr>
            <w:tcW w:w="1246" w:type="dxa"/>
          </w:tcPr>
          <w:p w14:paraId="2DF4431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11</w:t>
            </w:r>
          </w:p>
        </w:tc>
        <w:tc>
          <w:tcPr>
            <w:tcW w:w="1411" w:type="dxa"/>
          </w:tcPr>
          <w:p w14:paraId="0EBEFF6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17</w:t>
            </w:r>
          </w:p>
        </w:tc>
        <w:tc>
          <w:tcPr>
            <w:tcW w:w="1234" w:type="dxa"/>
          </w:tcPr>
          <w:p w14:paraId="505A07A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1</w:t>
            </w:r>
          </w:p>
        </w:tc>
        <w:tc>
          <w:tcPr>
            <w:tcW w:w="1411" w:type="dxa"/>
          </w:tcPr>
          <w:p w14:paraId="28E3C88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8</w:t>
            </w:r>
          </w:p>
        </w:tc>
        <w:tc>
          <w:tcPr>
            <w:tcW w:w="1232" w:type="dxa"/>
          </w:tcPr>
          <w:p w14:paraId="4591252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8</w:t>
            </w:r>
          </w:p>
        </w:tc>
      </w:tr>
      <w:tr w:rsidR="004961C0" w:rsidRPr="00854AF2" w14:paraId="05D351CE" w14:textId="77777777" w:rsidTr="00A25A63">
        <w:trPr>
          <w:trHeight w:val="248"/>
          <w:jc w:val="center"/>
        </w:trPr>
        <w:tc>
          <w:tcPr>
            <w:tcW w:w="1394" w:type="dxa"/>
          </w:tcPr>
          <w:p w14:paraId="45697C1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</w:t>
            </w:r>
          </w:p>
        </w:tc>
        <w:tc>
          <w:tcPr>
            <w:tcW w:w="1246" w:type="dxa"/>
          </w:tcPr>
          <w:p w14:paraId="7ACB965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54</w:t>
            </w:r>
          </w:p>
        </w:tc>
        <w:tc>
          <w:tcPr>
            <w:tcW w:w="1411" w:type="dxa"/>
          </w:tcPr>
          <w:p w14:paraId="6F5362B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4</w:t>
            </w:r>
          </w:p>
        </w:tc>
        <w:tc>
          <w:tcPr>
            <w:tcW w:w="1234" w:type="dxa"/>
          </w:tcPr>
          <w:p w14:paraId="6CFF01E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2</w:t>
            </w:r>
          </w:p>
        </w:tc>
        <w:tc>
          <w:tcPr>
            <w:tcW w:w="1411" w:type="dxa"/>
          </w:tcPr>
          <w:p w14:paraId="0DF8419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4</w:t>
            </w:r>
          </w:p>
        </w:tc>
        <w:tc>
          <w:tcPr>
            <w:tcW w:w="1232" w:type="dxa"/>
          </w:tcPr>
          <w:p w14:paraId="07F9663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3</w:t>
            </w:r>
          </w:p>
        </w:tc>
      </w:tr>
      <w:tr w:rsidR="004961C0" w:rsidRPr="00854AF2" w14:paraId="16725197" w14:textId="77777777" w:rsidTr="00A25A63">
        <w:trPr>
          <w:trHeight w:val="248"/>
          <w:jc w:val="center"/>
        </w:trPr>
        <w:tc>
          <w:tcPr>
            <w:tcW w:w="1394" w:type="dxa"/>
          </w:tcPr>
          <w:p w14:paraId="16F60F0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</w:t>
            </w:r>
          </w:p>
        </w:tc>
        <w:tc>
          <w:tcPr>
            <w:tcW w:w="1246" w:type="dxa"/>
          </w:tcPr>
          <w:p w14:paraId="78AC169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7</w:t>
            </w:r>
          </w:p>
        </w:tc>
        <w:tc>
          <w:tcPr>
            <w:tcW w:w="1411" w:type="dxa"/>
          </w:tcPr>
          <w:p w14:paraId="7CEAEFB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34</w:t>
            </w:r>
          </w:p>
        </w:tc>
        <w:tc>
          <w:tcPr>
            <w:tcW w:w="1234" w:type="dxa"/>
          </w:tcPr>
          <w:p w14:paraId="5BFB82D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3</w:t>
            </w:r>
          </w:p>
        </w:tc>
        <w:tc>
          <w:tcPr>
            <w:tcW w:w="1411" w:type="dxa"/>
          </w:tcPr>
          <w:p w14:paraId="5AD67A7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1</w:t>
            </w:r>
          </w:p>
        </w:tc>
        <w:tc>
          <w:tcPr>
            <w:tcW w:w="1232" w:type="dxa"/>
          </w:tcPr>
          <w:p w14:paraId="71243E2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9</w:t>
            </w:r>
          </w:p>
        </w:tc>
      </w:tr>
      <w:tr w:rsidR="004961C0" w:rsidRPr="00854AF2" w14:paraId="4FB3AFC0" w14:textId="77777777" w:rsidTr="00A25A63">
        <w:trPr>
          <w:trHeight w:val="248"/>
          <w:jc w:val="center"/>
        </w:trPr>
        <w:tc>
          <w:tcPr>
            <w:tcW w:w="1394" w:type="dxa"/>
          </w:tcPr>
          <w:p w14:paraId="3AB0D07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</w:t>
            </w:r>
          </w:p>
        </w:tc>
        <w:tc>
          <w:tcPr>
            <w:tcW w:w="1246" w:type="dxa"/>
          </w:tcPr>
          <w:p w14:paraId="2C3A516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6</w:t>
            </w:r>
          </w:p>
        </w:tc>
        <w:tc>
          <w:tcPr>
            <w:tcW w:w="1411" w:type="dxa"/>
          </w:tcPr>
          <w:p w14:paraId="5452A78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98</w:t>
            </w:r>
          </w:p>
        </w:tc>
        <w:tc>
          <w:tcPr>
            <w:tcW w:w="1234" w:type="dxa"/>
          </w:tcPr>
          <w:p w14:paraId="01F1B33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4</w:t>
            </w:r>
          </w:p>
        </w:tc>
        <w:tc>
          <w:tcPr>
            <w:tcW w:w="1411" w:type="dxa"/>
          </w:tcPr>
          <w:p w14:paraId="307548A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7</w:t>
            </w:r>
          </w:p>
        </w:tc>
        <w:tc>
          <w:tcPr>
            <w:tcW w:w="1232" w:type="dxa"/>
          </w:tcPr>
          <w:p w14:paraId="1E7027C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4</w:t>
            </w:r>
          </w:p>
        </w:tc>
      </w:tr>
      <w:tr w:rsidR="004961C0" w:rsidRPr="00854AF2" w14:paraId="4451722A" w14:textId="77777777" w:rsidTr="00A25A63">
        <w:trPr>
          <w:trHeight w:val="248"/>
          <w:jc w:val="center"/>
        </w:trPr>
        <w:tc>
          <w:tcPr>
            <w:tcW w:w="1394" w:type="dxa"/>
          </w:tcPr>
          <w:p w14:paraId="3B6A2F2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</w:t>
            </w:r>
          </w:p>
        </w:tc>
        <w:tc>
          <w:tcPr>
            <w:tcW w:w="1246" w:type="dxa"/>
          </w:tcPr>
          <w:p w14:paraId="739F627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32</w:t>
            </w:r>
          </w:p>
        </w:tc>
        <w:tc>
          <w:tcPr>
            <w:tcW w:w="1411" w:type="dxa"/>
          </w:tcPr>
          <w:p w14:paraId="4491B97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65</w:t>
            </w:r>
          </w:p>
        </w:tc>
        <w:tc>
          <w:tcPr>
            <w:tcW w:w="1234" w:type="dxa"/>
          </w:tcPr>
          <w:p w14:paraId="2584C74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5</w:t>
            </w:r>
          </w:p>
        </w:tc>
        <w:tc>
          <w:tcPr>
            <w:tcW w:w="1411" w:type="dxa"/>
          </w:tcPr>
          <w:p w14:paraId="71DE89D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4</w:t>
            </w:r>
          </w:p>
        </w:tc>
        <w:tc>
          <w:tcPr>
            <w:tcW w:w="1232" w:type="dxa"/>
          </w:tcPr>
          <w:p w14:paraId="015C12F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0</w:t>
            </w:r>
          </w:p>
        </w:tc>
      </w:tr>
      <w:tr w:rsidR="004961C0" w:rsidRPr="00854AF2" w14:paraId="707A1378" w14:textId="77777777" w:rsidTr="00A25A63">
        <w:trPr>
          <w:trHeight w:val="248"/>
          <w:jc w:val="center"/>
        </w:trPr>
        <w:tc>
          <w:tcPr>
            <w:tcW w:w="1394" w:type="dxa"/>
          </w:tcPr>
          <w:p w14:paraId="0395919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1</w:t>
            </w:r>
          </w:p>
        </w:tc>
        <w:tc>
          <w:tcPr>
            <w:tcW w:w="1246" w:type="dxa"/>
          </w:tcPr>
          <w:p w14:paraId="1BFE6AF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2</w:t>
            </w:r>
          </w:p>
        </w:tc>
        <w:tc>
          <w:tcPr>
            <w:tcW w:w="1411" w:type="dxa"/>
          </w:tcPr>
          <w:p w14:paraId="0A59CF1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35</w:t>
            </w:r>
          </w:p>
        </w:tc>
        <w:tc>
          <w:tcPr>
            <w:tcW w:w="1234" w:type="dxa"/>
          </w:tcPr>
          <w:p w14:paraId="326B2F0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6</w:t>
            </w:r>
          </w:p>
        </w:tc>
        <w:tc>
          <w:tcPr>
            <w:tcW w:w="1411" w:type="dxa"/>
          </w:tcPr>
          <w:p w14:paraId="54F8E34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1</w:t>
            </w:r>
          </w:p>
        </w:tc>
        <w:tc>
          <w:tcPr>
            <w:tcW w:w="1232" w:type="dxa"/>
          </w:tcPr>
          <w:p w14:paraId="6B35228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6</w:t>
            </w:r>
          </w:p>
        </w:tc>
      </w:tr>
      <w:tr w:rsidR="004961C0" w:rsidRPr="00854AF2" w14:paraId="0BF9F0D3" w14:textId="77777777" w:rsidTr="00A25A63">
        <w:trPr>
          <w:trHeight w:val="248"/>
          <w:jc w:val="center"/>
        </w:trPr>
        <w:tc>
          <w:tcPr>
            <w:tcW w:w="1394" w:type="dxa"/>
          </w:tcPr>
          <w:p w14:paraId="1649C3A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2</w:t>
            </w:r>
          </w:p>
        </w:tc>
        <w:tc>
          <w:tcPr>
            <w:tcW w:w="1246" w:type="dxa"/>
          </w:tcPr>
          <w:p w14:paraId="26E2B3A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76</w:t>
            </w:r>
          </w:p>
        </w:tc>
        <w:tc>
          <w:tcPr>
            <w:tcW w:w="1411" w:type="dxa"/>
          </w:tcPr>
          <w:p w14:paraId="6213086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8</w:t>
            </w:r>
          </w:p>
        </w:tc>
        <w:tc>
          <w:tcPr>
            <w:tcW w:w="1234" w:type="dxa"/>
          </w:tcPr>
          <w:p w14:paraId="0F361F2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7</w:t>
            </w:r>
          </w:p>
        </w:tc>
        <w:tc>
          <w:tcPr>
            <w:tcW w:w="1411" w:type="dxa"/>
          </w:tcPr>
          <w:p w14:paraId="2A54E1F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8</w:t>
            </w:r>
          </w:p>
        </w:tc>
        <w:tc>
          <w:tcPr>
            <w:tcW w:w="1232" w:type="dxa"/>
          </w:tcPr>
          <w:p w14:paraId="156CDA2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2</w:t>
            </w:r>
          </w:p>
        </w:tc>
      </w:tr>
      <w:tr w:rsidR="004961C0" w:rsidRPr="00854AF2" w14:paraId="6945016B" w14:textId="77777777" w:rsidTr="00A25A63">
        <w:trPr>
          <w:trHeight w:val="248"/>
          <w:jc w:val="center"/>
        </w:trPr>
        <w:tc>
          <w:tcPr>
            <w:tcW w:w="1394" w:type="dxa"/>
          </w:tcPr>
          <w:p w14:paraId="0E987C4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3</w:t>
            </w:r>
          </w:p>
        </w:tc>
        <w:tc>
          <w:tcPr>
            <w:tcW w:w="1246" w:type="dxa"/>
          </w:tcPr>
          <w:p w14:paraId="0AE4C7C0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53</w:t>
            </w:r>
          </w:p>
        </w:tc>
        <w:tc>
          <w:tcPr>
            <w:tcW w:w="1411" w:type="dxa"/>
          </w:tcPr>
          <w:p w14:paraId="05CFD25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84</w:t>
            </w:r>
          </w:p>
        </w:tc>
        <w:tc>
          <w:tcPr>
            <w:tcW w:w="1234" w:type="dxa"/>
          </w:tcPr>
          <w:p w14:paraId="10C41E6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8</w:t>
            </w:r>
          </w:p>
        </w:tc>
        <w:tc>
          <w:tcPr>
            <w:tcW w:w="1411" w:type="dxa"/>
          </w:tcPr>
          <w:p w14:paraId="4ED033D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4</w:t>
            </w:r>
          </w:p>
        </w:tc>
        <w:tc>
          <w:tcPr>
            <w:tcW w:w="1232" w:type="dxa"/>
          </w:tcPr>
          <w:p w14:paraId="246246D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8</w:t>
            </w:r>
          </w:p>
        </w:tc>
      </w:tr>
      <w:tr w:rsidR="004961C0" w:rsidRPr="00854AF2" w14:paraId="731FFF45" w14:textId="77777777" w:rsidTr="00A25A63">
        <w:trPr>
          <w:trHeight w:val="248"/>
          <w:jc w:val="center"/>
        </w:trPr>
        <w:tc>
          <w:tcPr>
            <w:tcW w:w="1394" w:type="dxa"/>
          </w:tcPr>
          <w:p w14:paraId="1754591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4</w:t>
            </w:r>
          </w:p>
        </w:tc>
        <w:tc>
          <w:tcPr>
            <w:tcW w:w="1246" w:type="dxa"/>
          </w:tcPr>
          <w:p w14:paraId="19EB6EF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32</w:t>
            </w:r>
          </w:p>
        </w:tc>
        <w:tc>
          <w:tcPr>
            <w:tcW w:w="1411" w:type="dxa"/>
          </w:tcPr>
          <w:p w14:paraId="780C29B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1</w:t>
            </w:r>
          </w:p>
        </w:tc>
        <w:tc>
          <w:tcPr>
            <w:tcW w:w="1234" w:type="dxa"/>
          </w:tcPr>
          <w:p w14:paraId="05A8DEE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9</w:t>
            </w:r>
          </w:p>
        </w:tc>
        <w:tc>
          <w:tcPr>
            <w:tcW w:w="1411" w:type="dxa"/>
          </w:tcPr>
          <w:p w14:paraId="3A7BBE7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1</w:t>
            </w:r>
          </w:p>
        </w:tc>
        <w:tc>
          <w:tcPr>
            <w:tcW w:w="1232" w:type="dxa"/>
          </w:tcPr>
          <w:p w14:paraId="384611A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4</w:t>
            </w:r>
          </w:p>
        </w:tc>
      </w:tr>
      <w:tr w:rsidR="004961C0" w:rsidRPr="00854AF2" w14:paraId="0D1A0FC2" w14:textId="77777777" w:rsidTr="00A25A63">
        <w:trPr>
          <w:trHeight w:val="248"/>
          <w:jc w:val="center"/>
        </w:trPr>
        <w:tc>
          <w:tcPr>
            <w:tcW w:w="1394" w:type="dxa"/>
          </w:tcPr>
          <w:p w14:paraId="2D90DE7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</w:t>
            </w:r>
          </w:p>
        </w:tc>
        <w:tc>
          <w:tcPr>
            <w:tcW w:w="1246" w:type="dxa"/>
          </w:tcPr>
          <w:p w14:paraId="29B38AB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4</w:t>
            </w:r>
          </w:p>
        </w:tc>
        <w:tc>
          <w:tcPr>
            <w:tcW w:w="1411" w:type="dxa"/>
          </w:tcPr>
          <w:p w14:paraId="67DD889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41</w:t>
            </w:r>
          </w:p>
        </w:tc>
        <w:tc>
          <w:tcPr>
            <w:tcW w:w="1234" w:type="dxa"/>
          </w:tcPr>
          <w:p w14:paraId="38CECBB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</w:t>
            </w:r>
          </w:p>
        </w:tc>
        <w:tc>
          <w:tcPr>
            <w:tcW w:w="1411" w:type="dxa"/>
            <w:shd w:val="clear" w:color="auto" w:fill="auto"/>
          </w:tcPr>
          <w:p w14:paraId="706A4621" w14:textId="77777777" w:rsidR="004961C0" w:rsidRPr="00534EB6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279</w:t>
            </w:r>
          </w:p>
        </w:tc>
        <w:tc>
          <w:tcPr>
            <w:tcW w:w="1232" w:type="dxa"/>
          </w:tcPr>
          <w:p w14:paraId="38115C98" w14:textId="77777777" w:rsidR="004961C0" w:rsidRPr="00534EB6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361</w:t>
            </w:r>
          </w:p>
        </w:tc>
      </w:tr>
      <w:tr w:rsidR="004961C0" w:rsidRPr="00854AF2" w14:paraId="73CF31F1" w14:textId="77777777" w:rsidTr="00A25A63">
        <w:trPr>
          <w:trHeight w:val="248"/>
          <w:jc w:val="center"/>
        </w:trPr>
        <w:tc>
          <w:tcPr>
            <w:tcW w:w="1394" w:type="dxa"/>
          </w:tcPr>
          <w:p w14:paraId="3BDB45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6</w:t>
            </w:r>
          </w:p>
        </w:tc>
        <w:tc>
          <w:tcPr>
            <w:tcW w:w="1246" w:type="dxa"/>
          </w:tcPr>
          <w:p w14:paraId="6604C4B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7</w:t>
            </w:r>
          </w:p>
        </w:tc>
        <w:tc>
          <w:tcPr>
            <w:tcW w:w="1411" w:type="dxa"/>
          </w:tcPr>
          <w:p w14:paraId="5FFB7C3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23</w:t>
            </w:r>
          </w:p>
        </w:tc>
        <w:tc>
          <w:tcPr>
            <w:tcW w:w="1234" w:type="dxa"/>
          </w:tcPr>
          <w:p w14:paraId="4DD84A3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5</w:t>
            </w:r>
          </w:p>
        </w:tc>
        <w:tc>
          <w:tcPr>
            <w:tcW w:w="1411" w:type="dxa"/>
          </w:tcPr>
          <w:p w14:paraId="7DA4788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66</w:t>
            </w:r>
          </w:p>
        </w:tc>
        <w:tc>
          <w:tcPr>
            <w:tcW w:w="1232" w:type="dxa"/>
          </w:tcPr>
          <w:p w14:paraId="29B0844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5</w:t>
            </w:r>
          </w:p>
        </w:tc>
      </w:tr>
      <w:tr w:rsidR="004961C0" w:rsidRPr="00854AF2" w14:paraId="4A270035" w14:textId="77777777" w:rsidTr="00A25A63">
        <w:trPr>
          <w:trHeight w:val="248"/>
          <w:jc w:val="center"/>
        </w:trPr>
        <w:tc>
          <w:tcPr>
            <w:tcW w:w="1394" w:type="dxa"/>
          </w:tcPr>
          <w:p w14:paraId="6EBBD37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</w:t>
            </w:r>
          </w:p>
        </w:tc>
        <w:tc>
          <w:tcPr>
            <w:tcW w:w="1246" w:type="dxa"/>
          </w:tcPr>
          <w:p w14:paraId="36ABC80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2</w:t>
            </w:r>
          </w:p>
        </w:tc>
        <w:tc>
          <w:tcPr>
            <w:tcW w:w="1411" w:type="dxa"/>
          </w:tcPr>
          <w:p w14:paraId="7724B77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6</w:t>
            </w:r>
          </w:p>
        </w:tc>
        <w:tc>
          <w:tcPr>
            <w:tcW w:w="1234" w:type="dxa"/>
          </w:tcPr>
          <w:p w14:paraId="56A00A2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</w:t>
            </w:r>
          </w:p>
        </w:tc>
        <w:tc>
          <w:tcPr>
            <w:tcW w:w="1411" w:type="dxa"/>
          </w:tcPr>
          <w:p w14:paraId="54B3638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54</w:t>
            </w:r>
          </w:p>
        </w:tc>
        <w:tc>
          <w:tcPr>
            <w:tcW w:w="1232" w:type="dxa"/>
          </w:tcPr>
          <w:p w14:paraId="00FECDB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30</w:t>
            </w:r>
          </w:p>
        </w:tc>
      </w:tr>
      <w:tr w:rsidR="004961C0" w:rsidRPr="00854AF2" w14:paraId="5F4D2139" w14:textId="77777777" w:rsidTr="00A25A63">
        <w:trPr>
          <w:trHeight w:val="248"/>
          <w:jc w:val="center"/>
        </w:trPr>
        <w:tc>
          <w:tcPr>
            <w:tcW w:w="1394" w:type="dxa"/>
          </w:tcPr>
          <w:p w14:paraId="553FCE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8</w:t>
            </w:r>
          </w:p>
        </w:tc>
        <w:tc>
          <w:tcPr>
            <w:tcW w:w="1246" w:type="dxa"/>
            <w:shd w:val="clear" w:color="auto" w:fill="FFFFFF"/>
          </w:tcPr>
          <w:p w14:paraId="0BE08F0A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68</w:t>
            </w:r>
          </w:p>
        </w:tc>
        <w:tc>
          <w:tcPr>
            <w:tcW w:w="1411" w:type="dxa"/>
            <w:shd w:val="clear" w:color="auto" w:fill="FFFFFF"/>
          </w:tcPr>
          <w:p w14:paraId="40DC2403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90</w:t>
            </w:r>
          </w:p>
        </w:tc>
        <w:tc>
          <w:tcPr>
            <w:tcW w:w="1234" w:type="dxa"/>
          </w:tcPr>
          <w:p w14:paraId="585E55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5</w:t>
            </w:r>
          </w:p>
        </w:tc>
        <w:tc>
          <w:tcPr>
            <w:tcW w:w="1411" w:type="dxa"/>
          </w:tcPr>
          <w:p w14:paraId="36018FE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44</w:t>
            </w:r>
          </w:p>
        </w:tc>
        <w:tc>
          <w:tcPr>
            <w:tcW w:w="1232" w:type="dxa"/>
          </w:tcPr>
          <w:p w14:paraId="74FB14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7</w:t>
            </w:r>
          </w:p>
        </w:tc>
      </w:tr>
      <w:tr w:rsidR="004961C0" w:rsidRPr="00854AF2" w14:paraId="6E126489" w14:textId="77777777" w:rsidTr="00A25A63">
        <w:trPr>
          <w:trHeight w:val="248"/>
          <w:jc w:val="center"/>
        </w:trPr>
        <w:tc>
          <w:tcPr>
            <w:tcW w:w="1394" w:type="dxa"/>
          </w:tcPr>
          <w:p w14:paraId="2D007B9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9</w:t>
            </w:r>
          </w:p>
        </w:tc>
        <w:tc>
          <w:tcPr>
            <w:tcW w:w="1246" w:type="dxa"/>
            <w:shd w:val="clear" w:color="auto" w:fill="FFFFFF"/>
          </w:tcPr>
          <w:p w14:paraId="06935C88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56</w:t>
            </w:r>
          </w:p>
        </w:tc>
        <w:tc>
          <w:tcPr>
            <w:tcW w:w="1411" w:type="dxa"/>
            <w:shd w:val="clear" w:color="auto" w:fill="FFFFFF"/>
          </w:tcPr>
          <w:p w14:paraId="5E5171BF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75</w:t>
            </w:r>
          </w:p>
        </w:tc>
        <w:tc>
          <w:tcPr>
            <w:tcW w:w="1234" w:type="dxa"/>
          </w:tcPr>
          <w:p w14:paraId="758589E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</w:t>
            </w:r>
          </w:p>
        </w:tc>
        <w:tc>
          <w:tcPr>
            <w:tcW w:w="1411" w:type="dxa"/>
          </w:tcPr>
          <w:p w14:paraId="1F080A6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35</w:t>
            </w:r>
          </w:p>
        </w:tc>
        <w:tc>
          <w:tcPr>
            <w:tcW w:w="1232" w:type="dxa"/>
          </w:tcPr>
          <w:p w14:paraId="1284072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6</w:t>
            </w:r>
          </w:p>
        </w:tc>
      </w:tr>
      <w:tr w:rsidR="004961C0" w:rsidRPr="00854AF2" w14:paraId="58D798A1" w14:textId="77777777" w:rsidTr="00A25A63">
        <w:trPr>
          <w:trHeight w:val="248"/>
          <w:jc w:val="center"/>
        </w:trPr>
        <w:tc>
          <w:tcPr>
            <w:tcW w:w="1394" w:type="dxa"/>
          </w:tcPr>
          <w:p w14:paraId="52A7DD0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</w:t>
            </w:r>
          </w:p>
        </w:tc>
        <w:tc>
          <w:tcPr>
            <w:tcW w:w="1246" w:type="dxa"/>
            <w:shd w:val="clear" w:color="auto" w:fill="FFFFFF"/>
          </w:tcPr>
          <w:p w14:paraId="0CD6EF66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44</w:t>
            </w:r>
          </w:p>
        </w:tc>
        <w:tc>
          <w:tcPr>
            <w:tcW w:w="1411" w:type="dxa"/>
            <w:shd w:val="clear" w:color="auto" w:fill="FFFFFF"/>
          </w:tcPr>
          <w:p w14:paraId="2CAAC2B8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61</w:t>
            </w:r>
          </w:p>
        </w:tc>
        <w:tc>
          <w:tcPr>
            <w:tcW w:w="1234" w:type="dxa"/>
          </w:tcPr>
          <w:p w14:paraId="2DFCDC3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5</w:t>
            </w:r>
          </w:p>
        </w:tc>
        <w:tc>
          <w:tcPr>
            <w:tcW w:w="1411" w:type="dxa"/>
          </w:tcPr>
          <w:p w14:paraId="58982B5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27</w:t>
            </w:r>
          </w:p>
        </w:tc>
        <w:tc>
          <w:tcPr>
            <w:tcW w:w="1232" w:type="dxa"/>
          </w:tcPr>
          <w:p w14:paraId="60C3F69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6</w:t>
            </w:r>
          </w:p>
        </w:tc>
      </w:tr>
      <w:tr w:rsidR="004961C0" w:rsidRPr="00854AF2" w14:paraId="692C389F" w14:textId="77777777" w:rsidTr="00A25A63">
        <w:trPr>
          <w:trHeight w:val="248"/>
          <w:jc w:val="center"/>
        </w:trPr>
        <w:tc>
          <w:tcPr>
            <w:tcW w:w="1394" w:type="dxa"/>
          </w:tcPr>
          <w:p w14:paraId="620744E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1</w:t>
            </w:r>
          </w:p>
        </w:tc>
        <w:tc>
          <w:tcPr>
            <w:tcW w:w="1246" w:type="dxa"/>
            <w:shd w:val="clear" w:color="auto" w:fill="FFFFFF"/>
          </w:tcPr>
          <w:p w14:paraId="4BEB721D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3</w:t>
            </w:r>
          </w:p>
        </w:tc>
        <w:tc>
          <w:tcPr>
            <w:tcW w:w="1411" w:type="dxa"/>
            <w:shd w:val="clear" w:color="auto" w:fill="FFFFFF"/>
          </w:tcPr>
          <w:p w14:paraId="2285A9B7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49</w:t>
            </w:r>
          </w:p>
        </w:tc>
        <w:tc>
          <w:tcPr>
            <w:tcW w:w="1234" w:type="dxa"/>
          </w:tcPr>
          <w:p w14:paraId="7CCC898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</w:t>
            </w:r>
          </w:p>
        </w:tc>
        <w:tc>
          <w:tcPr>
            <w:tcW w:w="1411" w:type="dxa"/>
            <w:shd w:val="clear" w:color="auto" w:fill="auto"/>
          </w:tcPr>
          <w:p w14:paraId="4DC4D4C9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20</w:t>
            </w:r>
          </w:p>
        </w:tc>
        <w:tc>
          <w:tcPr>
            <w:tcW w:w="1232" w:type="dxa"/>
            <w:shd w:val="clear" w:color="auto" w:fill="auto"/>
          </w:tcPr>
          <w:p w14:paraId="13240DA5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86</w:t>
            </w:r>
          </w:p>
        </w:tc>
      </w:tr>
      <w:tr w:rsidR="004961C0" w:rsidRPr="00854AF2" w14:paraId="3617CDB3" w14:textId="77777777" w:rsidTr="00A25A63">
        <w:trPr>
          <w:trHeight w:val="248"/>
          <w:jc w:val="center"/>
        </w:trPr>
        <w:tc>
          <w:tcPr>
            <w:tcW w:w="1394" w:type="dxa"/>
          </w:tcPr>
          <w:p w14:paraId="6085291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2</w:t>
            </w:r>
          </w:p>
        </w:tc>
        <w:tc>
          <w:tcPr>
            <w:tcW w:w="1246" w:type="dxa"/>
            <w:shd w:val="clear" w:color="auto" w:fill="FFFFFF"/>
          </w:tcPr>
          <w:p w14:paraId="6F873950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2</w:t>
            </w:r>
          </w:p>
        </w:tc>
        <w:tc>
          <w:tcPr>
            <w:tcW w:w="1411" w:type="dxa"/>
            <w:shd w:val="clear" w:color="auto" w:fill="FFFFFF"/>
          </w:tcPr>
          <w:p w14:paraId="31AEB4F7" w14:textId="77777777" w:rsidR="004961C0" w:rsidRPr="004C0967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37</w:t>
            </w:r>
          </w:p>
        </w:tc>
        <w:tc>
          <w:tcPr>
            <w:tcW w:w="1234" w:type="dxa"/>
          </w:tcPr>
          <w:p w14:paraId="166127C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5</w:t>
            </w:r>
          </w:p>
        </w:tc>
        <w:tc>
          <w:tcPr>
            <w:tcW w:w="1411" w:type="dxa"/>
            <w:shd w:val="clear" w:color="auto" w:fill="auto"/>
          </w:tcPr>
          <w:p w14:paraId="28407C33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3</w:t>
            </w:r>
          </w:p>
        </w:tc>
        <w:tc>
          <w:tcPr>
            <w:tcW w:w="1232" w:type="dxa"/>
            <w:shd w:val="clear" w:color="auto" w:fill="auto"/>
          </w:tcPr>
          <w:p w14:paraId="4CE9881E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78</w:t>
            </w:r>
          </w:p>
        </w:tc>
      </w:tr>
      <w:tr w:rsidR="004961C0" w:rsidRPr="00854AF2" w14:paraId="7B753711" w14:textId="77777777" w:rsidTr="00A25A63">
        <w:trPr>
          <w:trHeight w:val="248"/>
          <w:jc w:val="center"/>
        </w:trPr>
        <w:tc>
          <w:tcPr>
            <w:tcW w:w="1394" w:type="dxa"/>
          </w:tcPr>
          <w:p w14:paraId="4A3B2DF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3</w:t>
            </w:r>
          </w:p>
        </w:tc>
        <w:tc>
          <w:tcPr>
            <w:tcW w:w="1246" w:type="dxa"/>
          </w:tcPr>
          <w:p w14:paraId="5B5EF95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  <w:tc>
          <w:tcPr>
            <w:tcW w:w="1411" w:type="dxa"/>
          </w:tcPr>
          <w:p w14:paraId="6590DA5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26</w:t>
            </w:r>
          </w:p>
        </w:tc>
        <w:tc>
          <w:tcPr>
            <w:tcW w:w="1234" w:type="dxa"/>
          </w:tcPr>
          <w:p w14:paraId="01163ED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</w:t>
            </w:r>
          </w:p>
        </w:tc>
        <w:tc>
          <w:tcPr>
            <w:tcW w:w="1411" w:type="dxa"/>
            <w:shd w:val="clear" w:color="auto" w:fill="auto"/>
          </w:tcPr>
          <w:p w14:paraId="4D7566CB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7</w:t>
            </w:r>
          </w:p>
        </w:tc>
        <w:tc>
          <w:tcPr>
            <w:tcW w:w="1232" w:type="dxa"/>
            <w:shd w:val="clear" w:color="auto" w:fill="auto"/>
          </w:tcPr>
          <w:p w14:paraId="2BF5456D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7</w:t>
            </w:r>
          </w:p>
        </w:tc>
      </w:tr>
      <w:tr w:rsidR="004961C0" w:rsidRPr="00854AF2" w14:paraId="732FDA1C" w14:textId="77777777" w:rsidTr="00A25A63">
        <w:trPr>
          <w:trHeight w:val="248"/>
          <w:jc w:val="center"/>
        </w:trPr>
        <w:tc>
          <w:tcPr>
            <w:tcW w:w="1394" w:type="dxa"/>
          </w:tcPr>
          <w:p w14:paraId="5ACE8A8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4</w:t>
            </w:r>
          </w:p>
        </w:tc>
        <w:tc>
          <w:tcPr>
            <w:tcW w:w="1246" w:type="dxa"/>
          </w:tcPr>
          <w:p w14:paraId="40A5208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4</w:t>
            </w:r>
          </w:p>
        </w:tc>
        <w:tc>
          <w:tcPr>
            <w:tcW w:w="1411" w:type="dxa"/>
          </w:tcPr>
          <w:p w14:paraId="19DEB45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5</w:t>
            </w:r>
          </w:p>
        </w:tc>
        <w:tc>
          <w:tcPr>
            <w:tcW w:w="1234" w:type="dxa"/>
            <w:shd w:val="clear" w:color="auto" w:fill="auto"/>
          </w:tcPr>
          <w:p w14:paraId="0FB83AE8" w14:textId="77777777" w:rsidR="004961C0" w:rsidRPr="00EF3E50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95</w:t>
            </w:r>
          </w:p>
        </w:tc>
        <w:tc>
          <w:tcPr>
            <w:tcW w:w="1411" w:type="dxa"/>
            <w:tcBorders>
              <w:bottom w:val="single" w:sz="4" w:space="0" w:color="auto"/>
            </w:tcBorders>
            <w:shd w:val="clear" w:color="auto" w:fill="auto"/>
          </w:tcPr>
          <w:p w14:paraId="29B88197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2</w:t>
            </w:r>
          </w:p>
        </w:tc>
        <w:tc>
          <w:tcPr>
            <w:tcW w:w="1232" w:type="dxa"/>
            <w:shd w:val="clear" w:color="auto" w:fill="auto"/>
          </w:tcPr>
          <w:p w14:paraId="2650573F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3</w:t>
            </w:r>
          </w:p>
        </w:tc>
      </w:tr>
      <w:tr w:rsidR="004961C0" w:rsidRPr="00854AF2" w14:paraId="11AAFB7E" w14:textId="77777777" w:rsidTr="00A25A63">
        <w:trPr>
          <w:trHeight w:val="248"/>
          <w:jc w:val="center"/>
        </w:trPr>
        <w:tc>
          <w:tcPr>
            <w:tcW w:w="1394" w:type="dxa"/>
          </w:tcPr>
          <w:p w14:paraId="0DCF564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lastRenderedPageBreak/>
              <w:t>25</w:t>
            </w:r>
          </w:p>
        </w:tc>
        <w:tc>
          <w:tcPr>
            <w:tcW w:w="1246" w:type="dxa"/>
          </w:tcPr>
          <w:p w14:paraId="662E20E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6</w:t>
            </w:r>
          </w:p>
        </w:tc>
        <w:tc>
          <w:tcPr>
            <w:tcW w:w="1411" w:type="dxa"/>
          </w:tcPr>
          <w:p w14:paraId="12B258A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05</w:t>
            </w:r>
          </w:p>
        </w:tc>
        <w:tc>
          <w:tcPr>
            <w:tcW w:w="1234" w:type="dxa"/>
            <w:shd w:val="clear" w:color="auto" w:fill="auto"/>
          </w:tcPr>
          <w:p w14:paraId="5F00B53F" w14:textId="77777777" w:rsidR="004961C0" w:rsidRPr="00EF3E50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00</w:t>
            </w:r>
          </w:p>
        </w:tc>
        <w:tc>
          <w:tcPr>
            <w:tcW w:w="1411" w:type="dxa"/>
            <w:shd w:val="clear" w:color="auto" w:fill="auto"/>
          </w:tcPr>
          <w:p w14:paraId="393607E8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5</w:t>
            </w:r>
          </w:p>
        </w:tc>
        <w:tc>
          <w:tcPr>
            <w:tcW w:w="1232" w:type="dxa"/>
            <w:shd w:val="clear" w:color="auto" w:fill="auto"/>
          </w:tcPr>
          <w:p w14:paraId="68DA16D6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56</w:t>
            </w:r>
          </w:p>
        </w:tc>
      </w:tr>
      <w:tr w:rsidR="004961C0" w:rsidRPr="00854AF2" w14:paraId="462FA232" w14:textId="77777777" w:rsidTr="00A25A63">
        <w:trPr>
          <w:trHeight w:val="248"/>
          <w:jc w:val="center"/>
        </w:trPr>
        <w:tc>
          <w:tcPr>
            <w:tcW w:w="1394" w:type="dxa"/>
          </w:tcPr>
          <w:p w14:paraId="677ECBE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6</w:t>
            </w:r>
          </w:p>
        </w:tc>
        <w:tc>
          <w:tcPr>
            <w:tcW w:w="1246" w:type="dxa"/>
          </w:tcPr>
          <w:p w14:paraId="0660CFB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8</w:t>
            </w:r>
          </w:p>
        </w:tc>
        <w:tc>
          <w:tcPr>
            <w:tcW w:w="1411" w:type="dxa"/>
          </w:tcPr>
          <w:p w14:paraId="4B0E13F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6</w:t>
            </w:r>
          </w:p>
        </w:tc>
        <w:tc>
          <w:tcPr>
            <w:tcW w:w="1234" w:type="dxa"/>
            <w:shd w:val="clear" w:color="auto" w:fill="auto"/>
          </w:tcPr>
          <w:p w14:paraId="76210588" w14:textId="77777777" w:rsidR="004961C0" w:rsidRPr="00EF3E50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25</w:t>
            </w:r>
          </w:p>
        </w:tc>
        <w:tc>
          <w:tcPr>
            <w:tcW w:w="1411" w:type="dxa"/>
            <w:shd w:val="clear" w:color="auto" w:fill="auto"/>
          </w:tcPr>
          <w:p w14:paraId="6BDE1695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76</w:t>
            </w:r>
          </w:p>
        </w:tc>
        <w:tc>
          <w:tcPr>
            <w:tcW w:w="1232" w:type="dxa"/>
            <w:shd w:val="clear" w:color="auto" w:fill="auto"/>
          </w:tcPr>
          <w:p w14:paraId="42154CC9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30</w:t>
            </w:r>
          </w:p>
        </w:tc>
      </w:tr>
      <w:tr w:rsidR="004961C0" w:rsidRPr="00854AF2" w14:paraId="25AD83C4" w14:textId="77777777" w:rsidTr="00A25A63">
        <w:trPr>
          <w:trHeight w:val="248"/>
          <w:jc w:val="center"/>
        </w:trPr>
        <w:tc>
          <w:tcPr>
            <w:tcW w:w="1394" w:type="dxa"/>
          </w:tcPr>
          <w:p w14:paraId="2C6E369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7</w:t>
            </w:r>
          </w:p>
        </w:tc>
        <w:tc>
          <w:tcPr>
            <w:tcW w:w="1246" w:type="dxa"/>
          </w:tcPr>
          <w:p w14:paraId="1B307A2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1</w:t>
            </w:r>
          </w:p>
        </w:tc>
        <w:tc>
          <w:tcPr>
            <w:tcW w:w="1411" w:type="dxa"/>
          </w:tcPr>
          <w:p w14:paraId="2DCAC7F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7</w:t>
            </w:r>
          </w:p>
        </w:tc>
        <w:tc>
          <w:tcPr>
            <w:tcW w:w="1234" w:type="dxa"/>
            <w:shd w:val="clear" w:color="auto" w:fill="auto"/>
          </w:tcPr>
          <w:p w14:paraId="576719F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0</w:t>
            </w:r>
          </w:p>
        </w:tc>
        <w:tc>
          <w:tcPr>
            <w:tcW w:w="1411" w:type="dxa"/>
            <w:shd w:val="clear" w:color="auto" w:fill="auto"/>
          </w:tcPr>
          <w:p w14:paraId="295CDA06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59</w:t>
            </w:r>
          </w:p>
        </w:tc>
        <w:tc>
          <w:tcPr>
            <w:tcW w:w="1232" w:type="dxa"/>
            <w:shd w:val="clear" w:color="auto" w:fill="auto"/>
          </w:tcPr>
          <w:p w14:paraId="6A24ED39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0</w:t>
            </w:r>
          </w:p>
        </w:tc>
      </w:tr>
      <w:tr w:rsidR="004961C0" w:rsidRPr="00854AF2" w14:paraId="03019E62" w14:textId="77777777" w:rsidTr="00A25A63">
        <w:trPr>
          <w:trHeight w:val="248"/>
          <w:jc w:val="center"/>
        </w:trPr>
        <w:tc>
          <w:tcPr>
            <w:tcW w:w="1394" w:type="dxa"/>
          </w:tcPr>
          <w:p w14:paraId="0CA4CAC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8</w:t>
            </w:r>
          </w:p>
        </w:tc>
        <w:tc>
          <w:tcPr>
            <w:tcW w:w="1246" w:type="dxa"/>
          </w:tcPr>
          <w:p w14:paraId="2904D0B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4</w:t>
            </w:r>
          </w:p>
        </w:tc>
        <w:tc>
          <w:tcPr>
            <w:tcW w:w="1411" w:type="dxa"/>
          </w:tcPr>
          <w:p w14:paraId="38C8102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8</w:t>
            </w:r>
          </w:p>
        </w:tc>
        <w:tc>
          <w:tcPr>
            <w:tcW w:w="1234" w:type="dxa"/>
          </w:tcPr>
          <w:p w14:paraId="6E20F59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5</w:t>
            </w:r>
          </w:p>
        </w:tc>
        <w:tc>
          <w:tcPr>
            <w:tcW w:w="1411" w:type="dxa"/>
            <w:shd w:val="clear" w:color="auto" w:fill="auto"/>
          </w:tcPr>
          <w:p w14:paraId="017BB0DA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48</w:t>
            </w:r>
          </w:p>
        </w:tc>
        <w:tc>
          <w:tcPr>
            <w:tcW w:w="1232" w:type="dxa"/>
            <w:shd w:val="clear" w:color="auto" w:fill="auto"/>
          </w:tcPr>
          <w:p w14:paraId="013C57D1" w14:textId="77777777" w:rsidR="004961C0" w:rsidRPr="00563135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4</w:t>
            </w:r>
          </w:p>
        </w:tc>
      </w:tr>
      <w:tr w:rsidR="004961C0" w:rsidRPr="00854AF2" w14:paraId="22C9D382" w14:textId="77777777" w:rsidTr="00A25A63">
        <w:trPr>
          <w:trHeight w:val="248"/>
          <w:jc w:val="center"/>
        </w:trPr>
        <w:tc>
          <w:tcPr>
            <w:tcW w:w="1394" w:type="dxa"/>
          </w:tcPr>
          <w:p w14:paraId="7025D01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9</w:t>
            </w:r>
          </w:p>
        </w:tc>
        <w:tc>
          <w:tcPr>
            <w:tcW w:w="1246" w:type="dxa"/>
          </w:tcPr>
          <w:p w14:paraId="75AC82D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7</w:t>
            </w:r>
          </w:p>
        </w:tc>
        <w:tc>
          <w:tcPr>
            <w:tcW w:w="1411" w:type="dxa"/>
          </w:tcPr>
          <w:p w14:paraId="7624C22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0</w:t>
            </w:r>
          </w:p>
        </w:tc>
        <w:tc>
          <w:tcPr>
            <w:tcW w:w="1234" w:type="dxa"/>
          </w:tcPr>
          <w:p w14:paraId="7B3A489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0</w:t>
            </w:r>
          </w:p>
        </w:tc>
        <w:tc>
          <w:tcPr>
            <w:tcW w:w="1411" w:type="dxa"/>
          </w:tcPr>
          <w:p w14:paraId="05FF6F4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38</w:t>
            </w:r>
          </w:p>
        </w:tc>
        <w:tc>
          <w:tcPr>
            <w:tcW w:w="1232" w:type="dxa"/>
          </w:tcPr>
          <w:p w14:paraId="335D712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81</w:t>
            </w:r>
          </w:p>
        </w:tc>
      </w:tr>
      <w:tr w:rsidR="004961C0" w:rsidRPr="00854AF2" w14:paraId="4DAB894A" w14:textId="77777777" w:rsidTr="00A25A63">
        <w:trPr>
          <w:trHeight w:val="248"/>
          <w:jc w:val="center"/>
        </w:trPr>
        <w:tc>
          <w:tcPr>
            <w:tcW w:w="1394" w:type="dxa"/>
          </w:tcPr>
          <w:p w14:paraId="33C3F7D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</w:t>
            </w:r>
          </w:p>
        </w:tc>
        <w:tc>
          <w:tcPr>
            <w:tcW w:w="1246" w:type="dxa"/>
            <w:shd w:val="clear" w:color="auto" w:fill="FFFF00"/>
          </w:tcPr>
          <w:p w14:paraId="0008F118" w14:textId="77777777" w:rsidR="004961C0" w:rsidRPr="006F7BA4" w:rsidRDefault="004961C0" w:rsidP="00A25A63">
            <w:pPr>
              <w:spacing w:line="240" w:lineRule="auto"/>
              <w:jc w:val="center"/>
              <w:rPr>
                <w:snapToGrid w:val="0"/>
              </w:rPr>
            </w:pPr>
            <w:r w:rsidRPr="006F7BA4">
              <w:rPr>
                <w:snapToGrid w:val="0"/>
              </w:rPr>
              <w:t>0.361</w:t>
            </w:r>
          </w:p>
        </w:tc>
        <w:tc>
          <w:tcPr>
            <w:tcW w:w="1411" w:type="dxa"/>
          </w:tcPr>
          <w:p w14:paraId="7215D95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63</w:t>
            </w:r>
          </w:p>
        </w:tc>
        <w:tc>
          <w:tcPr>
            <w:tcW w:w="1234" w:type="dxa"/>
          </w:tcPr>
          <w:p w14:paraId="4B3FE49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0</w:t>
            </w:r>
          </w:p>
        </w:tc>
        <w:tc>
          <w:tcPr>
            <w:tcW w:w="1411" w:type="dxa"/>
          </w:tcPr>
          <w:p w14:paraId="6D30E0B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3</w:t>
            </w:r>
          </w:p>
        </w:tc>
        <w:tc>
          <w:tcPr>
            <w:tcW w:w="1232" w:type="dxa"/>
          </w:tcPr>
          <w:p w14:paraId="0729123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48</w:t>
            </w:r>
          </w:p>
        </w:tc>
      </w:tr>
      <w:tr w:rsidR="004961C0" w:rsidRPr="00854AF2" w14:paraId="44C84189" w14:textId="77777777" w:rsidTr="00A25A63">
        <w:trPr>
          <w:trHeight w:val="248"/>
          <w:jc w:val="center"/>
        </w:trPr>
        <w:tc>
          <w:tcPr>
            <w:tcW w:w="1394" w:type="dxa"/>
          </w:tcPr>
          <w:p w14:paraId="48BEAB28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1</w:t>
            </w:r>
          </w:p>
        </w:tc>
        <w:tc>
          <w:tcPr>
            <w:tcW w:w="1246" w:type="dxa"/>
          </w:tcPr>
          <w:p w14:paraId="55B8FE1D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55</w:t>
            </w:r>
          </w:p>
        </w:tc>
        <w:tc>
          <w:tcPr>
            <w:tcW w:w="1411" w:type="dxa"/>
          </w:tcPr>
          <w:p w14:paraId="34F97D8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56</w:t>
            </w:r>
          </w:p>
        </w:tc>
        <w:tc>
          <w:tcPr>
            <w:tcW w:w="1234" w:type="dxa"/>
          </w:tcPr>
          <w:p w14:paraId="6252239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0</w:t>
            </w:r>
          </w:p>
        </w:tc>
        <w:tc>
          <w:tcPr>
            <w:tcW w:w="1411" w:type="dxa"/>
          </w:tcPr>
          <w:p w14:paraId="042D7AB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8</w:t>
            </w:r>
          </w:p>
        </w:tc>
        <w:tc>
          <w:tcPr>
            <w:tcW w:w="1232" w:type="dxa"/>
          </w:tcPr>
          <w:p w14:paraId="5FC933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28</w:t>
            </w:r>
          </w:p>
        </w:tc>
      </w:tr>
      <w:tr w:rsidR="004961C0" w:rsidRPr="00854AF2" w14:paraId="0E6A841F" w14:textId="77777777" w:rsidTr="00A25A63">
        <w:trPr>
          <w:trHeight w:val="248"/>
          <w:jc w:val="center"/>
        </w:trPr>
        <w:tc>
          <w:tcPr>
            <w:tcW w:w="1394" w:type="dxa"/>
          </w:tcPr>
          <w:p w14:paraId="5186EE6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2</w:t>
            </w:r>
          </w:p>
        </w:tc>
        <w:tc>
          <w:tcPr>
            <w:tcW w:w="1246" w:type="dxa"/>
          </w:tcPr>
          <w:p w14:paraId="4075944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9</w:t>
            </w:r>
          </w:p>
        </w:tc>
        <w:tc>
          <w:tcPr>
            <w:tcW w:w="1411" w:type="dxa"/>
          </w:tcPr>
          <w:p w14:paraId="79C648F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9</w:t>
            </w:r>
          </w:p>
        </w:tc>
        <w:tc>
          <w:tcPr>
            <w:tcW w:w="1234" w:type="dxa"/>
          </w:tcPr>
          <w:p w14:paraId="46EA68D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0</w:t>
            </w:r>
          </w:p>
        </w:tc>
        <w:tc>
          <w:tcPr>
            <w:tcW w:w="1411" w:type="dxa"/>
          </w:tcPr>
          <w:p w14:paraId="29C5385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8</w:t>
            </w:r>
          </w:p>
        </w:tc>
        <w:tc>
          <w:tcPr>
            <w:tcW w:w="1232" w:type="dxa"/>
          </w:tcPr>
          <w:p w14:paraId="0E0FC7A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5</w:t>
            </w:r>
          </w:p>
        </w:tc>
      </w:tr>
      <w:tr w:rsidR="004961C0" w:rsidRPr="00854AF2" w14:paraId="2DF57744" w14:textId="77777777" w:rsidTr="00A25A63">
        <w:trPr>
          <w:trHeight w:val="248"/>
          <w:jc w:val="center"/>
        </w:trPr>
        <w:tc>
          <w:tcPr>
            <w:tcW w:w="1394" w:type="dxa"/>
          </w:tcPr>
          <w:p w14:paraId="275B4CD0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3</w:t>
            </w:r>
          </w:p>
        </w:tc>
        <w:tc>
          <w:tcPr>
            <w:tcW w:w="1246" w:type="dxa"/>
          </w:tcPr>
          <w:p w14:paraId="749EA03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4</w:t>
            </w:r>
          </w:p>
        </w:tc>
        <w:tc>
          <w:tcPr>
            <w:tcW w:w="1411" w:type="dxa"/>
          </w:tcPr>
          <w:p w14:paraId="0474C02A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2</w:t>
            </w:r>
          </w:p>
        </w:tc>
        <w:tc>
          <w:tcPr>
            <w:tcW w:w="1234" w:type="dxa"/>
          </w:tcPr>
          <w:p w14:paraId="0DFCB3A6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0</w:t>
            </w:r>
          </w:p>
        </w:tc>
        <w:tc>
          <w:tcPr>
            <w:tcW w:w="1411" w:type="dxa"/>
          </w:tcPr>
          <w:p w14:paraId="3284971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0</w:t>
            </w:r>
          </w:p>
        </w:tc>
        <w:tc>
          <w:tcPr>
            <w:tcW w:w="1232" w:type="dxa"/>
          </w:tcPr>
          <w:p w14:paraId="23A5E2A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05</w:t>
            </w:r>
          </w:p>
        </w:tc>
      </w:tr>
      <w:tr w:rsidR="004961C0" w:rsidRPr="00854AF2" w14:paraId="7F96D550" w14:textId="77777777" w:rsidTr="00A25A63">
        <w:trPr>
          <w:trHeight w:val="248"/>
          <w:jc w:val="center"/>
        </w:trPr>
        <w:tc>
          <w:tcPr>
            <w:tcW w:w="1394" w:type="dxa"/>
          </w:tcPr>
          <w:p w14:paraId="3CED2792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4</w:t>
            </w:r>
          </w:p>
        </w:tc>
        <w:tc>
          <w:tcPr>
            <w:tcW w:w="1246" w:type="dxa"/>
          </w:tcPr>
          <w:p w14:paraId="7113EAE5" w14:textId="77777777" w:rsidR="004961C0" w:rsidRPr="00DD49B4" w:rsidRDefault="004961C0" w:rsidP="00A25A63">
            <w:pPr>
              <w:spacing w:line="240" w:lineRule="auto"/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9</w:t>
            </w:r>
          </w:p>
        </w:tc>
        <w:tc>
          <w:tcPr>
            <w:tcW w:w="1411" w:type="dxa"/>
          </w:tcPr>
          <w:p w14:paraId="242751BF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6</w:t>
            </w:r>
          </w:p>
        </w:tc>
        <w:tc>
          <w:tcPr>
            <w:tcW w:w="1234" w:type="dxa"/>
          </w:tcPr>
          <w:p w14:paraId="1377DE4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0</w:t>
            </w:r>
          </w:p>
        </w:tc>
        <w:tc>
          <w:tcPr>
            <w:tcW w:w="1411" w:type="dxa"/>
          </w:tcPr>
          <w:p w14:paraId="78975E7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4</w:t>
            </w:r>
          </w:p>
        </w:tc>
        <w:tc>
          <w:tcPr>
            <w:tcW w:w="1232" w:type="dxa"/>
          </w:tcPr>
          <w:p w14:paraId="620F4A00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7</w:t>
            </w:r>
          </w:p>
        </w:tc>
      </w:tr>
      <w:tr w:rsidR="004961C0" w:rsidRPr="00854AF2" w14:paraId="71631EB5" w14:textId="77777777" w:rsidTr="00A25A63">
        <w:trPr>
          <w:trHeight w:val="248"/>
          <w:jc w:val="center"/>
        </w:trPr>
        <w:tc>
          <w:tcPr>
            <w:tcW w:w="1394" w:type="dxa"/>
          </w:tcPr>
          <w:p w14:paraId="58824CC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5</w:t>
            </w:r>
          </w:p>
        </w:tc>
        <w:tc>
          <w:tcPr>
            <w:tcW w:w="1246" w:type="dxa"/>
          </w:tcPr>
          <w:p w14:paraId="19C966A9" w14:textId="77777777" w:rsidR="004961C0" w:rsidRPr="00DD49B4" w:rsidRDefault="004961C0" w:rsidP="00A25A63">
            <w:pPr>
              <w:spacing w:line="240" w:lineRule="auto"/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4</w:t>
            </w:r>
          </w:p>
        </w:tc>
        <w:tc>
          <w:tcPr>
            <w:tcW w:w="1411" w:type="dxa"/>
          </w:tcPr>
          <w:p w14:paraId="5E74237B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0</w:t>
            </w:r>
          </w:p>
        </w:tc>
        <w:tc>
          <w:tcPr>
            <w:tcW w:w="1234" w:type="dxa"/>
          </w:tcPr>
          <w:p w14:paraId="2882077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0</w:t>
            </w:r>
          </w:p>
        </w:tc>
        <w:tc>
          <w:tcPr>
            <w:tcW w:w="1411" w:type="dxa"/>
          </w:tcPr>
          <w:p w14:paraId="1F653BA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0</w:t>
            </w:r>
          </w:p>
        </w:tc>
        <w:tc>
          <w:tcPr>
            <w:tcW w:w="1232" w:type="dxa"/>
          </w:tcPr>
          <w:p w14:paraId="09ADF380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1</w:t>
            </w:r>
          </w:p>
        </w:tc>
      </w:tr>
      <w:tr w:rsidR="004961C0" w:rsidRPr="00854AF2" w14:paraId="5C5C9DBC" w14:textId="77777777" w:rsidTr="00A25A63">
        <w:trPr>
          <w:trHeight w:val="248"/>
          <w:jc w:val="center"/>
        </w:trPr>
        <w:tc>
          <w:tcPr>
            <w:tcW w:w="1394" w:type="dxa"/>
          </w:tcPr>
          <w:p w14:paraId="029E0237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6</w:t>
            </w:r>
          </w:p>
        </w:tc>
        <w:tc>
          <w:tcPr>
            <w:tcW w:w="1246" w:type="dxa"/>
          </w:tcPr>
          <w:p w14:paraId="02C7A03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9</w:t>
            </w:r>
          </w:p>
        </w:tc>
        <w:tc>
          <w:tcPr>
            <w:tcW w:w="1411" w:type="dxa"/>
          </w:tcPr>
          <w:p w14:paraId="3F5A4C9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24</w:t>
            </w:r>
          </w:p>
        </w:tc>
        <w:tc>
          <w:tcPr>
            <w:tcW w:w="1234" w:type="dxa"/>
          </w:tcPr>
          <w:p w14:paraId="06389824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0</w:t>
            </w:r>
          </w:p>
        </w:tc>
        <w:tc>
          <w:tcPr>
            <w:tcW w:w="1411" w:type="dxa"/>
          </w:tcPr>
          <w:p w14:paraId="443148C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5</w:t>
            </w:r>
          </w:p>
        </w:tc>
        <w:tc>
          <w:tcPr>
            <w:tcW w:w="1232" w:type="dxa"/>
          </w:tcPr>
          <w:p w14:paraId="31C136B5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6</w:t>
            </w:r>
          </w:p>
        </w:tc>
      </w:tr>
      <w:tr w:rsidR="004961C0" w:rsidRPr="00854AF2" w14:paraId="2F55E892" w14:textId="77777777" w:rsidTr="00A25A63">
        <w:trPr>
          <w:trHeight w:val="248"/>
          <w:jc w:val="center"/>
        </w:trPr>
        <w:tc>
          <w:tcPr>
            <w:tcW w:w="1394" w:type="dxa"/>
          </w:tcPr>
          <w:p w14:paraId="681C2949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7</w:t>
            </w:r>
          </w:p>
        </w:tc>
        <w:tc>
          <w:tcPr>
            <w:tcW w:w="1246" w:type="dxa"/>
          </w:tcPr>
          <w:p w14:paraId="1B68B64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5</w:t>
            </w:r>
          </w:p>
        </w:tc>
        <w:tc>
          <w:tcPr>
            <w:tcW w:w="1411" w:type="dxa"/>
          </w:tcPr>
          <w:p w14:paraId="1B24A233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8</w:t>
            </w:r>
          </w:p>
        </w:tc>
        <w:tc>
          <w:tcPr>
            <w:tcW w:w="1234" w:type="dxa"/>
          </w:tcPr>
          <w:p w14:paraId="676F360C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00</w:t>
            </w:r>
          </w:p>
        </w:tc>
        <w:tc>
          <w:tcPr>
            <w:tcW w:w="1411" w:type="dxa"/>
          </w:tcPr>
          <w:p w14:paraId="30795B0E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2</w:t>
            </w:r>
          </w:p>
        </w:tc>
        <w:tc>
          <w:tcPr>
            <w:tcW w:w="1232" w:type="dxa"/>
          </w:tcPr>
          <w:p w14:paraId="3AA6E2C1" w14:textId="77777777" w:rsidR="004961C0" w:rsidRPr="00854AF2" w:rsidRDefault="004961C0" w:rsidP="00A25A63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1</w:t>
            </w:r>
          </w:p>
        </w:tc>
      </w:tr>
    </w:tbl>
    <w:p w14:paraId="0DC7F672" w14:textId="77777777" w:rsidR="004961C0" w:rsidRDefault="004961C0" w:rsidP="004961C0">
      <w:pPr>
        <w:spacing w:line="480" w:lineRule="auto"/>
      </w:pPr>
    </w:p>
    <w:p w14:paraId="4B4618E1" w14:textId="77777777" w:rsidR="004961C0" w:rsidRPr="004961C0" w:rsidRDefault="004961C0" w:rsidP="004961C0">
      <w:pPr>
        <w:jc w:val="left"/>
      </w:pPr>
      <w:r>
        <w:br w:type="page"/>
      </w:r>
    </w:p>
    <w:p w14:paraId="5B3542AF" w14:textId="77777777" w:rsidR="003716A5" w:rsidRPr="004961C0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9" w:name="_Toc140523263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8</w:t>
      </w:r>
      <w:r w:rsidRPr="003716A5">
        <w:rPr>
          <w:b/>
          <w:i w:val="0"/>
          <w:color w:val="auto"/>
          <w:sz w:val="24"/>
        </w:rPr>
        <w:fldChar w:fldCharType="end"/>
      </w:r>
      <w:r w:rsidR="004961C0">
        <w:rPr>
          <w:b/>
          <w:i w:val="0"/>
          <w:color w:val="auto"/>
          <w:sz w:val="24"/>
          <w:lang w:val="id-ID"/>
        </w:rPr>
        <w:t xml:space="preserve"> : t Tabel Signifikansi 5%</w:t>
      </w:r>
      <w:bookmarkEnd w:id="9"/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10"/>
        <w:gridCol w:w="2662"/>
        <w:gridCol w:w="2656"/>
      </w:tblGrid>
      <w:tr w:rsidR="004961C0" w14:paraId="02228695" w14:textId="77777777" w:rsidTr="009D7736">
        <w:trPr>
          <w:trHeight w:val="282"/>
          <w:jc w:val="center"/>
        </w:trPr>
        <w:tc>
          <w:tcPr>
            <w:tcW w:w="1646" w:type="pct"/>
          </w:tcPr>
          <w:p w14:paraId="254C1056" w14:textId="77777777" w:rsidR="004961C0" w:rsidRDefault="004961C0" w:rsidP="004961C0">
            <w:pPr>
              <w:pStyle w:val="TableParagraph"/>
              <w:spacing w:line="227" w:lineRule="exact"/>
              <w:ind w:left="179" w:right="174"/>
              <w:rPr>
                <w:sz w:val="20"/>
              </w:rPr>
            </w:pPr>
            <w:proofErr w:type="spellStart"/>
            <w:r>
              <w:rPr>
                <w:sz w:val="20"/>
              </w:rPr>
              <w:t>df</w:t>
            </w:r>
            <w:proofErr w:type="spellEnd"/>
            <w:r>
              <w:rPr>
                <w:sz w:val="20"/>
              </w:rPr>
              <w:t>=(n-k)</w:t>
            </w:r>
          </w:p>
        </w:tc>
        <w:tc>
          <w:tcPr>
            <w:tcW w:w="1679" w:type="pct"/>
          </w:tcPr>
          <w:p w14:paraId="721B8822" w14:textId="77777777" w:rsidR="004961C0" w:rsidRDefault="004961C0" w:rsidP="004961C0">
            <w:pPr>
              <w:pStyle w:val="TableParagraph"/>
              <w:spacing w:line="225" w:lineRule="exact"/>
              <w:ind w:right="175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5</w:t>
            </w:r>
          </w:p>
        </w:tc>
        <w:tc>
          <w:tcPr>
            <w:tcW w:w="1675" w:type="pct"/>
          </w:tcPr>
          <w:p w14:paraId="254278D7" w14:textId="77777777" w:rsidR="004961C0" w:rsidRDefault="004961C0" w:rsidP="004961C0">
            <w:pPr>
              <w:pStyle w:val="TableParagraph"/>
              <w:spacing w:line="225" w:lineRule="exact"/>
              <w:ind w:left="124" w:right="118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25</w:t>
            </w:r>
          </w:p>
        </w:tc>
      </w:tr>
      <w:tr w:rsidR="004961C0" w14:paraId="032693EF" w14:textId="77777777" w:rsidTr="009D7736">
        <w:trPr>
          <w:trHeight w:val="285"/>
          <w:jc w:val="center"/>
        </w:trPr>
        <w:tc>
          <w:tcPr>
            <w:tcW w:w="1646" w:type="pct"/>
          </w:tcPr>
          <w:p w14:paraId="0191B7A2" w14:textId="77777777" w:rsidR="004961C0" w:rsidRDefault="004961C0" w:rsidP="004961C0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1</w:t>
            </w:r>
          </w:p>
        </w:tc>
        <w:tc>
          <w:tcPr>
            <w:tcW w:w="1679" w:type="pct"/>
          </w:tcPr>
          <w:p w14:paraId="4E3E697E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6,314</w:t>
            </w:r>
          </w:p>
        </w:tc>
        <w:tc>
          <w:tcPr>
            <w:tcW w:w="1675" w:type="pct"/>
          </w:tcPr>
          <w:p w14:paraId="4B61D49E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2,706</w:t>
            </w:r>
          </w:p>
        </w:tc>
      </w:tr>
      <w:tr w:rsidR="004961C0" w14:paraId="77459599" w14:textId="77777777" w:rsidTr="009D7736">
        <w:trPr>
          <w:trHeight w:val="285"/>
          <w:jc w:val="center"/>
        </w:trPr>
        <w:tc>
          <w:tcPr>
            <w:tcW w:w="1646" w:type="pct"/>
          </w:tcPr>
          <w:p w14:paraId="7A05E5D4" w14:textId="77777777" w:rsidR="004961C0" w:rsidRDefault="004961C0" w:rsidP="004961C0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2</w:t>
            </w:r>
          </w:p>
        </w:tc>
        <w:tc>
          <w:tcPr>
            <w:tcW w:w="1679" w:type="pct"/>
          </w:tcPr>
          <w:p w14:paraId="4F4EE416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920</w:t>
            </w:r>
          </w:p>
        </w:tc>
        <w:tc>
          <w:tcPr>
            <w:tcW w:w="1675" w:type="pct"/>
          </w:tcPr>
          <w:p w14:paraId="20910A51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4,303</w:t>
            </w:r>
          </w:p>
        </w:tc>
      </w:tr>
      <w:tr w:rsidR="004961C0" w14:paraId="04F99482" w14:textId="77777777" w:rsidTr="009D7736">
        <w:trPr>
          <w:trHeight w:val="285"/>
          <w:jc w:val="center"/>
        </w:trPr>
        <w:tc>
          <w:tcPr>
            <w:tcW w:w="1646" w:type="pct"/>
          </w:tcPr>
          <w:p w14:paraId="4388F60F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3</w:t>
            </w:r>
          </w:p>
        </w:tc>
        <w:tc>
          <w:tcPr>
            <w:tcW w:w="1679" w:type="pct"/>
          </w:tcPr>
          <w:p w14:paraId="78547171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353</w:t>
            </w:r>
          </w:p>
        </w:tc>
        <w:tc>
          <w:tcPr>
            <w:tcW w:w="1675" w:type="pct"/>
          </w:tcPr>
          <w:p w14:paraId="5A90EDA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3,182</w:t>
            </w:r>
          </w:p>
        </w:tc>
      </w:tr>
      <w:tr w:rsidR="004961C0" w14:paraId="7E21224B" w14:textId="77777777" w:rsidTr="009D7736">
        <w:trPr>
          <w:trHeight w:val="285"/>
          <w:jc w:val="center"/>
        </w:trPr>
        <w:tc>
          <w:tcPr>
            <w:tcW w:w="1646" w:type="pct"/>
          </w:tcPr>
          <w:p w14:paraId="75C2F03A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4</w:t>
            </w:r>
          </w:p>
        </w:tc>
        <w:tc>
          <w:tcPr>
            <w:tcW w:w="1679" w:type="pct"/>
          </w:tcPr>
          <w:p w14:paraId="5286D95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132</w:t>
            </w:r>
          </w:p>
        </w:tc>
        <w:tc>
          <w:tcPr>
            <w:tcW w:w="1675" w:type="pct"/>
          </w:tcPr>
          <w:p w14:paraId="1A4C59E3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776</w:t>
            </w:r>
          </w:p>
        </w:tc>
      </w:tr>
      <w:tr w:rsidR="004961C0" w14:paraId="637B0481" w14:textId="77777777" w:rsidTr="009D7736">
        <w:trPr>
          <w:trHeight w:val="285"/>
          <w:jc w:val="center"/>
        </w:trPr>
        <w:tc>
          <w:tcPr>
            <w:tcW w:w="1646" w:type="pct"/>
          </w:tcPr>
          <w:p w14:paraId="582D865D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5</w:t>
            </w:r>
          </w:p>
        </w:tc>
        <w:tc>
          <w:tcPr>
            <w:tcW w:w="1679" w:type="pct"/>
          </w:tcPr>
          <w:p w14:paraId="65888602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015</w:t>
            </w:r>
          </w:p>
        </w:tc>
        <w:tc>
          <w:tcPr>
            <w:tcW w:w="1675" w:type="pct"/>
          </w:tcPr>
          <w:p w14:paraId="4189EDF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571</w:t>
            </w:r>
          </w:p>
        </w:tc>
      </w:tr>
      <w:tr w:rsidR="004961C0" w14:paraId="6D08E007" w14:textId="77777777" w:rsidTr="009D7736">
        <w:trPr>
          <w:trHeight w:val="285"/>
          <w:jc w:val="center"/>
        </w:trPr>
        <w:tc>
          <w:tcPr>
            <w:tcW w:w="1646" w:type="pct"/>
          </w:tcPr>
          <w:p w14:paraId="0168B8A9" w14:textId="77777777" w:rsidR="004961C0" w:rsidRDefault="004961C0" w:rsidP="004961C0">
            <w:pPr>
              <w:pStyle w:val="TableParagraph"/>
              <w:spacing w:line="228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6</w:t>
            </w:r>
          </w:p>
        </w:tc>
        <w:tc>
          <w:tcPr>
            <w:tcW w:w="1679" w:type="pct"/>
          </w:tcPr>
          <w:p w14:paraId="2980DF2C" w14:textId="77777777" w:rsidR="004961C0" w:rsidRDefault="004961C0" w:rsidP="004961C0">
            <w:pPr>
              <w:pStyle w:val="TableParagraph"/>
              <w:spacing w:line="228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943</w:t>
            </w:r>
          </w:p>
        </w:tc>
        <w:tc>
          <w:tcPr>
            <w:tcW w:w="1675" w:type="pct"/>
          </w:tcPr>
          <w:p w14:paraId="4FFE622B" w14:textId="77777777" w:rsidR="004961C0" w:rsidRDefault="004961C0" w:rsidP="004961C0">
            <w:pPr>
              <w:pStyle w:val="TableParagraph"/>
              <w:spacing w:line="228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447</w:t>
            </w:r>
          </w:p>
        </w:tc>
      </w:tr>
      <w:tr w:rsidR="004961C0" w14:paraId="13C347E3" w14:textId="77777777" w:rsidTr="009D7736">
        <w:trPr>
          <w:trHeight w:val="285"/>
          <w:jc w:val="center"/>
        </w:trPr>
        <w:tc>
          <w:tcPr>
            <w:tcW w:w="1646" w:type="pct"/>
          </w:tcPr>
          <w:p w14:paraId="08874AF5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7</w:t>
            </w:r>
          </w:p>
        </w:tc>
        <w:tc>
          <w:tcPr>
            <w:tcW w:w="1679" w:type="pct"/>
          </w:tcPr>
          <w:p w14:paraId="49534762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95</w:t>
            </w:r>
          </w:p>
        </w:tc>
        <w:tc>
          <w:tcPr>
            <w:tcW w:w="1675" w:type="pct"/>
          </w:tcPr>
          <w:p w14:paraId="1AE6652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365</w:t>
            </w:r>
          </w:p>
        </w:tc>
      </w:tr>
      <w:tr w:rsidR="004961C0" w14:paraId="117D65C2" w14:textId="77777777" w:rsidTr="009D7736">
        <w:trPr>
          <w:trHeight w:val="285"/>
          <w:jc w:val="center"/>
        </w:trPr>
        <w:tc>
          <w:tcPr>
            <w:tcW w:w="1646" w:type="pct"/>
          </w:tcPr>
          <w:p w14:paraId="45A98437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8</w:t>
            </w:r>
          </w:p>
        </w:tc>
        <w:tc>
          <w:tcPr>
            <w:tcW w:w="1679" w:type="pct"/>
          </w:tcPr>
          <w:p w14:paraId="1342070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60</w:t>
            </w:r>
          </w:p>
        </w:tc>
        <w:tc>
          <w:tcPr>
            <w:tcW w:w="1675" w:type="pct"/>
          </w:tcPr>
          <w:p w14:paraId="6714513C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306</w:t>
            </w:r>
          </w:p>
        </w:tc>
      </w:tr>
      <w:tr w:rsidR="004961C0" w14:paraId="6DCAC5DE" w14:textId="77777777" w:rsidTr="009D7736">
        <w:trPr>
          <w:trHeight w:val="285"/>
          <w:jc w:val="center"/>
        </w:trPr>
        <w:tc>
          <w:tcPr>
            <w:tcW w:w="1646" w:type="pct"/>
          </w:tcPr>
          <w:p w14:paraId="12B579BA" w14:textId="77777777" w:rsidR="004961C0" w:rsidRDefault="004961C0" w:rsidP="004961C0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9</w:t>
            </w:r>
          </w:p>
        </w:tc>
        <w:tc>
          <w:tcPr>
            <w:tcW w:w="1679" w:type="pct"/>
          </w:tcPr>
          <w:p w14:paraId="570B9B8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33</w:t>
            </w:r>
          </w:p>
        </w:tc>
        <w:tc>
          <w:tcPr>
            <w:tcW w:w="1675" w:type="pct"/>
          </w:tcPr>
          <w:p w14:paraId="735A646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62</w:t>
            </w:r>
          </w:p>
        </w:tc>
      </w:tr>
      <w:tr w:rsidR="004961C0" w14:paraId="3B5EF3AC" w14:textId="77777777" w:rsidTr="009D7736">
        <w:trPr>
          <w:trHeight w:val="285"/>
          <w:jc w:val="center"/>
        </w:trPr>
        <w:tc>
          <w:tcPr>
            <w:tcW w:w="1646" w:type="pct"/>
          </w:tcPr>
          <w:p w14:paraId="1715B8A2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0</w:t>
            </w:r>
          </w:p>
        </w:tc>
        <w:tc>
          <w:tcPr>
            <w:tcW w:w="1679" w:type="pct"/>
          </w:tcPr>
          <w:p w14:paraId="3758D061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12</w:t>
            </w:r>
          </w:p>
        </w:tc>
        <w:tc>
          <w:tcPr>
            <w:tcW w:w="1675" w:type="pct"/>
          </w:tcPr>
          <w:p w14:paraId="653EF58C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28</w:t>
            </w:r>
          </w:p>
        </w:tc>
      </w:tr>
      <w:tr w:rsidR="004961C0" w14:paraId="73EC4E6E" w14:textId="77777777" w:rsidTr="009D7736">
        <w:trPr>
          <w:trHeight w:val="285"/>
          <w:jc w:val="center"/>
        </w:trPr>
        <w:tc>
          <w:tcPr>
            <w:tcW w:w="1646" w:type="pct"/>
          </w:tcPr>
          <w:p w14:paraId="44B6D1F8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1</w:t>
            </w:r>
          </w:p>
        </w:tc>
        <w:tc>
          <w:tcPr>
            <w:tcW w:w="1679" w:type="pct"/>
          </w:tcPr>
          <w:p w14:paraId="34A1F1A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96</w:t>
            </w:r>
          </w:p>
        </w:tc>
        <w:tc>
          <w:tcPr>
            <w:tcW w:w="1675" w:type="pct"/>
          </w:tcPr>
          <w:p w14:paraId="43C1913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01</w:t>
            </w:r>
          </w:p>
        </w:tc>
      </w:tr>
      <w:tr w:rsidR="004961C0" w14:paraId="2EED14EA" w14:textId="77777777" w:rsidTr="009D7736">
        <w:trPr>
          <w:trHeight w:val="282"/>
          <w:jc w:val="center"/>
        </w:trPr>
        <w:tc>
          <w:tcPr>
            <w:tcW w:w="1646" w:type="pct"/>
          </w:tcPr>
          <w:p w14:paraId="4B89CA4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2</w:t>
            </w:r>
          </w:p>
        </w:tc>
        <w:tc>
          <w:tcPr>
            <w:tcW w:w="1679" w:type="pct"/>
          </w:tcPr>
          <w:p w14:paraId="002294AA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82</w:t>
            </w:r>
          </w:p>
        </w:tc>
        <w:tc>
          <w:tcPr>
            <w:tcW w:w="1675" w:type="pct"/>
          </w:tcPr>
          <w:p w14:paraId="49ADE31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79</w:t>
            </w:r>
          </w:p>
        </w:tc>
      </w:tr>
      <w:tr w:rsidR="004961C0" w14:paraId="09111B2B" w14:textId="77777777" w:rsidTr="009D7736">
        <w:trPr>
          <w:trHeight w:val="285"/>
          <w:jc w:val="center"/>
        </w:trPr>
        <w:tc>
          <w:tcPr>
            <w:tcW w:w="1646" w:type="pct"/>
          </w:tcPr>
          <w:p w14:paraId="58482208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3</w:t>
            </w:r>
          </w:p>
        </w:tc>
        <w:tc>
          <w:tcPr>
            <w:tcW w:w="1679" w:type="pct"/>
          </w:tcPr>
          <w:p w14:paraId="624E829E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71</w:t>
            </w:r>
          </w:p>
        </w:tc>
        <w:tc>
          <w:tcPr>
            <w:tcW w:w="1675" w:type="pct"/>
          </w:tcPr>
          <w:p w14:paraId="78F5CEF2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60</w:t>
            </w:r>
          </w:p>
        </w:tc>
      </w:tr>
      <w:tr w:rsidR="004961C0" w14:paraId="6BA4CA8E" w14:textId="77777777" w:rsidTr="009D7736">
        <w:trPr>
          <w:trHeight w:val="285"/>
          <w:jc w:val="center"/>
        </w:trPr>
        <w:tc>
          <w:tcPr>
            <w:tcW w:w="1646" w:type="pct"/>
          </w:tcPr>
          <w:p w14:paraId="704C00D5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4</w:t>
            </w:r>
          </w:p>
        </w:tc>
        <w:tc>
          <w:tcPr>
            <w:tcW w:w="1679" w:type="pct"/>
          </w:tcPr>
          <w:p w14:paraId="2EC8DEC5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61</w:t>
            </w:r>
          </w:p>
        </w:tc>
        <w:tc>
          <w:tcPr>
            <w:tcW w:w="1675" w:type="pct"/>
          </w:tcPr>
          <w:p w14:paraId="6B16FAEA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45</w:t>
            </w:r>
          </w:p>
        </w:tc>
      </w:tr>
      <w:tr w:rsidR="004961C0" w14:paraId="5B46C9D4" w14:textId="77777777" w:rsidTr="009D7736">
        <w:trPr>
          <w:trHeight w:val="285"/>
          <w:jc w:val="center"/>
        </w:trPr>
        <w:tc>
          <w:tcPr>
            <w:tcW w:w="1646" w:type="pct"/>
          </w:tcPr>
          <w:p w14:paraId="2BFBAAFD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5</w:t>
            </w:r>
          </w:p>
        </w:tc>
        <w:tc>
          <w:tcPr>
            <w:tcW w:w="1679" w:type="pct"/>
          </w:tcPr>
          <w:p w14:paraId="70DB7A0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53</w:t>
            </w:r>
          </w:p>
        </w:tc>
        <w:tc>
          <w:tcPr>
            <w:tcW w:w="1675" w:type="pct"/>
          </w:tcPr>
          <w:p w14:paraId="2EE67C99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31</w:t>
            </w:r>
          </w:p>
        </w:tc>
      </w:tr>
      <w:tr w:rsidR="004961C0" w14:paraId="174BAEA4" w14:textId="77777777" w:rsidTr="009D7736">
        <w:trPr>
          <w:trHeight w:val="285"/>
          <w:jc w:val="center"/>
        </w:trPr>
        <w:tc>
          <w:tcPr>
            <w:tcW w:w="1646" w:type="pct"/>
          </w:tcPr>
          <w:p w14:paraId="45B9B87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6</w:t>
            </w:r>
          </w:p>
        </w:tc>
        <w:tc>
          <w:tcPr>
            <w:tcW w:w="1679" w:type="pct"/>
          </w:tcPr>
          <w:p w14:paraId="00E656AC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46</w:t>
            </w:r>
          </w:p>
        </w:tc>
        <w:tc>
          <w:tcPr>
            <w:tcW w:w="1675" w:type="pct"/>
          </w:tcPr>
          <w:p w14:paraId="1F97A2C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20</w:t>
            </w:r>
          </w:p>
        </w:tc>
      </w:tr>
      <w:tr w:rsidR="004961C0" w14:paraId="38557C6F" w14:textId="77777777" w:rsidTr="009D7736">
        <w:trPr>
          <w:trHeight w:val="285"/>
          <w:jc w:val="center"/>
        </w:trPr>
        <w:tc>
          <w:tcPr>
            <w:tcW w:w="1646" w:type="pct"/>
          </w:tcPr>
          <w:p w14:paraId="4D779777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7</w:t>
            </w:r>
          </w:p>
        </w:tc>
        <w:tc>
          <w:tcPr>
            <w:tcW w:w="1679" w:type="pct"/>
          </w:tcPr>
          <w:p w14:paraId="7FFA962B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40</w:t>
            </w:r>
          </w:p>
        </w:tc>
        <w:tc>
          <w:tcPr>
            <w:tcW w:w="1675" w:type="pct"/>
          </w:tcPr>
          <w:p w14:paraId="4B5FE15D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10</w:t>
            </w:r>
          </w:p>
        </w:tc>
      </w:tr>
      <w:tr w:rsidR="004961C0" w14:paraId="25DF2D24" w14:textId="77777777" w:rsidTr="009D7736">
        <w:trPr>
          <w:trHeight w:val="285"/>
          <w:jc w:val="center"/>
        </w:trPr>
        <w:tc>
          <w:tcPr>
            <w:tcW w:w="1646" w:type="pct"/>
          </w:tcPr>
          <w:p w14:paraId="42938B63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8</w:t>
            </w:r>
          </w:p>
        </w:tc>
        <w:tc>
          <w:tcPr>
            <w:tcW w:w="1679" w:type="pct"/>
          </w:tcPr>
          <w:p w14:paraId="31571F5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34</w:t>
            </w:r>
          </w:p>
        </w:tc>
        <w:tc>
          <w:tcPr>
            <w:tcW w:w="1675" w:type="pct"/>
          </w:tcPr>
          <w:p w14:paraId="765B4125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01</w:t>
            </w:r>
          </w:p>
        </w:tc>
      </w:tr>
      <w:tr w:rsidR="004961C0" w14:paraId="45036A7D" w14:textId="77777777" w:rsidTr="009D7736">
        <w:trPr>
          <w:trHeight w:val="285"/>
          <w:jc w:val="center"/>
        </w:trPr>
        <w:tc>
          <w:tcPr>
            <w:tcW w:w="1646" w:type="pct"/>
          </w:tcPr>
          <w:p w14:paraId="7DD38BED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9</w:t>
            </w:r>
          </w:p>
        </w:tc>
        <w:tc>
          <w:tcPr>
            <w:tcW w:w="1679" w:type="pct"/>
          </w:tcPr>
          <w:p w14:paraId="37ABF8BC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9</w:t>
            </w:r>
          </w:p>
        </w:tc>
        <w:tc>
          <w:tcPr>
            <w:tcW w:w="1675" w:type="pct"/>
          </w:tcPr>
          <w:p w14:paraId="5B72250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93</w:t>
            </w:r>
          </w:p>
        </w:tc>
      </w:tr>
      <w:tr w:rsidR="004961C0" w14:paraId="37AD9AE0" w14:textId="77777777" w:rsidTr="009D7736">
        <w:trPr>
          <w:trHeight w:val="285"/>
          <w:jc w:val="center"/>
        </w:trPr>
        <w:tc>
          <w:tcPr>
            <w:tcW w:w="1646" w:type="pct"/>
          </w:tcPr>
          <w:p w14:paraId="2F191B4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0</w:t>
            </w:r>
          </w:p>
        </w:tc>
        <w:tc>
          <w:tcPr>
            <w:tcW w:w="1679" w:type="pct"/>
          </w:tcPr>
          <w:p w14:paraId="7138FCF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5</w:t>
            </w:r>
          </w:p>
        </w:tc>
        <w:tc>
          <w:tcPr>
            <w:tcW w:w="1675" w:type="pct"/>
          </w:tcPr>
          <w:p w14:paraId="324C6439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86</w:t>
            </w:r>
          </w:p>
        </w:tc>
      </w:tr>
      <w:tr w:rsidR="004961C0" w14:paraId="311B26E0" w14:textId="77777777" w:rsidTr="009D7736">
        <w:trPr>
          <w:trHeight w:val="285"/>
          <w:jc w:val="center"/>
        </w:trPr>
        <w:tc>
          <w:tcPr>
            <w:tcW w:w="1646" w:type="pct"/>
          </w:tcPr>
          <w:p w14:paraId="1A1B57BF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1</w:t>
            </w:r>
          </w:p>
        </w:tc>
        <w:tc>
          <w:tcPr>
            <w:tcW w:w="1679" w:type="pct"/>
          </w:tcPr>
          <w:p w14:paraId="26020218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1</w:t>
            </w:r>
          </w:p>
        </w:tc>
        <w:tc>
          <w:tcPr>
            <w:tcW w:w="1675" w:type="pct"/>
          </w:tcPr>
          <w:p w14:paraId="3617260A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80</w:t>
            </w:r>
          </w:p>
        </w:tc>
      </w:tr>
      <w:tr w:rsidR="004961C0" w14:paraId="72FD5C66" w14:textId="77777777" w:rsidTr="009D7736">
        <w:trPr>
          <w:trHeight w:val="285"/>
          <w:jc w:val="center"/>
        </w:trPr>
        <w:tc>
          <w:tcPr>
            <w:tcW w:w="1646" w:type="pct"/>
          </w:tcPr>
          <w:p w14:paraId="79AF1FA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2</w:t>
            </w:r>
          </w:p>
        </w:tc>
        <w:tc>
          <w:tcPr>
            <w:tcW w:w="1679" w:type="pct"/>
          </w:tcPr>
          <w:p w14:paraId="4E5E90C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7</w:t>
            </w:r>
          </w:p>
        </w:tc>
        <w:tc>
          <w:tcPr>
            <w:tcW w:w="1675" w:type="pct"/>
          </w:tcPr>
          <w:p w14:paraId="1CE4076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74</w:t>
            </w:r>
          </w:p>
        </w:tc>
      </w:tr>
      <w:tr w:rsidR="004961C0" w14:paraId="0D460DCF" w14:textId="77777777" w:rsidTr="009D7736">
        <w:trPr>
          <w:trHeight w:val="285"/>
          <w:jc w:val="center"/>
        </w:trPr>
        <w:tc>
          <w:tcPr>
            <w:tcW w:w="1646" w:type="pct"/>
          </w:tcPr>
          <w:p w14:paraId="7CCEAEA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3</w:t>
            </w:r>
          </w:p>
        </w:tc>
        <w:tc>
          <w:tcPr>
            <w:tcW w:w="1679" w:type="pct"/>
          </w:tcPr>
          <w:p w14:paraId="200F821B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4</w:t>
            </w:r>
          </w:p>
        </w:tc>
        <w:tc>
          <w:tcPr>
            <w:tcW w:w="1675" w:type="pct"/>
          </w:tcPr>
          <w:p w14:paraId="0DFF114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9</w:t>
            </w:r>
          </w:p>
        </w:tc>
      </w:tr>
      <w:tr w:rsidR="004961C0" w14:paraId="09EBFBA7" w14:textId="77777777" w:rsidTr="009D7736">
        <w:trPr>
          <w:trHeight w:val="282"/>
          <w:jc w:val="center"/>
        </w:trPr>
        <w:tc>
          <w:tcPr>
            <w:tcW w:w="1646" w:type="pct"/>
          </w:tcPr>
          <w:p w14:paraId="538C8934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4</w:t>
            </w:r>
          </w:p>
        </w:tc>
        <w:tc>
          <w:tcPr>
            <w:tcW w:w="1679" w:type="pct"/>
          </w:tcPr>
          <w:p w14:paraId="517862E9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1</w:t>
            </w:r>
          </w:p>
        </w:tc>
        <w:tc>
          <w:tcPr>
            <w:tcW w:w="1675" w:type="pct"/>
          </w:tcPr>
          <w:p w14:paraId="12776861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4</w:t>
            </w:r>
          </w:p>
        </w:tc>
      </w:tr>
      <w:tr w:rsidR="004961C0" w14:paraId="2843FD74" w14:textId="77777777" w:rsidTr="009D7736">
        <w:trPr>
          <w:trHeight w:val="285"/>
          <w:jc w:val="center"/>
        </w:trPr>
        <w:tc>
          <w:tcPr>
            <w:tcW w:w="1646" w:type="pct"/>
          </w:tcPr>
          <w:p w14:paraId="3D21E1CD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5</w:t>
            </w:r>
          </w:p>
        </w:tc>
        <w:tc>
          <w:tcPr>
            <w:tcW w:w="1679" w:type="pct"/>
          </w:tcPr>
          <w:p w14:paraId="57E04EC9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8</w:t>
            </w:r>
          </w:p>
        </w:tc>
        <w:tc>
          <w:tcPr>
            <w:tcW w:w="1675" w:type="pct"/>
          </w:tcPr>
          <w:p w14:paraId="533B62A4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0</w:t>
            </w:r>
          </w:p>
        </w:tc>
      </w:tr>
      <w:tr w:rsidR="004961C0" w14:paraId="182A85FB" w14:textId="77777777" w:rsidTr="009D7736">
        <w:trPr>
          <w:trHeight w:val="285"/>
          <w:jc w:val="center"/>
        </w:trPr>
        <w:tc>
          <w:tcPr>
            <w:tcW w:w="1646" w:type="pct"/>
          </w:tcPr>
          <w:p w14:paraId="535F16BE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6</w:t>
            </w:r>
          </w:p>
        </w:tc>
        <w:tc>
          <w:tcPr>
            <w:tcW w:w="1679" w:type="pct"/>
          </w:tcPr>
          <w:p w14:paraId="01F85B6E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6</w:t>
            </w:r>
          </w:p>
        </w:tc>
        <w:tc>
          <w:tcPr>
            <w:tcW w:w="1675" w:type="pct"/>
          </w:tcPr>
          <w:p w14:paraId="2FD84DB9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56</w:t>
            </w:r>
          </w:p>
        </w:tc>
      </w:tr>
      <w:tr w:rsidR="004961C0" w14:paraId="7C8981DA" w14:textId="77777777" w:rsidTr="009D7736">
        <w:trPr>
          <w:trHeight w:val="285"/>
          <w:jc w:val="center"/>
        </w:trPr>
        <w:tc>
          <w:tcPr>
            <w:tcW w:w="1646" w:type="pct"/>
          </w:tcPr>
          <w:p w14:paraId="3262BB83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7</w:t>
            </w:r>
          </w:p>
        </w:tc>
        <w:tc>
          <w:tcPr>
            <w:tcW w:w="1679" w:type="pct"/>
          </w:tcPr>
          <w:p w14:paraId="10C0557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3</w:t>
            </w:r>
          </w:p>
        </w:tc>
        <w:tc>
          <w:tcPr>
            <w:tcW w:w="1675" w:type="pct"/>
          </w:tcPr>
          <w:p w14:paraId="3D9AF3D8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52</w:t>
            </w:r>
          </w:p>
        </w:tc>
      </w:tr>
      <w:tr w:rsidR="004961C0" w14:paraId="798AA1BD" w14:textId="77777777" w:rsidTr="009D7736">
        <w:trPr>
          <w:trHeight w:val="285"/>
          <w:jc w:val="center"/>
        </w:trPr>
        <w:tc>
          <w:tcPr>
            <w:tcW w:w="1646" w:type="pct"/>
          </w:tcPr>
          <w:p w14:paraId="424786F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8</w:t>
            </w:r>
          </w:p>
        </w:tc>
        <w:tc>
          <w:tcPr>
            <w:tcW w:w="1679" w:type="pct"/>
          </w:tcPr>
          <w:p w14:paraId="4D11E52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1</w:t>
            </w:r>
          </w:p>
        </w:tc>
        <w:tc>
          <w:tcPr>
            <w:tcW w:w="1675" w:type="pct"/>
          </w:tcPr>
          <w:p w14:paraId="4292170A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8</w:t>
            </w:r>
          </w:p>
        </w:tc>
      </w:tr>
      <w:tr w:rsidR="004961C0" w14:paraId="53BC0262" w14:textId="77777777" w:rsidTr="009D7736">
        <w:trPr>
          <w:trHeight w:val="285"/>
          <w:jc w:val="center"/>
        </w:trPr>
        <w:tc>
          <w:tcPr>
            <w:tcW w:w="1646" w:type="pct"/>
          </w:tcPr>
          <w:p w14:paraId="566BB7F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9</w:t>
            </w:r>
          </w:p>
        </w:tc>
        <w:tc>
          <w:tcPr>
            <w:tcW w:w="1679" w:type="pct"/>
          </w:tcPr>
          <w:p w14:paraId="7D7D2C3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9</w:t>
            </w:r>
          </w:p>
        </w:tc>
        <w:tc>
          <w:tcPr>
            <w:tcW w:w="1675" w:type="pct"/>
          </w:tcPr>
          <w:p w14:paraId="4615F746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5</w:t>
            </w:r>
          </w:p>
        </w:tc>
      </w:tr>
      <w:tr w:rsidR="004961C0" w14:paraId="0E2981AD" w14:textId="77777777" w:rsidTr="009D7736">
        <w:trPr>
          <w:trHeight w:val="285"/>
          <w:jc w:val="center"/>
        </w:trPr>
        <w:tc>
          <w:tcPr>
            <w:tcW w:w="1646" w:type="pct"/>
          </w:tcPr>
          <w:p w14:paraId="6EB44E27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0</w:t>
            </w:r>
          </w:p>
        </w:tc>
        <w:tc>
          <w:tcPr>
            <w:tcW w:w="1679" w:type="pct"/>
          </w:tcPr>
          <w:p w14:paraId="1627253B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7</w:t>
            </w:r>
          </w:p>
        </w:tc>
        <w:tc>
          <w:tcPr>
            <w:tcW w:w="1675" w:type="pct"/>
          </w:tcPr>
          <w:p w14:paraId="76CC1409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2</w:t>
            </w:r>
          </w:p>
        </w:tc>
      </w:tr>
      <w:tr w:rsidR="004961C0" w14:paraId="17316F97" w14:textId="77777777" w:rsidTr="009D7736">
        <w:trPr>
          <w:trHeight w:val="285"/>
          <w:jc w:val="center"/>
        </w:trPr>
        <w:tc>
          <w:tcPr>
            <w:tcW w:w="1646" w:type="pct"/>
          </w:tcPr>
          <w:p w14:paraId="69608C9B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1</w:t>
            </w:r>
          </w:p>
        </w:tc>
        <w:tc>
          <w:tcPr>
            <w:tcW w:w="1679" w:type="pct"/>
          </w:tcPr>
          <w:p w14:paraId="37FF1071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6</w:t>
            </w:r>
          </w:p>
        </w:tc>
        <w:tc>
          <w:tcPr>
            <w:tcW w:w="1675" w:type="pct"/>
          </w:tcPr>
          <w:p w14:paraId="4F269BBD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0</w:t>
            </w:r>
          </w:p>
        </w:tc>
      </w:tr>
      <w:tr w:rsidR="004961C0" w14:paraId="0A84DE88" w14:textId="77777777" w:rsidTr="009D7736">
        <w:trPr>
          <w:trHeight w:val="285"/>
          <w:jc w:val="center"/>
        </w:trPr>
        <w:tc>
          <w:tcPr>
            <w:tcW w:w="1646" w:type="pct"/>
          </w:tcPr>
          <w:p w14:paraId="5E92A3B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2</w:t>
            </w:r>
          </w:p>
        </w:tc>
        <w:tc>
          <w:tcPr>
            <w:tcW w:w="1679" w:type="pct"/>
          </w:tcPr>
          <w:p w14:paraId="3AA03FC2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4</w:t>
            </w:r>
          </w:p>
        </w:tc>
        <w:tc>
          <w:tcPr>
            <w:tcW w:w="1675" w:type="pct"/>
          </w:tcPr>
          <w:p w14:paraId="30BAD4DD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7</w:t>
            </w:r>
          </w:p>
        </w:tc>
      </w:tr>
      <w:tr w:rsidR="004961C0" w14:paraId="122AB613" w14:textId="77777777" w:rsidTr="009D7736">
        <w:trPr>
          <w:trHeight w:val="285"/>
          <w:jc w:val="center"/>
        </w:trPr>
        <w:tc>
          <w:tcPr>
            <w:tcW w:w="1646" w:type="pct"/>
          </w:tcPr>
          <w:p w14:paraId="2659BC62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3</w:t>
            </w:r>
          </w:p>
        </w:tc>
        <w:tc>
          <w:tcPr>
            <w:tcW w:w="1679" w:type="pct"/>
          </w:tcPr>
          <w:p w14:paraId="5B9CBF2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2</w:t>
            </w:r>
          </w:p>
        </w:tc>
        <w:tc>
          <w:tcPr>
            <w:tcW w:w="1675" w:type="pct"/>
          </w:tcPr>
          <w:p w14:paraId="275F682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5</w:t>
            </w:r>
          </w:p>
        </w:tc>
      </w:tr>
      <w:tr w:rsidR="004961C0" w14:paraId="3031C269" w14:textId="77777777" w:rsidTr="009D7736">
        <w:trPr>
          <w:trHeight w:val="285"/>
          <w:jc w:val="center"/>
        </w:trPr>
        <w:tc>
          <w:tcPr>
            <w:tcW w:w="1646" w:type="pct"/>
          </w:tcPr>
          <w:p w14:paraId="0B97A297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4</w:t>
            </w:r>
          </w:p>
        </w:tc>
        <w:tc>
          <w:tcPr>
            <w:tcW w:w="1679" w:type="pct"/>
          </w:tcPr>
          <w:p w14:paraId="53452A5C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1</w:t>
            </w:r>
          </w:p>
        </w:tc>
        <w:tc>
          <w:tcPr>
            <w:tcW w:w="1675" w:type="pct"/>
          </w:tcPr>
          <w:p w14:paraId="1F76EB68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2</w:t>
            </w:r>
          </w:p>
        </w:tc>
      </w:tr>
      <w:tr w:rsidR="004961C0" w14:paraId="561C962D" w14:textId="77777777" w:rsidTr="009D7736">
        <w:trPr>
          <w:trHeight w:val="285"/>
          <w:jc w:val="center"/>
        </w:trPr>
        <w:tc>
          <w:tcPr>
            <w:tcW w:w="1646" w:type="pct"/>
          </w:tcPr>
          <w:p w14:paraId="7FFBF083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5</w:t>
            </w:r>
          </w:p>
        </w:tc>
        <w:tc>
          <w:tcPr>
            <w:tcW w:w="1679" w:type="pct"/>
          </w:tcPr>
          <w:p w14:paraId="7F46BE88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0</w:t>
            </w:r>
          </w:p>
        </w:tc>
        <w:tc>
          <w:tcPr>
            <w:tcW w:w="1675" w:type="pct"/>
          </w:tcPr>
          <w:p w14:paraId="58086BC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0</w:t>
            </w:r>
          </w:p>
        </w:tc>
      </w:tr>
      <w:tr w:rsidR="004961C0" w14:paraId="6E41EA8E" w14:textId="77777777" w:rsidTr="009D7736">
        <w:trPr>
          <w:trHeight w:val="283"/>
          <w:jc w:val="center"/>
        </w:trPr>
        <w:tc>
          <w:tcPr>
            <w:tcW w:w="1646" w:type="pct"/>
          </w:tcPr>
          <w:p w14:paraId="21BA1C1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6</w:t>
            </w:r>
          </w:p>
        </w:tc>
        <w:tc>
          <w:tcPr>
            <w:tcW w:w="1679" w:type="pct"/>
          </w:tcPr>
          <w:p w14:paraId="7BD516E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8</w:t>
            </w:r>
          </w:p>
        </w:tc>
        <w:tc>
          <w:tcPr>
            <w:tcW w:w="1675" w:type="pct"/>
          </w:tcPr>
          <w:p w14:paraId="38DC15ED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8</w:t>
            </w:r>
          </w:p>
        </w:tc>
      </w:tr>
      <w:tr w:rsidR="004961C0" w14:paraId="5972DFEB" w14:textId="77777777" w:rsidTr="009D7736">
        <w:trPr>
          <w:trHeight w:val="285"/>
          <w:jc w:val="center"/>
        </w:trPr>
        <w:tc>
          <w:tcPr>
            <w:tcW w:w="1646" w:type="pct"/>
          </w:tcPr>
          <w:p w14:paraId="71D03209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7</w:t>
            </w:r>
          </w:p>
        </w:tc>
        <w:tc>
          <w:tcPr>
            <w:tcW w:w="1679" w:type="pct"/>
          </w:tcPr>
          <w:p w14:paraId="5B1C6533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7</w:t>
            </w:r>
          </w:p>
        </w:tc>
        <w:tc>
          <w:tcPr>
            <w:tcW w:w="1675" w:type="pct"/>
          </w:tcPr>
          <w:p w14:paraId="6B633EF3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6</w:t>
            </w:r>
          </w:p>
        </w:tc>
      </w:tr>
      <w:tr w:rsidR="004961C0" w14:paraId="088AD3FA" w14:textId="77777777" w:rsidTr="009D7736">
        <w:trPr>
          <w:trHeight w:val="285"/>
          <w:jc w:val="center"/>
        </w:trPr>
        <w:tc>
          <w:tcPr>
            <w:tcW w:w="1646" w:type="pct"/>
          </w:tcPr>
          <w:p w14:paraId="27052D17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8</w:t>
            </w:r>
          </w:p>
        </w:tc>
        <w:tc>
          <w:tcPr>
            <w:tcW w:w="1679" w:type="pct"/>
          </w:tcPr>
          <w:p w14:paraId="0C9F825B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6</w:t>
            </w:r>
          </w:p>
        </w:tc>
        <w:tc>
          <w:tcPr>
            <w:tcW w:w="1675" w:type="pct"/>
          </w:tcPr>
          <w:p w14:paraId="5E589CF9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4</w:t>
            </w:r>
          </w:p>
        </w:tc>
      </w:tr>
      <w:tr w:rsidR="004961C0" w14:paraId="37EBC24F" w14:textId="77777777" w:rsidTr="009D7736">
        <w:trPr>
          <w:trHeight w:val="285"/>
          <w:jc w:val="center"/>
        </w:trPr>
        <w:tc>
          <w:tcPr>
            <w:tcW w:w="1646" w:type="pct"/>
          </w:tcPr>
          <w:p w14:paraId="50F2D74A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9</w:t>
            </w:r>
          </w:p>
        </w:tc>
        <w:tc>
          <w:tcPr>
            <w:tcW w:w="1679" w:type="pct"/>
          </w:tcPr>
          <w:p w14:paraId="0F3A17F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5</w:t>
            </w:r>
          </w:p>
        </w:tc>
        <w:tc>
          <w:tcPr>
            <w:tcW w:w="1675" w:type="pct"/>
          </w:tcPr>
          <w:p w14:paraId="42B514CD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3</w:t>
            </w:r>
          </w:p>
        </w:tc>
      </w:tr>
      <w:tr w:rsidR="004961C0" w14:paraId="3357D67D" w14:textId="77777777" w:rsidTr="009D7736">
        <w:trPr>
          <w:trHeight w:val="285"/>
          <w:jc w:val="center"/>
        </w:trPr>
        <w:tc>
          <w:tcPr>
            <w:tcW w:w="1646" w:type="pct"/>
          </w:tcPr>
          <w:p w14:paraId="6A8A0F43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0</w:t>
            </w:r>
          </w:p>
        </w:tc>
        <w:tc>
          <w:tcPr>
            <w:tcW w:w="1679" w:type="pct"/>
          </w:tcPr>
          <w:p w14:paraId="4D7870E1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4</w:t>
            </w:r>
          </w:p>
        </w:tc>
        <w:tc>
          <w:tcPr>
            <w:tcW w:w="1675" w:type="pct"/>
          </w:tcPr>
          <w:p w14:paraId="208F450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1</w:t>
            </w:r>
          </w:p>
        </w:tc>
      </w:tr>
      <w:tr w:rsidR="004961C0" w14:paraId="5F1C60CA" w14:textId="77777777" w:rsidTr="009D7736">
        <w:trPr>
          <w:trHeight w:val="285"/>
          <w:jc w:val="center"/>
        </w:trPr>
        <w:tc>
          <w:tcPr>
            <w:tcW w:w="1646" w:type="pct"/>
          </w:tcPr>
          <w:p w14:paraId="4BCC550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lastRenderedPageBreak/>
              <w:t>41</w:t>
            </w:r>
          </w:p>
        </w:tc>
        <w:tc>
          <w:tcPr>
            <w:tcW w:w="1679" w:type="pct"/>
          </w:tcPr>
          <w:p w14:paraId="78E78CD1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3</w:t>
            </w:r>
          </w:p>
        </w:tc>
        <w:tc>
          <w:tcPr>
            <w:tcW w:w="1675" w:type="pct"/>
          </w:tcPr>
          <w:p w14:paraId="6612177F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0</w:t>
            </w:r>
          </w:p>
        </w:tc>
      </w:tr>
      <w:tr w:rsidR="004961C0" w14:paraId="0F7CCF2F" w14:textId="77777777" w:rsidTr="009D7736">
        <w:trPr>
          <w:trHeight w:val="285"/>
          <w:jc w:val="center"/>
        </w:trPr>
        <w:tc>
          <w:tcPr>
            <w:tcW w:w="1646" w:type="pct"/>
            <w:tcBorders>
              <w:top w:val="nil"/>
            </w:tcBorders>
          </w:tcPr>
          <w:p w14:paraId="5EBA16A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2</w:t>
            </w:r>
          </w:p>
        </w:tc>
        <w:tc>
          <w:tcPr>
            <w:tcW w:w="1679" w:type="pct"/>
          </w:tcPr>
          <w:p w14:paraId="2404B6E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2</w:t>
            </w:r>
          </w:p>
        </w:tc>
        <w:tc>
          <w:tcPr>
            <w:tcW w:w="1675" w:type="pct"/>
            <w:tcBorders>
              <w:top w:val="nil"/>
            </w:tcBorders>
          </w:tcPr>
          <w:p w14:paraId="63E97D6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8</w:t>
            </w:r>
          </w:p>
        </w:tc>
      </w:tr>
      <w:tr w:rsidR="004961C0" w14:paraId="089F2104" w14:textId="77777777" w:rsidTr="009D7736">
        <w:trPr>
          <w:trHeight w:val="285"/>
          <w:jc w:val="center"/>
        </w:trPr>
        <w:tc>
          <w:tcPr>
            <w:tcW w:w="1646" w:type="pct"/>
          </w:tcPr>
          <w:p w14:paraId="4224EDBB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3</w:t>
            </w:r>
          </w:p>
        </w:tc>
        <w:tc>
          <w:tcPr>
            <w:tcW w:w="1679" w:type="pct"/>
          </w:tcPr>
          <w:p w14:paraId="1DC0E67E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1</w:t>
            </w:r>
          </w:p>
        </w:tc>
        <w:tc>
          <w:tcPr>
            <w:tcW w:w="1675" w:type="pct"/>
          </w:tcPr>
          <w:p w14:paraId="0C573529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7</w:t>
            </w:r>
          </w:p>
        </w:tc>
      </w:tr>
      <w:tr w:rsidR="004961C0" w14:paraId="14E30DE6" w14:textId="77777777" w:rsidTr="009D7736">
        <w:trPr>
          <w:trHeight w:val="285"/>
          <w:jc w:val="center"/>
        </w:trPr>
        <w:tc>
          <w:tcPr>
            <w:tcW w:w="1646" w:type="pct"/>
          </w:tcPr>
          <w:p w14:paraId="5BC255FE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4</w:t>
            </w:r>
          </w:p>
        </w:tc>
        <w:tc>
          <w:tcPr>
            <w:tcW w:w="1679" w:type="pct"/>
          </w:tcPr>
          <w:p w14:paraId="4969CC5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0</w:t>
            </w:r>
          </w:p>
        </w:tc>
        <w:tc>
          <w:tcPr>
            <w:tcW w:w="1675" w:type="pct"/>
          </w:tcPr>
          <w:p w14:paraId="7ACFE72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5</w:t>
            </w:r>
          </w:p>
        </w:tc>
      </w:tr>
      <w:tr w:rsidR="004961C0" w14:paraId="22D8C0C1" w14:textId="77777777" w:rsidTr="009D7736">
        <w:trPr>
          <w:trHeight w:val="285"/>
          <w:jc w:val="center"/>
        </w:trPr>
        <w:tc>
          <w:tcPr>
            <w:tcW w:w="1646" w:type="pct"/>
          </w:tcPr>
          <w:p w14:paraId="6598DE7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5</w:t>
            </w:r>
          </w:p>
        </w:tc>
        <w:tc>
          <w:tcPr>
            <w:tcW w:w="1679" w:type="pct"/>
          </w:tcPr>
          <w:p w14:paraId="349C222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9</w:t>
            </w:r>
          </w:p>
        </w:tc>
        <w:tc>
          <w:tcPr>
            <w:tcW w:w="1675" w:type="pct"/>
          </w:tcPr>
          <w:p w14:paraId="64D6E33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4</w:t>
            </w:r>
          </w:p>
        </w:tc>
      </w:tr>
      <w:tr w:rsidR="004961C0" w14:paraId="77515DC0" w14:textId="77777777" w:rsidTr="009D7736">
        <w:trPr>
          <w:trHeight w:val="285"/>
          <w:jc w:val="center"/>
        </w:trPr>
        <w:tc>
          <w:tcPr>
            <w:tcW w:w="1646" w:type="pct"/>
          </w:tcPr>
          <w:p w14:paraId="70676FE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6</w:t>
            </w:r>
          </w:p>
        </w:tc>
        <w:tc>
          <w:tcPr>
            <w:tcW w:w="1679" w:type="pct"/>
          </w:tcPr>
          <w:p w14:paraId="4B3D995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9</w:t>
            </w:r>
          </w:p>
        </w:tc>
        <w:tc>
          <w:tcPr>
            <w:tcW w:w="1675" w:type="pct"/>
          </w:tcPr>
          <w:p w14:paraId="1530419A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3</w:t>
            </w:r>
          </w:p>
        </w:tc>
      </w:tr>
      <w:tr w:rsidR="004961C0" w14:paraId="4D0A48EB" w14:textId="77777777" w:rsidTr="009D7736">
        <w:trPr>
          <w:trHeight w:val="282"/>
          <w:jc w:val="center"/>
        </w:trPr>
        <w:tc>
          <w:tcPr>
            <w:tcW w:w="1646" w:type="pct"/>
          </w:tcPr>
          <w:p w14:paraId="0786806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7</w:t>
            </w:r>
          </w:p>
        </w:tc>
        <w:tc>
          <w:tcPr>
            <w:tcW w:w="1679" w:type="pct"/>
          </w:tcPr>
          <w:p w14:paraId="4DF9517A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8</w:t>
            </w:r>
          </w:p>
        </w:tc>
        <w:tc>
          <w:tcPr>
            <w:tcW w:w="1675" w:type="pct"/>
          </w:tcPr>
          <w:p w14:paraId="70B78F88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2</w:t>
            </w:r>
          </w:p>
        </w:tc>
      </w:tr>
      <w:tr w:rsidR="004961C0" w14:paraId="289738C6" w14:textId="77777777" w:rsidTr="009D7736">
        <w:trPr>
          <w:trHeight w:val="285"/>
          <w:jc w:val="center"/>
        </w:trPr>
        <w:tc>
          <w:tcPr>
            <w:tcW w:w="1646" w:type="pct"/>
          </w:tcPr>
          <w:p w14:paraId="1E9C4A99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8</w:t>
            </w:r>
          </w:p>
        </w:tc>
        <w:tc>
          <w:tcPr>
            <w:tcW w:w="1679" w:type="pct"/>
          </w:tcPr>
          <w:p w14:paraId="6CE68048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7</w:t>
            </w:r>
          </w:p>
        </w:tc>
        <w:tc>
          <w:tcPr>
            <w:tcW w:w="1675" w:type="pct"/>
          </w:tcPr>
          <w:p w14:paraId="61D44CE8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1</w:t>
            </w:r>
          </w:p>
        </w:tc>
      </w:tr>
      <w:tr w:rsidR="004961C0" w14:paraId="603E165D" w14:textId="77777777" w:rsidTr="009D7736">
        <w:trPr>
          <w:trHeight w:val="285"/>
          <w:jc w:val="center"/>
        </w:trPr>
        <w:tc>
          <w:tcPr>
            <w:tcW w:w="1646" w:type="pct"/>
          </w:tcPr>
          <w:p w14:paraId="4C69CB43" w14:textId="77777777" w:rsidR="004961C0" w:rsidRDefault="004961C0" w:rsidP="004961C0">
            <w:pPr>
              <w:pStyle w:val="TableParagraph"/>
              <w:ind w:left="174" w:right="174"/>
              <w:rPr>
                <w:sz w:val="20"/>
              </w:rPr>
            </w:pPr>
            <w:r>
              <w:rPr>
                <w:sz w:val="20"/>
              </w:rPr>
              <w:t>49</w:t>
            </w:r>
          </w:p>
        </w:tc>
        <w:tc>
          <w:tcPr>
            <w:tcW w:w="1679" w:type="pct"/>
          </w:tcPr>
          <w:p w14:paraId="11A7A02F" w14:textId="77777777" w:rsidR="004961C0" w:rsidRDefault="004961C0" w:rsidP="004961C0">
            <w:pPr>
              <w:pStyle w:val="TableParagraph"/>
              <w:ind w:right="175"/>
              <w:rPr>
                <w:sz w:val="20"/>
              </w:rPr>
            </w:pPr>
            <w:r>
              <w:rPr>
                <w:sz w:val="20"/>
              </w:rPr>
              <w:t>1,677</w:t>
            </w:r>
          </w:p>
        </w:tc>
        <w:tc>
          <w:tcPr>
            <w:tcW w:w="1675" w:type="pct"/>
          </w:tcPr>
          <w:p w14:paraId="66B8F28E" w14:textId="77777777" w:rsidR="004961C0" w:rsidRDefault="004961C0" w:rsidP="004961C0">
            <w:pPr>
              <w:pStyle w:val="TableParagraph"/>
              <w:ind w:left="124" w:right="118"/>
              <w:rPr>
                <w:sz w:val="20"/>
              </w:rPr>
            </w:pPr>
            <w:r>
              <w:rPr>
                <w:sz w:val="20"/>
              </w:rPr>
              <w:t>2,010</w:t>
            </w:r>
          </w:p>
        </w:tc>
      </w:tr>
      <w:tr w:rsidR="004961C0" w14:paraId="4D6F518F" w14:textId="77777777" w:rsidTr="009D7736">
        <w:trPr>
          <w:trHeight w:val="285"/>
          <w:jc w:val="center"/>
        </w:trPr>
        <w:tc>
          <w:tcPr>
            <w:tcW w:w="1646" w:type="pct"/>
          </w:tcPr>
          <w:p w14:paraId="48ECD363" w14:textId="77777777" w:rsidR="004961C0" w:rsidRDefault="004961C0" w:rsidP="004961C0">
            <w:pPr>
              <w:pStyle w:val="TableParagraph"/>
              <w:spacing w:line="227" w:lineRule="exact"/>
              <w:ind w:left="179" w:right="174"/>
              <w:rPr>
                <w:sz w:val="20"/>
              </w:rPr>
            </w:pPr>
            <w:proofErr w:type="spellStart"/>
            <w:r>
              <w:rPr>
                <w:sz w:val="20"/>
              </w:rPr>
              <w:t>df</w:t>
            </w:r>
            <w:proofErr w:type="spellEnd"/>
            <w:r>
              <w:rPr>
                <w:sz w:val="20"/>
              </w:rPr>
              <w:t>=(n-k)</w:t>
            </w:r>
          </w:p>
        </w:tc>
        <w:tc>
          <w:tcPr>
            <w:tcW w:w="1679" w:type="pct"/>
          </w:tcPr>
          <w:p w14:paraId="4076627E" w14:textId="77777777" w:rsidR="004961C0" w:rsidRDefault="004961C0" w:rsidP="004961C0">
            <w:pPr>
              <w:pStyle w:val="TableParagraph"/>
              <w:spacing w:line="225" w:lineRule="exact"/>
              <w:ind w:right="175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5</w:t>
            </w:r>
          </w:p>
        </w:tc>
        <w:tc>
          <w:tcPr>
            <w:tcW w:w="1675" w:type="pct"/>
          </w:tcPr>
          <w:p w14:paraId="18AD5A56" w14:textId="77777777" w:rsidR="004961C0" w:rsidRDefault="004961C0" w:rsidP="004961C0">
            <w:pPr>
              <w:pStyle w:val="TableParagraph"/>
              <w:spacing w:line="225" w:lineRule="exact"/>
              <w:ind w:left="124" w:right="118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25</w:t>
            </w:r>
          </w:p>
        </w:tc>
      </w:tr>
      <w:tr w:rsidR="004961C0" w14:paraId="5F93FA9B" w14:textId="77777777" w:rsidTr="009D7736">
        <w:trPr>
          <w:trHeight w:val="285"/>
          <w:jc w:val="center"/>
        </w:trPr>
        <w:tc>
          <w:tcPr>
            <w:tcW w:w="1646" w:type="pct"/>
          </w:tcPr>
          <w:p w14:paraId="4298BD41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1</w:t>
            </w:r>
          </w:p>
        </w:tc>
        <w:tc>
          <w:tcPr>
            <w:tcW w:w="1679" w:type="pct"/>
          </w:tcPr>
          <w:p w14:paraId="78A14C7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5</w:t>
            </w:r>
          </w:p>
        </w:tc>
        <w:tc>
          <w:tcPr>
            <w:tcW w:w="1675" w:type="pct"/>
          </w:tcPr>
          <w:p w14:paraId="5EFE5F1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8</w:t>
            </w:r>
          </w:p>
        </w:tc>
      </w:tr>
      <w:tr w:rsidR="004961C0" w14:paraId="5E6E5B06" w14:textId="77777777" w:rsidTr="009D7736">
        <w:trPr>
          <w:trHeight w:val="285"/>
          <w:jc w:val="center"/>
        </w:trPr>
        <w:tc>
          <w:tcPr>
            <w:tcW w:w="1646" w:type="pct"/>
          </w:tcPr>
          <w:p w14:paraId="4B01FE0D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2</w:t>
            </w:r>
          </w:p>
        </w:tc>
        <w:tc>
          <w:tcPr>
            <w:tcW w:w="1679" w:type="pct"/>
          </w:tcPr>
          <w:p w14:paraId="267C0839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5</w:t>
            </w:r>
          </w:p>
        </w:tc>
        <w:tc>
          <w:tcPr>
            <w:tcW w:w="1675" w:type="pct"/>
          </w:tcPr>
          <w:p w14:paraId="7F5441D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7</w:t>
            </w:r>
          </w:p>
        </w:tc>
      </w:tr>
      <w:tr w:rsidR="004961C0" w14:paraId="4BF29345" w14:textId="77777777" w:rsidTr="00A25A63">
        <w:trPr>
          <w:trHeight w:val="285"/>
          <w:jc w:val="center"/>
        </w:trPr>
        <w:tc>
          <w:tcPr>
            <w:tcW w:w="1646" w:type="pct"/>
          </w:tcPr>
          <w:p w14:paraId="4AA6DC81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3</w:t>
            </w:r>
          </w:p>
        </w:tc>
        <w:tc>
          <w:tcPr>
            <w:tcW w:w="1679" w:type="pct"/>
          </w:tcPr>
          <w:p w14:paraId="7E662D3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4</w:t>
            </w:r>
          </w:p>
        </w:tc>
        <w:tc>
          <w:tcPr>
            <w:tcW w:w="1675" w:type="pct"/>
            <w:shd w:val="clear" w:color="auto" w:fill="FFFF00"/>
          </w:tcPr>
          <w:p w14:paraId="30E13D1F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6</w:t>
            </w:r>
          </w:p>
        </w:tc>
      </w:tr>
      <w:tr w:rsidR="004961C0" w14:paraId="10A82159" w14:textId="77777777" w:rsidTr="009D7736">
        <w:trPr>
          <w:trHeight w:val="285"/>
          <w:jc w:val="center"/>
        </w:trPr>
        <w:tc>
          <w:tcPr>
            <w:tcW w:w="1646" w:type="pct"/>
          </w:tcPr>
          <w:p w14:paraId="3408A312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4</w:t>
            </w:r>
          </w:p>
        </w:tc>
        <w:tc>
          <w:tcPr>
            <w:tcW w:w="1679" w:type="pct"/>
          </w:tcPr>
          <w:p w14:paraId="4A64BDA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4</w:t>
            </w:r>
          </w:p>
        </w:tc>
        <w:tc>
          <w:tcPr>
            <w:tcW w:w="1675" w:type="pct"/>
          </w:tcPr>
          <w:p w14:paraId="15CDBBB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5</w:t>
            </w:r>
          </w:p>
        </w:tc>
      </w:tr>
      <w:tr w:rsidR="004961C0" w14:paraId="11A4E0FC" w14:textId="77777777" w:rsidTr="009D7736">
        <w:trPr>
          <w:trHeight w:val="285"/>
          <w:jc w:val="center"/>
        </w:trPr>
        <w:tc>
          <w:tcPr>
            <w:tcW w:w="1646" w:type="pct"/>
          </w:tcPr>
          <w:p w14:paraId="1D14051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5</w:t>
            </w:r>
          </w:p>
        </w:tc>
        <w:tc>
          <w:tcPr>
            <w:tcW w:w="1679" w:type="pct"/>
          </w:tcPr>
          <w:p w14:paraId="2413E7D9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3</w:t>
            </w:r>
          </w:p>
        </w:tc>
        <w:tc>
          <w:tcPr>
            <w:tcW w:w="1675" w:type="pct"/>
          </w:tcPr>
          <w:p w14:paraId="2AB234E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4</w:t>
            </w:r>
          </w:p>
        </w:tc>
      </w:tr>
      <w:tr w:rsidR="004961C0" w14:paraId="3AC8F407" w14:textId="77777777" w:rsidTr="009D7736">
        <w:trPr>
          <w:trHeight w:val="285"/>
          <w:jc w:val="center"/>
        </w:trPr>
        <w:tc>
          <w:tcPr>
            <w:tcW w:w="1646" w:type="pct"/>
          </w:tcPr>
          <w:p w14:paraId="7D57CD34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6</w:t>
            </w:r>
          </w:p>
        </w:tc>
        <w:tc>
          <w:tcPr>
            <w:tcW w:w="1679" w:type="pct"/>
          </w:tcPr>
          <w:p w14:paraId="2C6843CB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3</w:t>
            </w:r>
          </w:p>
        </w:tc>
        <w:tc>
          <w:tcPr>
            <w:tcW w:w="1675" w:type="pct"/>
          </w:tcPr>
          <w:p w14:paraId="36FD9EFC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3</w:t>
            </w:r>
          </w:p>
        </w:tc>
      </w:tr>
      <w:tr w:rsidR="004961C0" w14:paraId="15E070E1" w14:textId="77777777" w:rsidTr="009D7736">
        <w:trPr>
          <w:trHeight w:val="285"/>
          <w:jc w:val="center"/>
        </w:trPr>
        <w:tc>
          <w:tcPr>
            <w:tcW w:w="1646" w:type="pct"/>
          </w:tcPr>
          <w:p w14:paraId="4A46792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7</w:t>
            </w:r>
          </w:p>
        </w:tc>
        <w:tc>
          <w:tcPr>
            <w:tcW w:w="1679" w:type="pct"/>
          </w:tcPr>
          <w:p w14:paraId="0CA2810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2</w:t>
            </w:r>
          </w:p>
        </w:tc>
        <w:tc>
          <w:tcPr>
            <w:tcW w:w="1675" w:type="pct"/>
          </w:tcPr>
          <w:p w14:paraId="513C6AF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2</w:t>
            </w:r>
          </w:p>
        </w:tc>
      </w:tr>
      <w:tr w:rsidR="004961C0" w14:paraId="29586922" w14:textId="77777777" w:rsidTr="009D7736">
        <w:trPr>
          <w:trHeight w:val="285"/>
          <w:jc w:val="center"/>
        </w:trPr>
        <w:tc>
          <w:tcPr>
            <w:tcW w:w="1646" w:type="pct"/>
          </w:tcPr>
          <w:p w14:paraId="5E5737D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8</w:t>
            </w:r>
          </w:p>
        </w:tc>
        <w:tc>
          <w:tcPr>
            <w:tcW w:w="1679" w:type="pct"/>
          </w:tcPr>
          <w:p w14:paraId="5305ED4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2</w:t>
            </w:r>
          </w:p>
        </w:tc>
        <w:tc>
          <w:tcPr>
            <w:tcW w:w="1675" w:type="pct"/>
          </w:tcPr>
          <w:p w14:paraId="256B884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2</w:t>
            </w:r>
          </w:p>
        </w:tc>
      </w:tr>
      <w:tr w:rsidR="004961C0" w14:paraId="645F6A8B" w14:textId="77777777" w:rsidTr="009D7736">
        <w:trPr>
          <w:trHeight w:val="283"/>
          <w:jc w:val="center"/>
        </w:trPr>
        <w:tc>
          <w:tcPr>
            <w:tcW w:w="1646" w:type="pct"/>
          </w:tcPr>
          <w:p w14:paraId="3FC6068F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9</w:t>
            </w:r>
          </w:p>
        </w:tc>
        <w:tc>
          <w:tcPr>
            <w:tcW w:w="1679" w:type="pct"/>
          </w:tcPr>
          <w:p w14:paraId="2AF6612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1</w:t>
            </w:r>
          </w:p>
        </w:tc>
        <w:tc>
          <w:tcPr>
            <w:tcW w:w="1675" w:type="pct"/>
          </w:tcPr>
          <w:p w14:paraId="48FB1B9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1</w:t>
            </w:r>
          </w:p>
        </w:tc>
      </w:tr>
      <w:tr w:rsidR="004961C0" w14:paraId="10403E80" w14:textId="77777777" w:rsidTr="009D7736">
        <w:trPr>
          <w:trHeight w:val="285"/>
          <w:jc w:val="center"/>
        </w:trPr>
        <w:tc>
          <w:tcPr>
            <w:tcW w:w="1646" w:type="pct"/>
          </w:tcPr>
          <w:p w14:paraId="3B8730C9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0</w:t>
            </w:r>
          </w:p>
        </w:tc>
        <w:tc>
          <w:tcPr>
            <w:tcW w:w="1679" w:type="pct"/>
          </w:tcPr>
          <w:p w14:paraId="4C676423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1</w:t>
            </w:r>
          </w:p>
        </w:tc>
        <w:tc>
          <w:tcPr>
            <w:tcW w:w="1675" w:type="pct"/>
          </w:tcPr>
          <w:p w14:paraId="357979BE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0</w:t>
            </w:r>
          </w:p>
        </w:tc>
      </w:tr>
      <w:tr w:rsidR="004961C0" w14:paraId="274FBC00" w14:textId="77777777" w:rsidTr="009D7736">
        <w:trPr>
          <w:trHeight w:val="285"/>
          <w:jc w:val="center"/>
        </w:trPr>
        <w:tc>
          <w:tcPr>
            <w:tcW w:w="1646" w:type="pct"/>
          </w:tcPr>
          <w:p w14:paraId="0BAA6B20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1</w:t>
            </w:r>
          </w:p>
        </w:tc>
        <w:tc>
          <w:tcPr>
            <w:tcW w:w="1679" w:type="pct"/>
          </w:tcPr>
          <w:p w14:paraId="23DC6E10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0</w:t>
            </w:r>
          </w:p>
        </w:tc>
        <w:tc>
          <w:tcPr>
            <w:tcW w:w="1675" w:type="pct"/>
          </w:tcPr>
          <w:p w14:paraId="5A772192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0</w:t>
            </w:r>
          </w:p>
        </w:tc>
      </w:tr>
      <w:tr w:rsidR="004961C0" w14:paraId="3C9339AF" w14:textId="77777777" w:rsidTr="009D7736">
        <w:trPr>
          <w:trHeight w:val="285"/>
          <w:jc w:val="center"/>
        </w:trPr>
        <w:tc>
          <w:tcPr>
            <w:tcW w:w="1646" w:type="pct"/>
          </w:tcPr>
          <w:p w14:paraId="38EC1D4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2</w:t>
            </w:r>
          </w:p>
        </w:tc>
        <w:tc>
          <w:tcPr>
            <w:tcW w:w="1679" w:type="pct"/>
          </w:tcPr>
          <w:p w14:paraId="552CC98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0</w:t>
            </w:r>
          </w:p>
        </w:tc>
        <w:tc>
          <w:tcPr>
            <w:tcW w:w="1675" w:type="pct"/>
          </w:tcPr>
          <w:p w14:paraId="323BD626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9</w:t>
            </w:r>
          </w:p>
        </w:tc>
      </w:tr>
      <w:tr w:rsidR="004961C0" w14:paraId="52819FCF" w14:textId="77777777" w:rsidTr="009D7736">
        <w:trPr>
          <w:trHeight w:val="285"/>
          <w:jc w:val="center"/>
        </w:trPr>
        <w:tc>
          <w:tcPr>
            <w:tcW w:w="1646" w:type="pct"/>
          </w:tcPr>
          <w:p w14:paraId="7718CC28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3</w:t>
            </w:r>
          </w:p>
        </w:tc>
        <w:tc>
          <w:tcPr>
            <w:tcW w:w="1679" w:type="pct"/>
          </w:tcPr>
          <w:p w14:paraId="0D5D15B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675" w:type="pct"/>
          </w:tcPr>
          <w:p w14:paraId="4716D8A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8</w:t>
            </w:r>
          </w:p>
        </w:tc>
      </w:tr>
      <w:tr w:rsidR="004961C0" w14:paraId="1CE11A42" w14:textId="77777777" w:rsidTr="009D7736">
        <w:trPr>
          <w:trHeight w:val="285"/>
          <w:jc w:val="center"/>
        </w:trPr>
        <w:tc>
          <w:tcPr>
            <w:tcW w:w="1646" w:type="pct"/>
          </w:tcPr>
          <w:p w14:paraId="51DCA3B0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4</w:t>
            </w:r>
          </w:p>
        </w:tc>
        <w:tc>
          <w:tcPr>
            <w:tcW w:w="1679" w:type="pct"/>
          </w:tcPr>
          <w:p w14:paraId="1880687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675" w:type="pct"/>
          </w:tcPr>
          <w:p w14:paraId="11344253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8</w:t>
            </w:r>
          </w:p>
        </w:tc>
      </w:tr>
      <w:tr w:rsidR="004961C0" w14:paraId="3963818A" w14:textId="77777777" w:rsidTr="009D7736">
        <w:trPr>
          <w:trHeight w:val="285"/>
          <w:jc w:val="center"/>
        </w:trPr>
        <w:tc>
          <w:tcPr>
            <w:tcW w:w="1646" w:type="pct"/>
          </w:tcPr>
          <w:p w14:paraId="02B920F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5</w:t>
            </w:r>
          </w:p>
        </w:tc>
        <w:tc>
          <w:tcPr>
            <w:tcW w:w="1679" w:type="pct"/>
          </w:tcPr>
          <w:p w14:paraId="1333103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675" w:type="pct"/>
          </w:tcPr>
          <w:p w14:paraId="29017EA0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7</w:t>
            </w:r>
          </w:p>
        </w:tc>
      </w:tr>
      <w:tr w:rsidR="004961C0" w14:paraId="7F25200E" w14:textId="77777777" w:rsidTr="009D7736">
        <w:trPr>
          <w:trHeight w:val="285"/>
          <w:jc w:val="center"/>
        </w:trPr>
        <w:tc>
          <w:tcPr>
            <w:tcW w:w="1646" w:type="pct"/>
          </w:tcPr>
          <w:p w14:paraId="396D5490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6</w:t>
            </w:r>
          </w:p>
        </w:tc>
        <w:tc>
          <w:tcPr>
            <w:tcW w:w="1679" w:type="pct"/>
          </w:tcPr>
          <w:p w14:paraId="3251F27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675" w:type="pct"/>
          </w:tcPr>
          <w:p w14:paraId="0CCF1353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7</w:t>
            </w:r>
          </w:p>
        </w:tc>
      </w:tr>
      <w:tr w:rsidR="004961C0" w14:paraId="79295EAB" w14:textId="77777777" w:rsidTr="009D7736">
        <w:trPr>
          <w:trHeight w:val="285"/>
          <w:jc w:val="center"/>
        </w:trPr>
        <w:tc>
          <w:tcPr>
            <w:tcW w:w="1646" w:type="pct"/>
          </w:tcPr>
          <w:p w14:paraId="4E4BAF2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7</w:t>
            </w:r>
          </w:p>
        </w:tc>
        <w:tc>
          <w:tcPr>
            <w:tcW w:w="1679" w:type="pct"/>
          </w:tcPr>
          <w:p w14:paraId="488C0F03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675" w:type="pct"/>
          </w:tcPr>
          <w:p w14:paraId="4028D2BC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6</w:t>
            </w:r>
          </w:p>
        </w:tc>
      </w:tr>
      <w:tr w:rsidR="004961C0" w14:paraId="0E1005DD" w14:textId="77777777" w:rsidTr="009D7736">
        <w:trPr>
          <w:trHeight w:val="285"/>
          <w:jc w:val="center"/>
        </w:trPr>
        <w:tc>
          <w:tcPr>
            <w:tcW w:w="1646" w:type="pct"/>
          </w:tcPr>
          <w:p w14:paraId="4321C74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8</w:t>
            </w:r>
          </w:p>
        </w:tc>
        <w:tc>
          <w:tcPr>
            <w:tcW w:w="1679" w:type="pct"/>
          </w:tcPr>
          <w:p w14:paraId="01E78E2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675" w:type="pct"/>
          </w:tcPr>
          <w:p w14:paraId="2B44EB9F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5</w:t>
            </w:r>
          </w:p>
        </w:tc>
      </w:tr>
      <w:tr w:rsidR="004961C0" w14:paraId="00B90578" w14:textId="77777777" w:rsidTr="009D7736">
        <w:trPr>
          <w:trHeight w:val="285"/>
          <w:jc w:val="center"/>
        </w:trPr>
        <w:tc>
          <w:tcPr>
            <w:tcW w:w="1646" w:type="pct"/>
          </w:tcPr>
          <w:p w14:paraId="17BDA443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9</w:t>
            </w:r>
          </w:p>
        </w:tc>
        <w:tc>
          <w:tcPr>
            <w:tcW w:w="1679" w:type="pct"/>
          </w:tcPr>
          <w:p w14:paraId="615361EC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675" w:type="pct"/>
          </w:tcPr>
          <w:p w14:paraId="56E094C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5</w:t>
            </w:r>
          </w:p>
        </w:tc>
      </w:tr>
      <w:tr w:rsidR="004961C0" w14:paraId="4D2A0314" w14:textId="77777777" w:rsidTr="009D7736">
        <w:trPr>
          <w:trHeight w:val="285"/>
          <w:jc w:val="center"/>
        </w:trPr>
        <w:tc>
          <w:tcPr>
            <w:tcW w:w="1646" w:type="pct"/>
          </w:tcPr>
          <w:p w14:paraId="55137847" w14:textId="77777777" w:rsidR="004961C0" w:rsidRDefault="004961C0" w:rsidP="004961C0">
            <w:pPr>
              <w:pStyle w:val="TableParagraph"/>
              <w:spacing w:line="228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  <w:tc>
          <w:tcPr>
            <w:tcW w:w="1679" w:type="pct"/>
          </w:tcPr>
          <w:p w14:paraId="66FA11A9" w14:textId="77777777" w:rsidR="004961C0" w:rsidRDefault="004961C0" w:rsidP="004961C0">
            <w:pPr>
              <w:pStyle w:val="TableParagraph"/>
              <w:spacing w:line="228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675" w:type="pct"/>
          </w:tcPr>
          <w:p w14:paraId="22846BD8" w14:textId="77777777" w:rsidR="004961C0" w:rsidRDefault="004961C0" w:rsidP="004961C0">
            <w:pPr>
              <w:pStyle w:val="TableParagraph"/>
              <w:spacing w:line="228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4</w:t>
            </w:r>
          </w:p>
        </w:tc>
      </w:tr>
      <w:tr w:rsidR="004961C0" w14:paraId="0ACEF992" w14:textId="77777777" w:rsidTr="009D7736">
        <w:trPr>
          <w:trHeight w:val="282"/>
          <w:jc w:val="center"/>
        </w:trPr>
        <w:tc>
          <w:tcPr>
            <w:tcW w:w="1646" w:type="pct"/>
          </w:tcPr>
          <w:p w14:paraId="5FC4E64A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1</w:t>
            </w:r>
          </w:p>
        </w:tc>
        <w:tc>
          <w:tcPr>
            <w:tcW w:w="1679" w:type="pct"/>
          </w:tcPr>
          <w:p w14:paraId="1FC37E6D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675" w:type="pct"/>
          </w:tcPr>
          <w:p w14:paraId="29D5D166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4</w:t>
            </w:r>
          </w:p>
        </w:tc>
      </w:tr>
      <w:tr w:rsidR="004961C0" w14:paraId="72AAB7B1" w14:textId="77777777" w:rsidTr="009D7736">
        <w:trPr>
          <w:trHeight w:val="285"/>
          <w:jc w:val="center"/>
        </w:trPr>
        <w:tc>
          <w:tcPr>
            <w:tcW w:w="1646" w:type="pct"/>
          </w:tcPr>
          <w:p w14:paraId="4148FC67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2</w:t>
            </w:r>
          </w:p>
        </w:tc>
        <w:tc>
          <w:tcPr>
            <w:tcW w:w="1679" w:type="pct"/>
          </w:tcPr>
          <w:p w14:paraId="2807D542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675" w:type="pct"/>
          </w:tcPr>
          <w:p w14:paraId="4F8D16A6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4961C0" w14:paraId="55267BD7" w14:textId="77777777" w:rsidTr="009D7736">
        <w:trPr>
          <w:trHeight w:val="285"/>
          <w:jc w:val="center"/>
        </w:trPr>
        <w:tc>
          <w:tcPr>
            <w:tcW w:w="1646" w:type="pct"/>
          </w:tcPr>
          <w:p w14:paraId="1A55F5E4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3</w:t>
            </w:r>
          </w:p>
        </w:tc>
        <w:tc>
          <w:tcPr>
            <w:tcW w:w="1679" w:type="pct"/>
          </w:tcPr>
          <w:p w14:paraId="6EC6F794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675" w:type="pct"/>
          </w:tcPr>
          <w:p w14:paraId="6214DB1B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4961C0" w14:paraId="11B917A6" w14:textId="77777777" w:rsidTr="009D7736">
        <w:trPr>
          <w:trHeight w:val="285"/>
          <w:jc w:val="center"/>
        </w:trPr>
        <w:tc>
          <w:tcPr>
            <w:tcW w:w="1646" w:type="pct"/>
          </w:tcPr>
          <w:p w14:paraId="4069C990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4</w:t>
            </w:r>
          </w:p>
        </w:tc>
        <w:tc>
          <w:tcPr>
            <w:tcW w:w="1679" w:type="pct"/>
          </w:tcPr>
          <w:p w14:paraId="356666B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675" w:type="pct"/>
          </w:tcPr>
          <w:p w14:paraId="347F464F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4961C0" w14:paraId="38325D6A" w14:textId="77777777" w:rsidTr="009D7736">
        <w:trPr>
          <w:trHeight w:val="285"/>
          <w:jc w:val="center"/>
        </w:trPr>
        <w:tc>
          <w:tcPr>
            <w:tcW w:w="1646" w:type="pct"/>
          </w:tcPr>
          <w:p w14:paraId="04CCF1B5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5</w:t>
            </w:r>
          </w:p>
        </w:tc>
        <w:tc>
          <w:tcPr>
            <w:tcW w:w="1679" w:type="pct"/>
          </w:tcPr>
          <w:p w14:paraId="45615B49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675" w:type="pct"/>
          </w:tcPr>
          <w:p w14:paraId="42F7D1A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2</w:t>
            </w:r>
          </w:p>
        </w:tc>
      </w:tr>
      <w:tr w:rsidR="004961C0" w14:paraId="57D5B3AF" w14:textId="77777777" w:rsidTr="009D7736">
        <w:trPr>
          <w:trHeight w:val="285"/>
          <w:jc w:val="center"/>
        </w:trPr>
        <w:tc>
          <w:tcPr>
            <w:tcW w:w="1646" w:type="pct"/>
          </w:tcPr>
          <w:p w14:paraId="7F36875E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6</w:t>
            </w:r>
          </w:p>
        </w:tc>
        <w:tc>
          <w:tcPr>
            <w:tcW w:w="1679" w:type="pct"/>
          </w:tcPr>
          <w:p w14:paraId="69F41583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675" w:type="pct"/>
          </w:tcPr>
          <w:p w14:paraId="53EA1FE0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2</w:t>
            </w:r>
          </w:p>
        </w:tc>
      </w:tr>
      <w:tr w:rsidR="004961C0" w14:paraId="3D1D148A" w14:textId="77777777" w:rsidTr="009D7736">
        <w:trPr>
          <w:trHeight w:val="285"/>
          <w:jc w:val="center"/>
        </w:trPr>
        <w:tc>
          <w:tcPr>
            <w:tcW w:w="1646" w:type="pct"/>
          </w:tcPr>
          <w:p w14:paraId="3C5B1C3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7</w:t>
            </w:r>
          </w:p>
        </w:tc>
        <w:tc>
          <w:tcPr>
            <w:tcW w:w="1679" w:type="pct"/>
          </w:tcPr>
          <w:p w14:paraId="0E56231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675" w:type="pct"/>
          </w:tcPr>
          <w:p w14:paraId="198C797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1</w:t>
            </w:r>
          </w:p>
        </w:tc>
      </w:tr>
      <w:tr w:rsidR="004961C0" w14:paraId="23084442" w14:textId="77777777" w:rsidTr="009D7736">
        <w:trPr>
          <w:trHeight w:val="285"/>
          <w:jc w:val="center"/>
        </w:trPr>
        <w:tc>
          <w:tcPr>
            <w:tcW w:w="1646" w:type="pct"/>
          </w:tcPr>
          <w:p w14:paraId="1FA9B618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8</w:t>
            </w:r>
          </w:p>
        </w:tc>
        <w:tc>
          <w:tcPr>
            <w:tcW w:w="1679" w:type="pct"/>
          </w:tcPr>
          <w:p w14:paraId="4CBB86E4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675" w:type="pct"/>
          </w:tcPr>
          <w:p w14:paraId="5132C04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1</w:t>
            </w:r>
          </w:p>
        </w:tc>
      </w:tr>
      <w:tr w:rsidR="004961C0" w14:paraId="186E824A" w14:textId="77777777" w:rsidTr="009D7736">
        <w:trPr>
          <w:trHeight w:val="285"/>
          <w:jc w:val="center"/>
        </w:trPr>
        <w:tc>
          <w:tcPr>
            <w:tcW w:w="1646" w:type="pct"/>
          </w:tcPr>
          <w:p w14:paraId="0F2F5C3D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9</w:t>
            </w:r>
          </w:p>
        </w:tc>
        <w:tc>
          <w:tcPr>
            <w:tcW w:w="1679" w:type="pct"/>
          </w:tcPr>
          <w:p w14:paraId="26F255D8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675" w:type="pct"/>
          </w:tcPr>
          <w:p w14:paraId="39D41676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4961C0" w14:paraId="2CD178B3" w14:textId="77777777" w:rsidTr="009D7736">
        <w:trPr>
          <w:trHeight w:val="285"/>
          <w:jc w:val="center"/>
        </w:trPr>
        <w:tc>
          <w:tcPr>
            <w:tcW w:w="1646" w:type="pct"/>
          </w:tcPr>
          <w:p w14:paraId="6289070E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0</w:t>
            </w:r>
          </w:p>
        </w:tc>
        <w:tc>
          <w:tcPr>
            <w:tcW w:w="1679" w:type="pct"/>
          </w:tcPr>
          <w:p w14:paraId="3DE08A7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675" w:type="pct"/>
          </w:tcPr>
          <w:p w14:paraId="6A2BC92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4961C0" w14:paraId="2FBFFDED" w14:textId="77777777" w:rsidTr="009D7736">
        <w:trPr>
          <w:trHeight w:val="285"/>
          <w:jc w:val="center"/>
        </w:trPr>
        <w:tc>
          <w:tcPr>
            <w:tcW w:w="1646" w:type="pct"/>
          </w:tcPr>
          <w:p w14:paraId="7B102B16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  <w:tc>
          <w:tcPr>
            <w:tcW w:w="1679" w:type="pct"/>
          </w:tcPr>
          <w:p w14:paraId="3651F6C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675" w:type="pct"/>
          </w:tcPr>
          <w:p w14:paraId="01763AF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4961C0" w14:paraId="477C6C09" w14:textId="77777777" w:rsidTr="009D7736">
        <w:trPr>
          <w:trHeight w:val="285"/>
          <w:jc w:val="center"/>
        </w:trPr>
        <w:tc>
          <w:tcPr>
            <w:tcW w:w="1646" w:type="pct"/>
          </w:tcPr>
          <w:p w14:paraId="737D46C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2</w:t>
            </w:r>
          </w:p>
        </w:tc>
        <w:tc>
          <w:tcPr>
            <w:tcW w:w="1679" w:type="pct"/>
          </w:tcPr>
          <w:p w14:paraId="2811829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675" w:type="pct"/>
          </w:tcPr>
          <w:p w14:paraId="42CCD7B7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4961C0" w14:paraId="3F200E69" w14:textId="77777777" w:rsidTr="009D7736">
        <w:trPr>
          <w:trHeight w:val="282"/>
          <w:jc w:val="center"/>
        </w:trPr>
        <w:tc>
          <w:tcPr>
            <w:tcW w:w="1646" w:type="pct"/>
          </w:tcPr>
          <w:p w14:paraId="0B4965F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3</w:t>
            </w:r>
          </w:p>
        </w:tc>
        <w:tc>
          <w:tcPr>
            <w:tcW w:w="1679" w:type="pct"/>
          </w:tcPr>
          <w:p w14:paraId="19D9A6A0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675" w:type="pct"/>
          </w:tcPr>
          <w:p w14:paraId="4DD9FF3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4961C0" w14:paraId="34C78616" w14:textId="77777777" w:rsidTr="009D7736">
        <w:trPr>
          <w:trHeight w:val="287"/>
          <w:jc w:val="center"/>
        </w:trPr>
        <w:tc>
          <w:tcPr>
            <w:tcW w:w="1646" w:type="pct"/>
          </w:tcPr>
          <w:p w14:paraId="4BD5A58A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lastRenderedPageBreak/>
              <w:t>84</w:t>
            </w:r>
          </w:p>
        </w:tc>
        <w:tc>
          <w:tcPr>
            <w:tcW w:w="1679" w:type="pct"/>
          </w:tcPr>
          <w:p w14:paraId="5E3C7F57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675" w:type="pct"/>
          </w:tcPr>
          <w:p w14:paraId="51EE0F23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4961C0" w14:paraId="2545F5B1" w14:textId="77777777" w:rsidTr="009D7736">
        <w:trPr>
          <w:trHeight w:val="285"/>
          <w:jc w:val="center"/>
        </w:trPr>
        <w:tc>
          <w:tcPr>
            <w:tcW w:w="1646" w:type="pct"/>
            <w:tcBorders>
              <w:top w:val="nil"/>
            </w:tcBorders>
          </w:tcPr>
          <w:p w14:paraId="656FC1B2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5</w:t>
            </w:r>
          </w:p>
        </w:tc>
        <w:tc>
          <w:tcPr>
            <w:tcW w:w="1679" w:type="pct"/>
          </w:tcPr>
          <w:p w14:paraId="0B66C35A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675" w:type="pct"/>
            <w:tcBorders>
              <w:top w:val="nil"/>
            </w:tcBorders>
          </w:tcPr>
          <w:p w14:paraId="00610693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4961C0" w14:paraId="75F93C7E" w14:textId="77777777" w:rsidTr="009D7736">
        <w:trPr>
          <w:trHeight w:val="285"/>
          <w:jc w:val="center"/>
        </w:trPr>
        <w:tc>
          <w:tcPr>
            <w:tcW w:w="1646" w:type="pct"/>
          </w:tcPr>
          <w:p w14:paraId="07EF5B4D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6</w:t>
            </w:r>
          </w:p>
        </w:tc>
        <w:tc>
          <w:tcPr>
            <w:tcW w:w="1679" w:type="pct"/>
          </w:tcPr>
          <w:p w14:paraId="048E4C3A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675" w:type="pct"/>
          </w:tcPr>
          <w:p w14:paraId="620F09D6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4961C0" w14:paraId="149FF8C7" w14:textId="77777777" w:rsidTr="009D7736">
        <w:trPr>
          <w:trHeight w:val="285"/>
          <w:jc w:val="center"/>
        </w:trPr>
        <w:tc>
          <w:tcPr>
            <w:tcW w:w="1646" w:type="pct"/>
          </w:tcPr>
          <w:p w14:paraId="7592A13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7</w:t>
            </w:r>
          </w:p>
        </w:tc>
        <w:tc>
          <w:tcPr>
            <w:tcW w:w="1679" w:type="pct"/>
          </w:tcPr>
          <w:p w14:paraId="1540778E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675" w:type="pct"/>
          </w:tcPr>
          <w:p w14:paraId="653746B2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4961C0" w14:paraId="34BAC70C" w14:textId="77777777" w:rsidTr="009D7736">
        <w:trPr>
          <w:trHeight w:val="285"/>
          <w:jc w:val="center"/>
        </w:trPr>
        <w:tc>
          <w:tcPr>
            <w:tcW w:w="1646" w:type="pct"/>
          </w:tcPr>
          <w:p w14:paraId="5817A32A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8</w:t>
            </w:r>
          </w:p>
        </w:tc>
        <w:tc>
          <w:tcPr>
            <w:tcW w:w="1679" w:type="pct"/>
          </w:tcPr>
          <w:p w14:paraId="1DDB56EE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675" w:type="pct"/>
          </w:tcPr>
          <w:p w14:paraId="02A2A5A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4961C0" w14:paraId="27EC6856" w14:textId="77777777" w:rsidTr="009D7736">
        <w:trPr>
          <w:trHeight w:val="285"/>
          <w:jc w:val="center"/>
        </w:trPr>
        <w:tc>
          <w:tcPr>
            <w:tcW w:w="1646" w:type="pct"/>
          </w:tcPr>
          <w:p w14:paraId="7C72F219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9</w:t>
            </w:r>
          </w:p>
        </w:tc>
        <w:tc>
          <w:tcPr>
            <w:tcW w:w="1679" w:type="pct"/>
          </w:tcPr>
          <w:p w14:paraId="60BE98A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675" w:type="pct"/>
          </w:tcPr>
          <w:p w14:paraId="0AF303FB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4961C0" w14:paraId="335180FE" w14:textId="77777777" w:rsidTr="009D7736">
        <w:trPr>
          <w:trHeight w:val="282"/>
          <w:jc w:val="center"/>
        </w:trPr>
        <w:tc>
          <w:tcPr>
            <w:tcW w:w="1646" w:type="pct"/>
          </w:tcPr>
          <w:p w14:paraId="336B6EE7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0</w:t>
            </w:r>
          </w:p>
        </w:tc>
        <w:tc>
          <w:tcPr>
            <w:tcW w:w="1679" w:type="pct"/>
          </w:tcPr>
          <w:p w14:paraId="3B8A6E95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675" w:type="pct"/>
          </w:tcPr>
          <w:p w14:paraId="48C11BBA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4961C0" w14:paraId="5D33A1E4" w14:textId="77777777" w:rsidTr="009D7736">
        <w:trPr>
          <w:trHeight w:val="285"/>
          <w:jc w:val="center"/>
        </w:trPr>
        <w:tc>
          <w:tcPr>
            <w:tcW w:w="1646" w:type="pct"/>
          </w:tcPr>
          <w:p w14:paraId="58CE629E" w14:textId="77777777" w:rsidR="004961C0" w:rsidRDefault="004961C0" w:rsidP="004961C0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1</w:t>
            </w:r>
          </w:p>
        </w:tc>
        <w:tc>
          <w:tcPr>
            <w:tcW w:w="1679" w:type="pct"/>
          </w:tcPr>
          <w:p w14:paraId="00AA3925" w14:textId="77777777" w:rsidR="004961C0" w:rsidRDefault="004961C0" w:rsidP="004961C0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675" w:type="pct"/>
          </w:tcPr>
          <w:p w14:paraId="1D5EE994" w14:textId="77777777" w:rsidR="004961C0" w:rsidRDefault="004961C0" w:rsidP="004961C0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4961C0" w14:paraId="2863948C" w14:textId="77777777" w:rsidTr="009D7736">
        <w:trPr>
          <w:trHeight w:val="285"/>
          <w:jc w:val="center"/>
        </w:trPr>
        <w:tc>
          <w:tcPr>
            <w:tcW w:w="1646" w:type="pct"/>
          </w:tcPr>
          <w:p w14:paraId="20D685FA" w14:textId="77777777" w:rsidR="004961C0" w:rsidRDefault="004961C0" w:rsidP="004961C0">
            <w:pPr>
              <w:pStyle w:val="TableParagraph"/>
              <w:ind w:left="174" w:right="174"/>
              <w:rPr>
                <w:sz w:val="20"/>
              </w:rPr>
            </w:pPr>
            <w:r>
              <w:rPr>
                <w:sz w:val="20"/>
              </w:rPr>
              <w:t>92</w:t>
            </w:r>
          </w:p>
        </w:tc>
        <w:tc>
          <w:tcPr>
            <w:tcW w:w="1679" w:type="pct"/>
          </w:tcPr>
          <w:p w14:paraId="60DE9764" w14:textId="77777777" w:rsidR="004961C0" w:rsidRDefault="004961C0" w:rsidP="004961C0">
            <w:pPr>
              <w:pStyle w:val="TableParagraph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675" w:type="pct"/>
          </w:tcPr>
          <w:p w14:paraId="5662D3C8" w14:textId="77777777" w:rsidR="004961C0" w:rsidRDefault="004961C0" w:rsidP="004961C0">
            <w:pPr>
              <w:pStyle w:val="TableParagraph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4961C0" w14:paraId="4F9C4C97" w14:textId="77777777" w:rsidTr="009D7736">
        <w:trPr>
          <w:trHeight w:val="285"/>
          <w:jc w:val="center"/>
        </w:trPr>
        <w:tc>
          <w:tcPr>
            <w:tcW w:w="1646" w:type="pct"/>
          </w:tcPr>
          <w:p w14:paraId="0F468020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3</w:t>
            </w:r>
          </w:p>
        </w:tc>
        <w:tc>
          <w:tcPr>
            <w:tcW w:w="1679" w:type="pct"/>
          </w:tcPr>
          <w:p w14:paraId="1EAE071F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1553EC48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4961C0" w14:paraId="3C446250" w14:textId="77777777" w:rsidTr="009D7736">
        <w:trPr>
          <w:trHeight w:val="285"/>
          <w:jc w:val="center"/>
        </w:trPr>
        <w:tc>
          <w:tcPr>
            <w:tcW w:w="1646" w:type="pct"/>
          </w:tcPr>
          <w:p w14:paraId="3A330CCE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4</w:t>
            </w:r>
          </w:p>
        </w:tc>
        <w:tc>
          <w:tcPr>
            <w:tcW w:w="1679" w:type="pct"/>
          </w:tcPr>
          <w:p w14:paraId="537F0D68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4C322F10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4961C0" w14:paraId="0B0CCE29" w14:textId="77777777" w:rsidTr="009D7736">
        <w:trPr>
          <w:trHeight w:val="285"/>
          <w:jc w:val="center"/>
        </w:trPr>
        <w:tc>
          <w:tcPr>
            <w:tcW w:w="1646" w:type="pct"/>
          </w:tcPr>
          <w:p w14:paraId="267C6750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5</w:t>
            </w:r>
          </w:p>
        </w:tc>
        <w:tc>
          <w:tcPr>
            <w:tcW w:w="1679" w:type="pct"/>
          </w:tcPr>
          <w:p w14:paraId="0D943026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0907CB3E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4961C0" w14:paraId="53A64332" w14:textId="77777777" w:rsidTr="009D7736">
        <w:trPr>
          <w:trHeight w:val="285"/>
          <w:jc w:val="center"/>
        </w:trPr>
        <w:tc>
          <w:tcPr>
            <w:tcW w:w="1646" w:type="pct"/>
          </w:tcPr>
          <w:p w14:paraId="054DBD0F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6</w:t>
            </w:r>
          </w:p>
        </w:tc>
        <w:tc>
          <w:tcPr>
            <w:tcW w:w="1679" w:type="pct"/>
          </w:tcPr>
          <w:p w14:paraId="125AAAD7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3B58AB09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4961C0" w14:paraId="209F3121" w14:textId="77777777" w:rsidTr="009D7736">
        <w:trPr>
          <w:trHeight w:val="285"/>
          <w:jc w:val="center"/>
        </w:trPr>
        <w:tc>
          <w:tcPr>
            <w:tcW w:w="1646" w:type="pct"/>
          </w:tcPr>
          <w:p w14:paraId="2C6CC795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7</w:t>
            </w:r>
          </w:p>
        </w:tc>
        <w:tc>
          <w:tcPr>
            <w:tcW w:w="1679" w:type="pct"/>
          </w:tcPr>
          <w:p w14:paraId="6431609D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55545DCC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4961C0" w14:paraId="5E716644" w14:textId="77777777" w:rsidTr="009D7736">
        <w:trPr>
          <w:trHeight w:val="285"/>
          <w:jc w:val="center"/>
        </w:trPr>
        <w:tc>
          <w:tcPr>
            <w:tcW w:w="1646" w:type="pct"/>
          </w:tcPr>
          <w:p w14:paraId="162C868C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8</w:t>
            </w:r>
          </w:p>
        </w:tc>
        <w:tc>
          <w:tcPr>
            <w:tcW w:w="1679" w:type="pct"/>
          </w:tcPr>
          <w:p w14:paraId="45326E3E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675" w:type="pct"/>
          </w:tcPr>
          <w:p w14:paraId="3ABC2201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4</w:t>
            </w:r>
          </w:p>
        </w:tc>
      </w:tr>
      <w:tr w:rsidR="004961C0" w14:paraId="41D1518F" w14:textId="77777777" w:rsidTr="009D7736">
        <w:trPr>
          <w:trHeight w:val="285"/>
          <w:jc w:val="center"/>
        </w:trPr>
        <w:tc>
          <w:tcPr>
            <w:tcW w:w="1646" w:type="pct"/>
          </w:tcPr>
          <w:p w14:paraId="3F6D19BE" w14:textId="77777777" w:rsidR="004961C0" w:rsidRDefault="004961C0" w:rsidP="004961C0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9</w:t>
            </w:r>
          </w:p>
        </w:tc>
        <w:tc>
          <w:tcPr>
            <w:tcW w:w="1679" w:type="pct"/>
          </w:tcPr>
          <w:p w14:paraId="57815C19" w14:textId="77777777" w:rsidR="004961C0" w:rsidRDefault="004961C0" w:rsidP="004961C0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0</w:t>
            </w:r>
          </w:p>
        </w:tc>
        <w:tc>
          <w:tcPr>
            <w:tcW w:w="1675" w:type="pct"/>
          </w:tcPr>
          <w:p w14:paraId="18B70F44" w14:textId="77777777" w:rsidR="004961C0" w:rsidRDefault="004961C0" w:rsidP="004961C0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4</w:t>
            </w:r>
          </w:p>
        </w:tc>
      </w:tr>
    </w:tbl>
    <w:p w14:paraId="1632BB16" w14:textId="77777777" w:rsidR="009D7736" w:rsidRDefault="009D7736" w:rsidP="004961C0">
      <w:pPr>
        <w:spacing w:line="480" w:lineRule="auto"/>
      </w:pPr>
    </w:p>
    <w:p w14:paraId="333FF031" w14:textId="77777777" w:rsidR="004961C0" w:rsidRPr="004961C0" w:rsidRDefault="009D7736" w:rsidP="009D7736">
      <w:r>
        <w:br w:type="page"/>
      </w:r>
    </w:p>
    <w:p w14:paraId="36EE604B" w14:textId="77777777" w:rsidR="003716A5" w:rsidRPr="009D7736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10" w:name="_Toc140523264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9</w:t>
      </w:r>
      <w:r w:rsidRPr="003716A5">
        <w:rPr>
          <w:b/>
          <w:i w:val="0"/>
          <w:color w:val="auto"/>
          <w:sz w:val="24"/>
        </w:rPr>
        <w:fldChar w:fldCharType="end"/>
      </w:r>
      <w:r w:rsidR="009D7736">
        <w:rPr>
          <w:b/>
          <w:i w:val="0"/>
          <w:color w:val="auto"/>
          <w:sz w:val="24"/>
          <w:lang w:val="id-ID"/>
        </w:rPr>
        <w:t xml:space="preserve"> : F Tabel</w:t>
      </w:r>
      <w:bookmarkEnd w:id="10"/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3"/>
        <w:gridCol w:w="1026"/>
        <w:gridCol w:w="768"/>
        <w:gridCol w:w="1048"/>
        <w:gridCol w:w="767"/>
        <w:gridCol w:w="767"/>
        <w:gridCol w:w="1051"/>
        <w:gridCol w:w="767"/>
        <w:gridCol w:w="771"/>
      </w:tblGrid>
      <w:tr w:rsidR="009D7736" w14:paraId="13EBA03B" w14:textId="77777777" w:rsidTr="008B7F2D">
        <w:trPr>
          <w:trHeight w:val="506"/>
          <w:jc w:val="center"/>
        </w:trPr>
        <w:tc>
          <w:tcPr>
            <w:tcW w:w="607" w:type="pct"/>
          </w:tcPr>
          <w:p w14:paraId="71F0E493" w14:textId="77777777" w:rsidR="009D7736" w:rsidRDefault="009D7736" w:rsidP="009D7736">
            <w:pPr>
              <w:pStyle w:val="TableParagraph"/>
              <w:spacing w:line="254" w:lineRule="exact"/>
              <w:ind w:left="251" w:right="224" w:firstLine="40"/>
              <w:jc w:val="left"/>
              <w:rPr>
                <w:b/>
              </w:rPr>
            </w:pPr>
            <w:r w:rsidRPr="008B7F2D">
              <w:rPr>
                <w:b/>
                <w:i/>
                <w:sz w:val="18"/>
              </w:rPr>
              <w:t>α =</w:t>
            </w:r>
            <w:r w:rsidRPr="008B7F2D">
              <w:rPr>
                <w:b/>
                <w:i/>
                <w:spacing w:val="-52"/>
                <w:sz w:val="18"/>
              </w:rPr>
              <w:t xml:space="preserve"> </w:t>
            </w:r>
            <w:r w:rsidRPr="008B7F2D">
              <w:rPr>
                <w:b/>
                <w:sz w:val="18"/>
              </w:rPr>
              <w:t>0,05</w:t>
            </w:r>
          </w:p>
        </w:tc>
        <w:tc>
          <w:tcPr>
            <w:tcW w:w="4393" w:type="pct"/>
            <w:gridSpan w:val="8"/>
          </w:tcPr>
          <w:p w14:paraId="417DD89C" w14:textId="77777777" w:rsidR="009D7736" w:rsidRDefault="009D7736" w:rsidP="009D7736">
            <w:pPr>
              <w:pStyle w:val="TableParagraph"/>
              <w:spacing w:before="99"/>
              <w:ind w:left="3125" w:right="3116"/>
              <w:rPr>
                <w:b/>
                <w:sz w:val="14"/>
              </w:rPr>
            </w:pPr>
            <w:proofErr w:type="spellStart"/>
            <w:r w:rsidRPr="008B7F2D">
              <w:rPr>
                <w:b/>
                <w:sz w:val="18"/>
              </w:rPr>
              <w:t>df</w:t>
            </w:r>
            <w:proofErr w:type="spellEnd"/>
            <w:r w:rsidRPr="008B7F2D">
              <w:rPr>
                <w:b/>
                <w:position w:val="-9"/>
                <w:sz w:val="28"/>
              </w:rPr>
              <w:t>1</w:t>
            </w:r>
            <w:r w:rsidR="008B7F2D">
              <w:rPr>
                <w:b/>
                <w:sz w:val="18"/>
              </w:rPr>
              <w:t>=(k</w:t>
            </w:r>
            <w:r w:rsidRPr="008B7F2D">
              <w:rPr>
                <w:b/>
                <w:sz w:val="18"/>
              </w:rPr>
              <w:t>1)</w:t>
            </w:r>
          </w:p>
        </w:tc>
      </w:tr>
      <w:tr w:rsidR="008B7F2D" w14:paraId="7D2D66F6" w14:textId="77777777" w:rsidTr="008B7F2D">
        <w:trPr>
          <w:trHeight w:val="550"/>
          <w:jc w:val="center"/>
        </w:trPr>
        <w:tc>
          <w:tcPr>
            <w:tcW w:w="607" w:type="pct"/>
          </w:tcPr>
          <w:p w14:paraId="516EBCD1" w14:textId="77777777" w:rsidR="009D7736" w:rsidRDefault="009D7736" w:rsidP="009D7736">
            <w:pPr>
              <w:pStyle w:val="TableParagraph"/>
              <w:spacing w:before="35" w:line="144" w:lineRule="auto"/>
              <w:ind w:left="335"/>
              <w:jc w:val="left"/>
              <w:rPr>
                <w:b/>
                <w:sz w:val="14"/>
              </w:rPr>
            </w:pPr>
            <w:proofErr w:type="spellStart"/>
            <w:r>
              <w:rPr>
                <w:b/>
                <w:sz w:val="14"/>
              </w:rPr>
              <w:t>df</w:t>
            </w:r>
            <w:proofErr w:type="spellEnd"/>
            <w:r>
              <w:rPr>
                <w:b/>
                <w:position w:val="-9"/>
              </w:rPr>
              <w:t>2</w:t>
            </w:r>
            <w:r>
              <w:rPr>
                <w:b/>
                <w:sz w:val="14"/>
              </w:rPr>
              <w:t>=(n</w:t>
            </w:r>
          </w:p>
          <w:p w14:paraId="204E7F69" w14:textId="77777777" w:rsidR="009D7736" w:rsidRDefault="009D7736" w:rsidP="009D7736">
            <w:pPr>
              <w:pStyle w:val="TableParagraph"/>
              <w:spacing w:before="32"/>
              <w:ind w:left="249"/>
              <w:jc w:val="left"/>
              <w:rPr>
                <w:b/>
              </w:rPr>
            </w:pPr>
            <w:r>
              <w:rPr>
                <w:b/>
                <w:sz w:val="14"/>
              </w:rPr>
              <w:t>-k-</w:t>
            </w:r>
            <w:r>
              <w:rPr>
                <w:b/>
                <w:spacing w:val="-1"/>
                <w:sz w:val="14"/>
              </w:rPr>
              <w:t xml:space="preserve"> </w:t>
            </w:r>
            <w:r>
              <w:rPr>
                <w:b/>
                <w:position w:val="-9"/>
              </w:rPr>
              <w:t>1)</w:t>
            </w:r>
          </w:p>
        </w:tc>
        <w:tc>
          <w:tcPr>
            <w:tcW w:w="647" w:type="pct"/>
          </w:tcPr>
          <w:p w14:paraId="7E7A9EAE" w14:textId="77777777" w:rsidR="009D7736" w:rsidRDefault="009D7736" w:rsidP="009D7736">
            <w:pPr>
              <w:pStyle w:val="TableParagraph"/>
              <w:spacing w:before="146"/>
              <w:ind w:left="10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484" w:type="pct"/>
          </w:tcPr>
          <w:p w14:paraId="41267A9D" w14:textId="77777777" w:rsidR="009D7736" w:rsidRDefault="009D7736" w:rsidP="009D7736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661" w:type="pct"/>
          </w:tcPr>
          <w:p w14:paraId="7C3AA72F" w14:textId="77777777" w:rsidR="009D7736" w:rsidRDefault="009D7736" w:rsidP="009D7736">
            <w:pPr>
              <w:pStyle w:val="TableParagraph"/>
              <w:spacing w:before="146"/>
              <w:ind w:left="12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484" w:type="pct"/>
          </w:tcPr>
          <w:p w14:paraId="712CA138" w14:textId="77777777" w:rsidR="009D7736" w:rsidRDefault="009D7736" w:rsidP="009D7736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484" w:type="pct"/>
          </w:tcPr>
          <w:p w14:paraId="5831D7F4" w14:textId="77777777" w:rsidR="009D7736" w:rsidRDefault="009D7736" w:rsidP="009D7736">
            <w:pPr>
              <w:pStyle w:val="TableParagraph"/>
              <w:spacing w:before="146"/>
              <w:ind w:left="4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663" w:type="pct"/>
          </w:tcPr>
          <w:p w14:paraId="0B369A2A" w14:textId="77777777" w:rsidR="009D7736" w:rsidRDefault="009D7736" w:rsidP="009D7736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484" w:type="pct"/>
          </w:tcPr>
          <w:p w14:paraId="48C4EDA9" w14:textId="77777777" w:rsidR="009D7736" w:rsidRDefault="009D7736" w:rsidP="009D7736">
            <w:pPr>
              <w:pStyle w:val="TableParagraph"/>
              <w:spacing w:before="146"/>
              <w:ind w:left="2"/>
              <w:rPr>
                <w:b/>
              </w:rPr>
            </w:pPr>
            <w:r>
              <w:rPr>
                <w:b/>
              </w:rPr>
              <w:t>7</w:t>
            </w:r>
          </w:p>
        </w:tc>
        <w:tc>
          <w:tcPr>
            <w:tcW w:w="484" w:type="pct"/>
          </w:tcPr>
          <w:p w14:paraId="45DE5345" w14:textId="77777777" w:rsidR="009D7736" w:rsidRDefault="009D7736" w:rsidP="009D7736">
            <w:pPr>
              <w:pStyle w:val="TableParagraph"/>
              <w:spacing w:before="146"/>
              <w:ind w:left="3"/>
              <w:rPr>
                <w:b/>
              </w:rPr>
            </w:pPr>
            <w:r>
              <w:rPr>
                <w:b/>
              </w:rPr>
              <w:t>8</w:t>
            </w:r>
          </w:p>
        </w:tc>
      </w:tr>
      <w:tr w:rsidR="008B7F2D" w14:paraId="31122F6D" w14:textId="77777777" w:rsidTr="008B7F2D">
        <w:trPr>
          <w:trHeight w:val="659"/>
          <w:jc w:val="center"/>
        </w:trPr>
        <w:tc>
          <w:tcPr>
            <w:tcW w:w="607" w:type="pct"/>
          </w:tcPr>
          <w:p w14:paraId="51D3F6F5" w14:textId="77777777" w:rsidR="009D7736" w:rsidRDefault="009D7736" w:rsidP="008B7F2D">
            <w:pPr>
              <w:pStyle w:val="TableParagraph"/>
              <w:spacing w:before="6"/>
              <w:rPr>
                <w:b/>
                <w:sz w:val="19"/>
              </w:rPr>
            </w:pPr>
          </w:p>
          <w:p w14:paraId="4BB5FE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1</w:t>
            </w:r>
          </w:p>
        </w:tc>
        <w:tc>
          <w:tcPr>
            <w:tcW w:w="647" w:type="pct"/>
            <w:vAlign w:val="center"/>
          </w:tcPr>
          <w:p w14:paraId="1FE30BC3" w14:textId="77777777" w:rsidR="009D7736" w:rsidRDefault="009D7736" w:rsidP="008B7F2D">
            <w:pPr>
              <w:pStyle w:val="TableParagraph"/>
              <w:spacing w:before="121" w:line="207" w:lineRule="exact"/>
              <w:ind w:left="104" w:right="96"/>
              <w:rPr>
                <w:sz w:val="18"/>
              </w:rPr>
            </w:pPr>
            <w:r>
              <w:rPr>
                <w:sz w:val="18"/>
              </w:rPr>
              <w:t>161.44</w:t>
            </w:r>
            <w:r>
              <w:rPr>
                <w:w w:val="99"/>
                <w:sz w:val="18"/>
              </w:rPr>
              <w:t>8</w:t>
            </w:r>
          </w:p>
        </w:tc>
        <w:tc>
          <w:tcPr>
            <w:tcW w:w="484" w:type="pct"/>
            <w:vAlign w:val="center"/>
          </w:tcPr>
          <w:p w14:paraId="6446EE2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9,500</w:t>
            </w:r>
          </w:p>
        </w:tc>
        <w:tc>
          <w:tcPr>
            <w:tcW w:w="661" w:type="pct"/>
            <w:vAlign w:val="center"/>
          </w:tcPr>
          <w:p w14:paraId="102B8F30" w14:textId="77777777" w:rsidR="009D7736" w:rsidRDefault="009D7736" w:rsidP="008B7F2D">
            <w:pPr>
              <w:pStyle w:val="TableParagraph"/>
              <w:spacing w:before="121" w:line="207" w:lineRule="exact"/>
              <w:ind w:left="114" w:right="103"/>
              <w:rPr>
                <w:sz w:val="18"/>
              </w:rPr>
            </w:pPr>
            <w:r>
              <w:rPr>
                <w:sz w:val="18"/>
              </w:rPr>
              <w:t>215.70</w:t>
            </w:r>
            <w:r>
              <w:rPr>
                <w:w w:val="99"/>
                <w:sz w:val="18"/>
              </w:rPr>
              <w:t>7</w:t>
            </w:r>
          </w:p>
        </w:tc>
        <w:tc>
          <w:tcPr>
            <w:tcW w:w="484" w:type="pct"/>
            <w:vAlign w:val="center"/>
          </w:tcPr>
          <w:p w14:paraId="7220D45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24,583</w:t>
            </w:r>
          </w:p>
        </w:tc>
        <w:tc>
          <w:tcPr>
            <w:tcW w:w="484" w:type="pct"/>
            <w:vAlign w:val="center"/>
          </w:tcPr>
          <w:p w14:paraId="707E03E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30,162</w:t>
            </w:r>
          </w:p>
        </w:tc>
        <w:tc>
          <w:tcPr>
            <w:tcW w:w="663" w:type="pct"/>
            <w:vAlign w:val="center"/>
          </w:tcPr>
          <w:p w14:paraId="2D67FB00" w14:textId="77777777" w:rsidR="009D7736" w:rsidRDefault="009D7736" w:rsidP="008B7F2D">
            <w:pPr>
              <w:pStyle w:val="TableParagraph"/>
              <w:spacing w:before="121" w:line="207" w:lineRule="exact"/>
              <w:ind w:left="112" w:right="108"/>
              <w:rPr>
                <w:sz w:val="18"/>
              </w:rPr>
            </w:pPr>
            <w:r>
              <w:rPr>
                <w:sz w:val="18"/>
              </w:rPr>
              <w:t>233.98</w:t>
            </w:r>
            <w:r>
              <w:rPr>
                <w:w w:val="99"/>
                <w:sz w:val="18"/>
              </w:rPr>
              <w:t>6</w:t>
            </w:r>
          </w:p>
        </w:tc>
        <w:tc>
          <w:tcPr>
            <w:tcW w:w="484" w:type="pct"/>
            <w:vAlign w:val="center"/>
          </w:tcPr>
          <w:p w14:paraId="0914F94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36,768</w:t>
            </w:r>
          </w:p>
        </w:tc>
        <w:tc>
          <w:tcPr>
            <w:tcW w:w="484" w:type="pct"/>
            <w:vAlign w:val="center"/>
          </w:tcPr>
          <w:p w14:paraId="04AB0CA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38,883</w:t>
            </w:r>
          </w:p>
        </w:tc>
      </w:tr>
      <w:tr w:rsidR="008B7F2D" w14:paraId="6CFFF2F9" w14:textId="77777777" w:rsidTr="008B7F2D">
        <w:trPr>
          <w:trHeight w:val="330"/>
          <w:jc w:val="center"/>
        </w:trPr>
        <w:tc>
          <w:tcPr>
            <w:tcW w:w="607" w:type="pct"/>
          </w:tcPr>
          <w:p w14:paraId="21B235A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2</w:t>
            </w:r>
          </w:p>
        </w:tc>
        <w:tc>
          <w:tcPr>
            <w:tcW w:w="647" w:type="pct"/>
          </w:tcPr>
          <w:p w14:paraId="4CC00A7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8,513</w:t>
            </w:r>
          </w:p>
        </w:tc>
        <w:tc>
          <w:tcPr>
            <w:tcW w:w="484" w:type="pct"/>
          </w:tcPr>
          <w:p w14:paraId="7E5EAB8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000</w:t>
            </w:r>
          </w:p>
        </w:tc>
        <w:tc>
          <w:tcPr>
            <w:tcW w:w="661" w:type="pct"/>
          </w:tcPr>
          <w:p w14:paraId="10E675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164</w:t>
            </w:r>
          </w:p>
        </w:tc>
        <w:tc>
          <w:tcPr>
            <w:tcW w:w="484" w:type="pct"/>
          </w:tcPr>
          <w:p w14:paraId="7427C0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247</w:t>
            </w:r>
          </w:p>
        </w:tc>
        <w:tc>
          <w:tcPr>
            <w:tcW w:w="484" w:type="pct"/>
          </w:tcPr>
          <w:p w14:paraId="3401E59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296</w:t>
            </w:r>
          </w:p>
        </w:tc>
        <w:tc>
          <w:tcPr>
            <w:tcW w:w="663" w:type="pct"/>
          </w:tcPr>
          <w:p w14:paraId="47D094A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330</w:t>
            </w:r>
          </w:p>
        </w:tc>
        <w:tc>
          <w:tcPr>
            <w:tcW w:w="484" w:type="pct"/>
          </w:tcPr>
          <w:p w14:paraId="27E3FEF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353</w:t>
            </w:r>
          </w:p>
        </w:tc>
        <w:tc>
          <w:tcPr>
            <w:tcW w:w="484" w:type="pct"/>
          </w:tcPr>
          <w:p w14:paraId="70B864C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,371</w:t>
            </w:r>
          </w:p>
        </w:tc>
      </w:tr>
      <w:tr w:rsidR="008B7F2D" w14:paraId="3E862D44" w14:textId="77777777" w:rsidTr="008B7F2D">
        <w:trPr>
          <w:trHeight w:val="330"/>
          <w:jc w:val="center"/>
        </w:trPr>
        <w:tc>
          <w:tcPr>
            <w:tcW w:w="607" w:type="pct"/>
          </w:tcPr>
          <w:p w14:paraId="321926E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3</w:t>
            </w:r>
          </w:p>
        </w:tc>
        <w:tc>
          <w:tcPr>
            <w:tcW w:w="647" w:type="pct"/>
          </w:tcPr>
          <w:p w14:paraId="09F5594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0,128</w:t>
            </w:r>
          </w:p>
        </w:tc>
        <w:tc>
          <w:tcPr>
            <w:tcW w:w="484" w:type="pct"/>
          </w:tcPr>
          <w:p w14:paraId="246F0D4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,552</w:t>
            </w:r>
          </w:p>
        </w:tc>
        <w:tc>
          <w:tcPr>
            <w:tcW w:w="661" w:type="pct"/>
          </w:tcPr>
          <w:p w14:paraId="535E1D4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,277</w:t>
            </w:r>
          </w:p>
        </w:tc>
        <w:tc>
          <w:tcPr>
            <w:tcW w:w="484" w:type="pct"/>
          </w:tcPr>
          <w:p w14:paraId="5C9568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,117</w:t>
            </w:r>
          </w:p>
        </w:tc>
        <w:tc>
          <w:tcPr>
            <w:tcW w:w="484" w:type="pct"/>
          </w:tcPr>
          <w:p w14:paraId="6AD5378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,013</w:t>
            </w:r>
          </w:p>
        </w:tc>
        <w:tc>
          <w:tcPr>
            <w:tcW w:w="663" w:type="pct"/>
          </w:tcPr>
          <w:p w14:paraId="10C02CE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,941</w:t>
            </w:r>
          </w:p>
        </w:tc>
        <w:tc>
          <w:tcPr>
            <w:tcW w:w="484" w:type="pct"/>
          </w:tcPr>
          <w:p w14:paraId="378690E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,887</w:t>
            </w:r>
          </w:p>
        </w:tc>
        <w:tc>
          <w:tcPr>
            <w:tcW w:w="484" w:type="pct"/>
          </w:tcPr>
          <w:p w14:paraId="4070B2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,845</w:t>
            </w:r>
          </w:p>
        </w:tc>
      </w:tr>
      <w:tr w:rsidR="008B7F2D" w14:paraId="3A686273" w14:textId="77777777" w:rsidTr="008B7F2D">
        <w:trPr>
          <w:trHeight w:val="330"/>
          <w:jc w:val="center"/>
        </w:trPr>
        <w:tc>
          <w:tcPr>
            <w:tcW w:w="607" w:type="pct"/>
          </w:tcPr>
          <w:p w14:paraId="3C8368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4</w:t>
            </w:r>
          </w:p>
        </w:tc>
        <w:tc>
          <w:tcPr>
            <w:tcW w:w="647" w:type="pct"/>
          </w:tcPr>
          <w:p w14:paraId="184974C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,709</w:t>
            </w:r>
          </w:p>
        </w:tc>
        <w:tc>
          <w:tcPr>
            <w:tcW w:w="484" w:type="pct"/>
          </w:tcPr>
          <w:p w14:paraId="551136E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944</w:t>
            </w:r>
          </w:p>
        </w:tc>
        <w:tc>
          <w:tcPr>
            <w:tcW w:w="661" w:type="pct"/>
          </w:tcPr>
          <w:p w14:paraId="107422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591</w:t>
            </w:r>
          </w:p>
        </w:tc>
        <w:tc>
          <w:tcPr>
            <w:tcW w:w="484" w:type="pct"/>
          </w:tcPr>
          <w:p w14:paraId="525C2F2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388</w:t>
            </w:r>
          </w:p>
        </w:tc>
        <w:tc>
          <w:tcPr>
            <w:tcW w:w="484" w:type="pct"/>
          </w:tcPr>
          <w:p w14:paraId="358A2D9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256</w:t>
            </w:r>
          </w:p>
        </w:tc>
        <w:tc>
          <w:tcPr>
            <w:tcW w:w="663" w:type="pct"/>
          </w:tcPr>
          <w:p w14:paraId="11047AD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163</w:t>
            </w:r>
          </w:p>
        </w:tc>
        <w:tc>
          <w:tcPr>
            <w:tcW w:w="484" w:type="pct"/>
          </w:tcPr>
          <w:p w14:paraId="73EA24C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094</w:t>
            </w:r>
          </w:p>
        </w:tc>
        <w:tc>
          <w:tcPr>
            <w:tcW w:w="484" w:type="pct"/>
          </w:tcPr>
          <w:p w14:paraId="7892FFB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041</w:t>
            </w:r>
          </w:p>
        </w:tc>
      </w:tr>
      <w:tr w:rsidR="008B7F2D" w14:paraId="684760D3" w14:textId="77777777" w:rsidTr="008B7F2D">
        <w:trPr>
          <w:trHeight w:val="330"/>
          <w:jc w:val="center"/>
        </w:trPr>
        <w:tc>
          <w:tcPr>
            <w:tcW w:w="607" w:type="pct"/>
          </w:tcPr>
          <w:p w14:paraId="5195A95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5</w:t>
            </w:r>
          </w:p>
        </w:tc>
        <w:tc>
          <w:tcPr>
            <w:tcW w:w="647" w:type="pct"/>
          </w:tcPr>
          <w:p w14:paraId="758D9CE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,608</w:t>
            </w:r>
          </w:p>
        </w:tc>
        <w:tc>
          <w:tcPr>
            <w:tcW w:w="484" w:type="pct"/>
          </w:tcPr>
          <w:p w14:paraId="54CA57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786</w:t>
            </w:r>
          </w:p>
        </w:tc>
        <w:tc>
          <w:tcPr>
            <w:tcW w:w="661" w:type="pct"/>
          </w:tcPr>
          <w:p w14:paraId="717CC8B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409</w:t>
            </w:r>
          </w:p>
        </w:tc>
        <w:tc>
          <w:tcPr>
            <w:tcW w:w="484" w:type="pct"/>
          </w:tcPr>
          <w:p w14:paraId="5B2D759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192</w:t>
            </w:r>
          </w:p>
        </w:tc>
        <w:tc>
          <w:tcPr>
            <w:tcW w:w="484" w:type="pct"/>
          </w:tcPr>
          <w:p w14:paraId="7A04080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050</w:t>
            </w:r>
          </w:p>
        </w:tc>
        <w:tc>
          <w:tcPr>
            <w:tcW w:w="663" w:type="pct"/>
          </w:tcPr>
          <w:p w14:paraId="07B4D1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950</w:t>
            </w:r>
          </w:p>
        </w:tc>
        <w:tc>
          <w:tcPr>
            <w:tcW w:w="484" w:type="pct"/>
          </w:tcPr>
          <w:p w14:paraId="3EE571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876</w:t>
            </w:r>
          </w:p>
        </w:tc>
        <w:tc>
          <w:tcPr>
            <w:tcW w:w="484" w:type="pct"/>
          </w:tcPr>
          <w:p w14:paraId="033A226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818</w:t>
            </w:r>
          </w:p>
        </w:tc>
      </w:tr>
      <w:tr w:rsidR="008B7F2D" w14:paraId="618026AC" w14:textId="77777777" w:rsidTr="008B7F2D">
        <w:trPr>
          <w:trHeight w:val="333"/>
          <w:jc w:val="center"/>
        </w:trPr>
        <w:tc>
          <w:tcPr>
            <w:tcW w:w="607" w:type="pct"/>
          </w:tcPr>
          <w:p w14:paraId="155A657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6</w:t>
            </w:r>
          </w:p>
        </w:tc>
        <w:tc>
          <w:tcPr>
            <w:tcW w:w="647" w:type="pct"/>
          </w:tcPr>
          <w:p w14:paraId="47F30C1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987</w:t>
            </w:r>
          </w:p>
        </w:tc>
        <w:tc>
          <w:tcPr>
            <w:tcW w:w="484" w:type="pct"/>
          </w:tcPr>
          <w:p w14:paraId="5223152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143</w:t>
            </w:r>
          </w:p>
        </w:tc>
        <w:tc>
          <w:tcPr>
            <w:tcW w:w="661" w:type="pct"/>
          </w:tcPr>
          <w:p w14:paraId="26F0959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757</w:t>
            </w:r>
          </w:p>
        </w:tc>
        <w:tc>
          <w:tcPr>
            <w:tcW w:w="484" w:type="pct"/>
          </w:tcPr>
          <w:p w14:paraId="76A6F8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534</w:t>
            </w:r>
          </w:p>
        </w:tc>
        <w:tc>
          <w:tcPr>
            <w:tcW w:w="484" w:type="pct"/>
          </w:tcPr>
          <w:p w14:paraId="7E9DE6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87</w:t>
            </w:r>
          </w:p>
        </w:tc>
        <w:tc>
          <w:tcPr>
            <w:tcW w:w="663" w:type="pct"/>
          </w:tcPr>
          <w:p w14:paraId="0AAA23B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84</w:t>
            </w:r>
          </w:p>
        </w:tc>
        <w:tc>
          <w:tcPr>
            <w:tcW w:w="484" w:type="pct"/>
          </w:tcPr>
          <w:p w14:paraId="3C285C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07</w:t>
            </w:r>
          </w:p>
        </w:tc>
        <w:tc>
          <w:tcPr>
            <w:tcW w:w="484" w:type="pct"/>
          </w:tcPr>
          <w:p w14:paraId="737819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47</w:t>
            </w:r>
          </w:p>
        </w:tc>
      </w:tr>
      <w:tr w:rsidR="008B7F2D" w14:paraId="42FC2ADD" w14:textId="77777777" w:rsidTr="008B7F2D">
        <w:trPr>
          <w:trHeight w:val="328"/>
          <w:jc w:val="center"/>
        </w:trPr>
        <w:tc>
          <w:tcPr>
            <w:tcW w:w="607" w:type="pct"/>
            <w:tcBorders>
              <w:bottom w:val="single" w:sz="6" w:space="0" w:color="000000"/>
            </w:tcBorders>
          </w:tcPr>
          <w:p w14:paraId="0C588B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7</w:t>
            </w:r>
          </w:p>
        </w:tc>
        <w:tc>
          <w:tcPr>
            <w:tcW w:w="647" w:type="pct"/>
            <w:tcBorders>
              <w:bottom w:val="single" w:sz="6" w:space="0" w:color="000000"/>
            </w:tcBorders>
          </w:tcPr>
          <w:p w14:paraId="3BEE456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591</w:t>
            </w:r>
          </w:p>
        </w:tc>
        <w:tc>
          <w:tcPr>
            <w:tcW w:w="484" w:type="pct"/>
            <w:tcBorders>
              <w:bottom w:val="single" w:sz="6" w:space="0" w:color="000000"/>
            </w:tcBorders>
          </w:tcPr>
          <w:p w14:paraId="3EE8C46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737</w:t>
            </w:r>
          </w:p>
        </w:tc>
        <w:tc>
          <w:tcPr>
            <w:tcW w:w="661" w:type="pct"/>
            <w:tcBorders>
              <w:bottom w:val="single" w:sz="6" w:space="0" w:color="000000"/>
            </w:tcBorders>
          </w:tcPr>
          <w:p w14:paraId="02C36A4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47</w:t>
            </w:r>
          </w:p>
        </w:tc>
        <w:tc>
          <w:tcPr>
            <w:tcW w:w="484" w:type="pct"/>
            <w:tcBorders>
              <w:bottom w:val="single" w:sz="6" w:space="0" w:color="000000"/>
            </w:tcBorders>
          </w:tcPr>
          <w:p w14:paraId="1DD1DF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20</w:t>
            </w:r>
          </w:p>
        </w:tc>
        <w:tc>
          <w:tcPr>
            <w:tcW w:w="484" w:type="pct"/>
            <w:tcBorders>
              <w:bottom w:val="single" w:sz="6" w:space="0" w:color="000000"/>
            </w:tcBorders>
          </w:tcPr>
          <w:p w14:paraId="1772F95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663" w:type="pct"/>
            <w:tcBorders>
              <w:bottom w:val="single" w:sz="6" w:space="0" w:color="000000"/>
            </w:tcBorders>
          </w:tcPr>
          <w:p w14:paraId="30D5119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866</w:t>
            </w:r>
          </w:p>
        </w:tc>
        <w:tc>
          <w:tcPr>
            <w:tcW w:w="484" w:type="pct"/>
            <w:tcBorders>
              <w:bottom w:val="single" w:sz="6" w:space="0" w:color="000000"/>
            </w:tcBorders>
          </w:tcPr>
          <w:p w14:paraId="7910BF8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787</w:t>
            </w:r>
          </w:p>
        </w:tc>
        <w:tc>
          <w:tcPr>
            <w:tcW w:w="484" w:type="pct"/>
            <w:tcBorders>
              <w:bottom w:val="single" w:sz="6" w:space="0" w:color="000000"/>
            </w:tcBorders>
          </w:tcPr>
          <w:p w14:paraId="1290403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726</w:t>
            </w:r>
          </w:p>
        </w:tc>
      </w:tr>
      <w:tr w:rsidR="008B7F2D" w14:paraId="3FD70A49" w14:textId="77777777" w:rsidTr="008B7F2D">
        <w:trPr>
          <w:trHeight w:val="328"/>
          <w:jc w:val="center"/>
        </w:trPr>
        <w:tc>
          <w:tcPr>
            <w:tcW w:w="607" w:type="pct"/>
            <w:tcBorders>
              <w:top w:val="single" w:sz="6" w:space="0" w:color="000000"/>
            </w:tcBorders>
          </w:tcPr>
          <w:p w14:paraId="5F05328E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w w:val="99"/>
                <w:sz w:val="18"/>
              </w:rPr>
              <w:t>8</w:t>
            </w:r>
          </w:p>
        </w:tc>
        <w:tc>
          <w:tcPr>
            <w:tcW w:w="647" w:type="pct"/>
            <w:tcBorders>
              <w:top w:val="single" w:sz="6" w:space="0" w:color="000000"/>
            </w:tcBorders>
          </w:tcPr>
          <w:p w14:paraId="65715C5B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5,318</w:t>
            </w:r>
          </w:p>
        </w:tc>
        <w:tc>
          <w:tcPr>
            <w:tcW w:w="484" w:type="pct"/>
            <w:tcBorders>
              <w:top w:val="single" w:sz="6" w:space="0" w:color="000000"/>
            </w:tcBorders>
          </w:tcPr>
          <w:p w14:paraId="48F1090B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4,459</w:t>
            </w:r>
          </w:p>
        </w:tc>
        <w:tc>
          <w:tcPr>
            <w:tcW w:w="661" w:type="pct"/>
            <w:tcBorders>
              <w:top w:val="single" w:sz="6" w:space="0" w:color="000000"/>
            </w:tcBorders>
          </w:tcPr>
          <w:p w14:paraId="61F4B9BE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4,066</w:t>
            </w:r>
          </w:p>
        </w:tc>
        <w:tc>
          <w:tcPr>
            <w:tcW w:w="484" w:type="pct"/>
            <w:tcBorders>
              <w:top w:val="single" w:sz="6" w:space="0" w:color="000000"/>
            </w:tcBorders>
          </w:tcPr>
          <w:p w14:paraId="0486AA8F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3,838</w:t>
            </w:r>
          </w:p>
        </w:tc>
        <w:tc>
          <w:tcPr>
            <w:tcW w:w="484" w:type="pct"/>
            <w:tcBorders>
              <w:top w:val="single" w:sz="6" w:space="0" w:color="000000"/>
            </w:tcBorders>
          </w:tcPr>
          <w:p w14:paraId="3D49DF14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3,687</w:t>
            </w:r>
          </w:p>
        </w:tc>
        <w:tc>
          <w:tcPr>
            <w:tcW w:w="663" w:type="pct"/>
            <w:tcBorders>
              <w:top w:val="single" w:sz="6" w:space="0" w:color="000000"/>
            </w:tcBorders>
          </w:tcPr>
          <w:p w14:paraId="55FFE5C5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3,581</w:t>
            </w:r>
          </w:p>
        </w:tc>
        <w:tc>
          <w:tcPr>
            <w:tcW w:w="484" w:type="pct"/>
            <w:tcBorders>
              <w:top w:val="single" w:sz="6" w:space="0" w:color="000000"/>
            </w:tcBorders>
          </w:tcPr>
          <w:p w14:paraId="551E98CC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3,500</w:t>
            </w:r>
          </w:p>
        </w:tc>
        <w:tc>
          <w:tcPr>
            <w:tcW w:w="484" w:type="pct"/>
            <w:tcBorders>
              <w:top w:val="single" w:sz="6" w:space="0" w:color="000000"/>
            </w:tcBorders>
          </w:tcPr>
          <w:p w14:paraId="11D8A8F9" w14:textId="77777777" w:rsidR="009D7736" w:rsidRDefault="009D7736" w:rsidP="008B7F2D">
            <w:pPr>
              <w:pStyle w:val="TableParagraph"/>
              <w:spacing w:before="59"/>
              <w:rPr>
                <w:sz w:val="18"/>
              </w:rPr>
            </w:pPr>
            <w:r>
              <w:rPr>
                <w:sz w:val="18"/>
              </w:rPr>
              <w:t>3,438</w:t>
            </w:r>
          </w:p>
        </w:tc>
      </w:tr>
      <w:tr w:rsidR="008B7F2D" w14:paraId="3FF5B6EF" w14:textId="77777777" w:rsidTr="008B7F2D">
        <w:trPr>
          <w:trHeight w:val="330"/>
          <w:jc w:val="center"/>
        </w:trPr>
        <w:tc>
          <w:tcPr>
            <w:tcW w:w="607" w:type="pct"/>
          </w:tcPr>
          <w:p w14:paraId="37B264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w w:val="99"/>
                <w:sz w:val="18"/>
              </w:rPr>
              <w:t>9</w:t>
            </w:r>
          </w:p>
        </w:tc>
        <w:tc>
          <w:tcPr>
            <w:tcW w:w="647" w:type="pct"/>
          </w:tcPr>
          <w:p w14:paraId="51C044E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,117</w:t>
            </w:r>
          </w:p>
        </w:tc>
        <w:tc>
          <w:tcPr>
            <w:tcW w:w="484" w:type="pct"/>
          </w:tcPr>
          <w:p w14:paraId="58214AC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56</w:t>
            </w:r>
          </w:p>
        </w:tc>
        <w:tc>
          <w:tcPr>
            <w:tcW w:w="661" w:type="pct"/>
          </w:tcPr>
          <w:p w14:paraId="103FB3B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863</w:t>
            </w:r>
          </w:p>
        </w:tc>
        <w:tc>
          <w:tcPr>
            <w:tcW w:w="484" w:type="pct"/>
          </w:tcPr>
          <w:p w14:paraId="76DDC55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633</w:t>
            </w:r>
          </w:p>
        </w:tc>
        <w:tc>
          <w:tcPr>
            <w:tcW w:w="484" w:type="pct"/>
          </w:tcPr>
          <w:p w14:paraId="34E7DF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82</w:t>
            </w:r>
          </w:p>
        </w:tc>
        <w:tc>
          <w:tcPr>
            <w:tcW w:w="663" w:type="pct"/>
          </w:tcPr>
          <w:p w14:paraId="3E6A0CC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74</w:t>
            </w:r>
          </w:p>
        </w:tc>
        <w:tc>
          <w:tcPr>
            <w:tcW w:w="484" w:type="pct"/>
          </w:tcPr>
          <w:p w14:paraId="05790E0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93</w:t>
            </w:r>
          </w:p>
        </w:tc>
        <w:tc>
          <w:tcPr>
            <w:tcW w:w="484" w:type="pct"/>
          </w:tcPr>
          <w:p w14:paraId="101CE7C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30</w:t>
            </w:r>
          </w:p>
        </w:tc>
      </w:tr>
      <w:tr w:rsidR="008B7F2D" w14:paraId="654B6843" w14:textId="77777777" w:rsidTr="008B7F2D">
        <w:trPr>
          <w:trHeight w:val="330"/>
          <w:jc w:val="center"/>
        </w:trPr>
        <w:tc>
          <w:tcPr>
            <w:tcW w:w="607" w:type="pct"/>
          </w:tcPr>
          <w:p w14:paraId="5077B44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0</w:t>
            </w:r>
          </w:p>
        </w:tc>
        <w:tc>
          <w:tcPr>
            <w:tcW w:w="647" w:type="pct"/>
          </w:tcPr>
          <w:p w14:paraId="1B4C169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965</w:t>
            </w:r>
          </w:p>
        </w:tc>
        <w:tc>
          <w:tcPr>
            <w:tcW w:w="484" w:type="pct"/>
          </w:tcPr>
          <w:p w14:paraId="510C1A1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03</w:t>
            </w:r>
          </w:p>
        </w:tc>
        <w:tc>
          <w:tcPr>
            <w:tcW w:w="661" w:type="pct"/>
          </w:tcPr>
          <w:p w14:paraId="5851BFC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708</w:t>
            </w:r>
          </w:p>
        </w:tc>
        <w:tc>
          <w:tcPr>
            <w:tcW w:w="484" w:type="pct"/>
          </w:tcPr>
          <w:p w14:paraId="5336B31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78</w:t>
            </w:r>
          </w:p>
        </w:tc>
        <w:tc>
          <w:tcPr>
            <w:tcW w:w="484" w:type="pct"/>
          </w:tcPr>
          <w:p w14:paraId="74827BD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26</w:t>
            </w:r>
          </w:p>
        </w:tc>
        <w:tc>
          <w:tcPr>
            <w:tcW w:w="663" w:type="pct"/>
          </w:tcPr>
          <w:p w14:paraId="4CD596D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17</w:t>
            </w:r>
          </w:p>
        </w:tc>
        <w:tc>
          <w:tcPr>
            <w:tcW w:w="484" w:type="pct"/>
          </w:tcPr>
          <w:p w14:paraId="39085E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5</w:t>
            </w:r>
          </w:p>
        </w:tc>
        <w:tc>
          <w:tcPr>
            <w:tcW w:w="484" w:type="pct"/>
          </w:tcPr>
          <w:p w14:paraId="11181E3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</w:tr>
      <w:tr w:rsidR="008B7F2D" w14:paraId="3912C3DC" w14:textId="77777777" w:rsidTr="008B7F2D">
        <w:trPr>
          <w:trHeight w:val="330"/>
          <w:jc w:val="center"/>
        </w:trPr>
        <w:tc>
          <w:tcPr>
            <w:tcW w:w="607" w:type="pct"/>
          </w:tcPr>
          <w:p w14:paraId="18EBB51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1</w:t>
            </w:r>
          </w:p>
        </w:tc>
        <w:tc>
          <w:tcPr>
            <w:tcW w:w="647" w:type="pct"/>
          </w:tcPr>
          <w:p w14:paraId="258F42F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844</w:t>
            </w:r>
          </w:p>
        </w:tc>
        <w:tc>
          <w:tcPr>
            <w:tcW w:w="484" w:type="pct"/>
          </w:tcPr>
          <w:p w14:paraId="0409EBF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661" w:type="pct"/>
          </w:tcPr>
          <w:p w14:paraId="0BAED0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587</w:t>
            </w:r>
          </w:p>
        </w:tc>
        <w:tc>
          <w:tcPr>
            <w:tcW w:w="484" w:type="pct"/>
          </w:tcPr>
          <w:p w14:paraId="4C867F2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57</w:t>
            </w:r>
          </w:p>
        </w:tc>
        <w:tc>
          <w:tcPr>
            <w:tcW w:w="484" w:type="pct"/>
          </w:tcPr>
          <w:p w14:paraId="5EC93D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663" w:type="pct"/>
          </w:tcPr>
          <w:p w14:paraId="69478B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484" w:type="pct"/>
          </w:tcPr>
          <w:p w14:paraId="78B0E1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12</w:t>
            </w:r>
          </w:p>
        </w:tc>
        <w:tc>
          <w:tcPr>
            <w:tcW w:w="484" w:type="pct"/>
          </w:tcPr>
          <w:p w14:paraId="34B5AF4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48</w:t>
            </w:r>
          </w:p>
        </w:tc>
      </w:tr>
      <w:tr w:rsidR="008B7F2D" w14:paraId="596978FF" w14:textId="77777777" w:rsidTr="008B7F2D">
        <w:trPr>
          <w:trHeight w:val="330"/>
          <w:jc w:val="center"/>
        </w:trPr>
        <w:tc>
          <w:tcPr>
            <w:tcW w:w="607" w:type="pct"/>
          </w:tcPr>
          <w:p w14:paraId="1FF0B32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2</w:t>
            </w:r>
          </w:p>
        </w:tc>
        <w:tc>
          <w:tcPr>
            <w:tcW w:w="647" w:type="pct"/>
          </w:tcPr>
          <w:p w14:paraId="7016A0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747</w:t>
            </w:r>
          </w:p>
        </w:tc>
        <w:tc>
          <w:tcPr>
            <w:tcW w:w="484" w:type="pct"/>
          </w:tcPr>
          <w:p w14:paraId="2F1983C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885</w:t>
            </w:r>
          </w:p>
        </w:tc>
        <w:tc>
          <w:tcPr>
            <w:tcW w:w="661" w:type="pct"/>
          </w:tcPr>
          <w:p w14:paraId="00E16B9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90</w:t>
            </w:r>
          </w:p>
        </w:tc>
        <w:tc>
          <w:tcPr>
            <w:tcW w:w="484" w:type="pct"/>
          </w:tcPr>
          <w:p w14:paraId="62E97B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484" w:type="pct"/>
          </w:tcPr>
          <w:p w14:paraId="3227B9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6</w:t>
            </w:r>
          </w:p>
        </w:tc>
        <w:tc>
          <w:tcPr>
            <w:tcW w:w="663" w:type="pct"/>
          </w:tcPr>
          <w:p w14:paraId="3905543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96</w:t>
            </w:r>
          </w:p>
        </w:tc>
        <w:tc>
          <w:tcPr>
            <w:tcW w:w="484" w:type="pct"/>
          </w:tcPr>
          <w:p w14:paraId="1C7CE2E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13</w:t>
            </w:r>
          </w:p>
        </w:tc>
        <w:tc>
          <w:tcPr>
            <w:tcW w:w="484" w:type="pct"/>
          </w:tcPr>
          <w:p w14:paraId="7E1A7E3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49</w:t>
            </w:r>
          </w:p>
        </w:tc>
      </w:tr>
      <w:tr w:rsidR="008B7F2D" w14:paraId="42E04AF0" w14:textId="77777777" w:rsidTr="008B7F2D">
        <w:trPr>
          <w:trHeight w:val="330"/>
          <w:jc w:val="center"/>
        </w:trPr>
        <w:tc>
          <w:tcPr>
            <w:tcW w:w="607" w:type="pct"/>
          </w:tcPr>
          <w:p w14:paraId="3E53A74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3</w:t>
            </w:r>
          </w:p>
        </w:tc>
        <w:tc>
          <w:tcPr>
            <w:tcW w:w="647" w:type="pct"/>
          </w:tcPr>
          <w:p w14:paraId="2A45241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667</w:t>
            </w:r>
          </w:p>
        </w:tc>
        <w:tc>
          <w:tcPr>
            <w:tcW w:w="484" w:type="pct"/>
          </w:tcPr>
          <w:p w14:paraId="398548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806</w:t>
            </w:r>
          </w:p>
        </w:tc>
        <w:tc>
          <w:tcPr>
            <w:tcW w:w="661" w:type="pct"/>
          </w:tcPr>
          <w:p w14:paraId="4937D2B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11</w:t>
            </w:r>
          </w:p>
        </w:tc>
        <w:tc>
          <w:tcPr>
            <w:tcW w:w="484" w:type="pct"/>
          </w:tcPr>
          <w:p w14:paraId="7D9C7A6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484" w:type="pct"/>
          </w:tcPr>
          <w:p w14:paraId="771057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25</w:t>
            </w:r>
          </w:p>
        </w:tc>
        <w:tc>
          <w:tcPr>
            <w:tcW w:w="663" w:type="pct"/>
          </w:tcPr>
          <w:p w14:paraId="48F799D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15</w:t>
            </w:r>
          </w:p>
        </w:tc>
        <w:tc>
          <w:tcPr>
            <w:tcW w:w="484" w:type="pct"/>
          </w:tcPr>
          <w:p w14:paraId="5DD596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32</w:t>
            </w:r>
          </w:p>
        </w:tc>
        <w:tc>
          <w:tcPr>
            <w:tcW w:w="484" w:type="pct"/>
          </w:tcPr>
          <w:p w14:paraId="65FA000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7</w:t>
            </w:r>
          </w:p>
        </w:tc>
      </w:tr>
      <w:tr w:rsidR="008B7F2D" w14:paraId="29846547" w14:textId="77777777" w:rsidTr="008B7F2D">
        <w:trPr>
          <w:trHeight w:val="330"/>
          <w:jc w:val="center"/>
        </w:trPr>
        <w:tc>
          <w:tcPr>
            <w:tcW w:w="607" w:type="pct"/>
          </w:tcPr>
          <w:p w14:paraId="31A7A1B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4</w:t>
            </w:r>
          </w:p>
        </w:tc>
        <w:tc>
          <w:tcPr>
            <w:tcW w:w="647" w:type="pct"/>
          </w:tcPr>
          <w:p w14:paraId="06F3E31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600</w:t>
            </w:r>
          </w:p>
        </w:tc>
        <w:tc>
          <w:tcPr>
            <w:tcW w:w="484" w:type="pct"/>
          </w:tcPr>
          <w:p w14:paraId="555BBBA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739</w:t>
            </w:r>
          </w:p>
        </w:tc>
        <w:tc>
          <w:tcPr>
            <w:tcW w:w="661" w:type="pct"/>
          </w:tcPr>
          <w:p w14:paraId="3B39D3E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44</w:t>
            </w:r>
          </w:p>
        </w:tc>
        <w:tc>
          <w:tcPr>
            <w:tcW w:w="484" w:type="pct"/>
          </w:tcPr>
          <w:p w14:paraId="3482F22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484" w:type="pct"/>
          </w:tcPr>
          <w:p w14:paraId="1E91771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58</w:t>
            </w:r>
          </w:p>
        </w:tc>
        <w:tc>
          <w:tcPr>
            <w:tcW w:w="663" w:type="pct"/>
          </w:tcPr>
          <w:p w14:paraId="4D92D04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48</w:t>
            </w:r>
          </w:p>
        </w:tc>
        <w:tc>
          <w:tcPr>
            <w:tcW w:w="484" w:type="pct"/>
          </w:tcPr>
          <w:p w14:paraId="144BFC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484" w:type="pct"/>
          </w:tcPr>
          <w:p w14:paraId="422BE88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</w:tr>
      <w:tr w:rsidR="008B7F2D" w14:paraId="62BEDA38" w14:textId="77777777" w:rsidTr="008B7F2D">
        <w:trPr>
          <w:trHeight w:val="330"/>
          <w:jc w:val="center"/>
        </w:trPr>
        <w:tc>
          <w:tcPr>
            <w:tcW w:w="607" w:type="pct"/>
          </w:tcPr>
          <w:p w14:paraId="572E0D4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5</w:t>
            </w:r>
          </w:p>
        </w:tc>
        <w:tc>
          <w:tcPr>
            <w:tcW w:w="647" w:type="pct"/>
          </w:tcPr>
          <w:p w14:paraId="1CC0A81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543</w:t>
            </w:r>
          </w:p>
        </w:tc>
        <w:tc>
          <w:tcPr>
            <w:tcW w:w="484" w:type="pct"/>
          </w:tcPr>
          <w:p w14:paraId="25FCB2B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682</w:t>
            </w:r>
          </w:p>
        </w:tc>
        <w:tc>
          <w:tcPr>
            <w:tcW w:w="661" w:type="pct"/>
          </w:tcPr>
          <w:p w14:paraId="6A614A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87</w:t>
            </w:r>
          </w:p>
        </w:tc>
        <w:tc>
          <w:tcPr>
            <w:tcW w:w="484" w:type="pct"/>
          </w:tcPr>
          <w:p w14:paraId="31752F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56</w:t>
            </w:r>
          </w:p>
        </w:tc>
        <w:tc>
          <w:tcPr>
            <w:tcW w:w="484" w:type="pct"/>
          </w:tcPr>
          <w:p w14:paraId="77B5CB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663" w:type="pct"/>
          </w:tcPr>
          <w:p w14:paraId="1451315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484" w:type="pct"/>
          </w:tcPr>
          <w:p w14:paraId="09DE67E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484" w:type="pct"/>
          </w:tcPr>
          <w:p w14:paraId="3445544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</w:tr>
      <w:tr w:rsidR="008B7F2D" w14:paraId="6639BAEC" w14:textId="77777777" w:rsidTr="008B7F2D">
        <w:trPr>
          <w:trHeight w:val="331"/>
          <w:jc w:val="center"/>
        </w:trPr>
        <w:tc>
          <w:tcPr>
            <w:tcW w:w="607" w:type="pct"/>
          </w:tcPr>
          <w:p w14:paraId="4EC6798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6</w:t>
            </w:r>
          </w:p>
        </w:tc>
        <w:tc>
          <w:tcPr>
            <w:tcW w:w="647" w:type="pct"/>
          </w:tcPr>
          <w:p w14:paraId="2F31DC9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494</w:t>
            </w:r>
          </w:p>
        </w:tc>
        <w:tc>
          <w:tcPr>
            <w:tcW w:w="484" w:type="pct"/>
          </w:tcPr>
          <w:p w14:paraId="26E809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634</w:t>
            </w:r>
          </w:p>
        </w:tc>
        <w:tc>
          <w:tcPr>
            <w:tcW w:w="661" w:type="pct"/>
          </w:tcPr>
          <w:p w14:paraId="2EB24DD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39</w:t>
            </w:r>
          </w:p>
        </w:tc>
        <w:tc>
          <w:tcPr>
            <w:tcW w:w="484" w:type="pct"/>
          </w:tcPr>
          <w:p w14:paraId="0961F73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07</w:t>
            </w:r>
          </w:p>
        </w:tc>
        <w:tc>
          <w:tcPr>
            <w:tcW w:w="484" w:type="pct"/>
          </w:tcPr>
          <w:p w14:paraId="0E54FF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663" w:type="pct"/>
          </w:tcPr>
          <w:p w14:paraId="6DE7002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1</w:t>
            </w:r>
          </w:p>
        </w:tc>
        <w:tc>
          <w:tcPr>
            <w:tcW w:w="484" w:type="pct"/>
          </w:tcPr>
          <w:p w14:paraId="51FD51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57</w:t>
            </w:r>
          </w:p>
        </w:tc>
        <w:tc>
          <w:tcPr>
            <w:tcW w:w="484" w:type="pct"/>
          </w:tcPr>
          <w:p w14:paraId="7E322EC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91</w:t>
            </w:r>
          </w:p>
        </w:tc>
      </w:tr>
      <w:tr w:rsidR="008B7F2D" w14:paraId="4931D10F" w14:textId="77777777" w:rsidTr="008B7F2D">
        <w:trPr>
          <w:trHeight w:val="330"/>
          <w:jc w:val="center"/>
        </w:trPr>
        <w:tc>
          <w:tcPr>
            <w:tcW w:w="607" w:type="pct"/>
          </w:tcPr>
          <w:p w14:paraId="4FC4CAC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7</w:t>
            </w:r>
          </w:p>
        </w:tc>
        <w:tc>
          <w:tcPr>
            <w:tcW w:w="647" w:type="pct"/>
          </w:tcPr>
          <w:p w14:paraId="4BA3DC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451</w:t>
            </w:r>
          </w:p>
        </w:tc>
        <w:tc>
          <w:tcPr>
            <w:tcW w:w="484" w:type="pct"/>
          </w:tcPr>
          <w:p w14:paraId="683BF68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592</w:t>
            </w:r>
          </w:p>
        </w:tc>
        <w:tc>
          <w:tcPr>
            <w:tcW w:w="661" w:type="pct"/>
          </w:tcPr>
          <w:p w14:paraId="5F6E06B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97</w:t>
            </w:r>
          </w:p>
        </w:tc>
        <w:tc>
          <w:tcPr>
            <w:tcW w:w="484" w:type="pct"/>
          </w:tcPr>
          <w:p w14:paraId="1B047A9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65</w:t>
            </w:r>
          </w:p>
        </w:tc>
        <w:tc>
          <w:tcPr>
            <w:tcW w:w="484" w:type="pct"/>
          </w:tcPr>
          <w:p w14:paraId="15E0B49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10</w:t>
            </w:r>
          </w:p>
        </w:tc>
        <w:tc>
          <w:tcPr>
            <w:tcW w:w="663" w:type="pct"/>
          </w:tcPr>
          <w:p w14:paraId="687D2A1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484" w:type="pct"/>
          </w:tcPr>
          <w:p w14:paraId="24C3E23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14</w:t>
            </w:r>
          </w:p>
        </w:tc>
        <w:tc>
          <w:tcPr>
            <w:tcW w:w="484" w:type="pct"/>
          </w:tcPr>
          <w:p w14:paraId="09CAEEA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8</w:t>
            </w:r>
          </w:p>
        </w:tc>
      </w:tr>
      <w:tr w:rsidR="008B7F2D" w14:paraId="2BA25E1C" w14:textId="77777777" w:rsidTr="008B7F2D">
        <w:trPr>
          <w:trHeight w:val="333"/>
          <w:jc w:val="center"/>
        </w:trPr>
        <w:tc>
          <w:tcPr>
            <w:tcW w:w="607" w:type="pct"/>
          </w:tcPr>
          <w:p w14:paraId="172E11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8</w:t>
            </w:r>
          </w:p>
        </w:tc>
        <w:tc>
          <w:tcPr>
            <w:tcW w:w="647" w:type="pct"/>
          </w:tcPr>
          <w:p w14:paraId="5D57C3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414</w:t>
            </w:r>
          </w:p>
        </w:tc>
        <w:tc>
          <w:tcPr>
            <w:tcW w:w="484" w:type="pct"/>
          </w:tcPr>
          <w:p w14:paraId="0AFA830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555</w:t>
            </w:r>
          </w:p>
        </w:tc>
        <w:tc>
          <w:tcPr>
            <w:tcW w:w="661" w:type="pct"/>
          </w:tcPr>
          <w:p w14:paraId="4780E8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60</w:t>
            </w:r>
          </w:p>
        </w:tc>
        <w:tc>
          <w:tcPr>
            <w:tcW w:w="484" w:type="pct"/>
          </w:tcPr>
          <w:p w14:paraId="376A0AF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28</w:t>
            </w:r>
          </w:p>
        </w:tc>
        <w:tc>
          <w:tcPr>
            <w:tcW w:w="484" w:type="pct"/>
          </w:tcPr>
          <w:p w14:paraId="7A3447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663" w:type="pct"/>
          </w:tcPr>
          <w:p w14:paraId="42B55C0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484" w:type="pct"/>
          </w:tcPr>
          <w:p w14:paraId="4298265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7</w:t>
            </w:r>
          </w:p>
        </w:tc>
        <w:tc>
          <w:tcPr>
            <w:tcW w:w="484" w:type="pct"/>
          </w:tcPr>
          <w:p w14:paraId="6203175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0</w:t>
            </w:r>
          </w:p>
        </w:tc>
      </w:tr>
      <w:tr w:rsidR="008B7F2D" w14:paraId="1A6D6C1E" w14:textId="77777777" w:rsidTr="008B7F2D">
        <w:trPr>
          <w:trHeight w:val="330"/>
          <w:jc w:val="center"/>
        </w:trPr>
        <w:tc>
          <w:tcPr>
            <w:tcW w:w="607" w:type="pct"/>
          </w:tcPr>
          <w:p w14:paraId="0F01304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9</w:t>
            </w:r>
          </w:p>
        </w:tc>
        <w:tc>
          <w:tcPr>
            <w:tcW w:w="647" w:type="pct"/>
          </w:tcPr>
          <w:p w14:paraId="3BA651B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81</w:t>
            </w:r>
          </w:p>
        </w:tc>
        <w:tc>
          <w:tcPr>
            <w:tcW w:w="484" w:type="pct"/>
          </w:tcPr>
          <w:p w14:paraId="769A84B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522</w:t>
            </w:r>
          </w:p>
        </w:tc>
        <w:tc>
          <w:tcPr>
            <w:tcW w:w="661" w:type="pct"/>
          </w:tcPr>
          <w:p w14:paraId="20E358F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27</w:t>
            </w:r>
          </w:p>
        </w:tc>
        <w:tc>
          <w:tcPr>
            <w:tcW w:w="484" w:type="pct"/>
          </w:tcPr>
          <w:p w14:paraId="4CD9FE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95</w:t>
            </w:r>
          </w:p>
        </w:tc>
        <w:tc>
          <w:tcPr>
            <w:tcW w:w="484" w:type="pct"/>
          </w:tcPr>
          <w:p w14:paraId="620E52C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663" w:type="pct"/>
          </w:tcPr>
          <w:p w14:paraId="5A8B80E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28</w:t>
            </w:r>
          </w:p>
        </w:tc>
        <w:tc>
          <w:tcPr>
            <w:tcW w:w="484" w:type="pct"/>
          </w:tcPr>
          <w:p w14:paraId="34DBFBA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4</w:t>
            </w:r>
          </w:p>
        </w:tc>
        <w:tc>
          <w:tcPr>
            <w:tcW w:w="484" w:type="pct"/>
          </w:tcPr>
          <w:p w14:paraId="7650F2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</w:tr>
      <w:tr w:rsidR="008B7F2D" w14:paraId="13F27B77" w14:textId="77777777" w:rsidTr="008B7F2D">
        <w:trPr>
          <w:trHeight w:val="330"/>
          <w:jc w:val="center"/>
        </w:trPr>
        <w:tc>
          <w:tcPr>
            <w:tcW w:w="607" w:type="pct"/>
          </w:tcPr>
          <w:p w14:paraId="72D9681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0</w:t>
            </w:r>
          </w:p>
        </w:tc>
        <w:tc>
          <w:tcPr>
            <w:tcW w:w="647" w:type="pct"/>
          </w:tcPr>
          <w:p w14:paraId="197AB5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51</w:t>
            </w:r>
          </w:p>
        </w:tc>
        <w:tc>
          <w:tcPr>
            <w:tcW w:w="484" w:type="pct"/>
          </w:tcPr>
          <w:p w14:paraId="138E57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93</w:t>
            </w:r>
          </w:p>
        </w:tc>
        <w:tc>
          <w:tcPr>
            <w:tcW w:w="661" w:type="pct"/>
          </w:tcPr>
          <w:p w14:paraId="56C2D22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484" w:type="pct"/>
          </w:tcPr>
          <w:p w14:paraId="0B0633D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484" w:type="pct"/>
          </w:tcPr>
          <w:p w14:paraId="0800502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663" w:type="pct"/>
          </w:tcPr>
          <w:p w14:paraId="0F0F716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99</w:t>
            </w:r>
          </w:p>
        </w:tc>
        <w:tc>
          <w:tcPr>
            <w:tcW w:w="484" w:type="pct"/>
          </w:tcPr>
          <w:p w14:paraId="5E7DA3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4</w:t>
            </w:r>
          </w:p>
        </w:tc>
        <w:tc>
          <w:tcPr>
            <w:tcW w:w="484" w:type="pct"/>
          </w:tcPr>
          <w:p w14:paraId="14F8481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47</w:t>
            </w:r>
          </w:p>
        </w:tc>
      </w:tr>
      <w:tr w:rsidR="008B7F2D" w14:paraId="3A14C9DB" w14:textId="77777777" w:rsidTr="008B7F2D">
        <w:trPr>
          <w:trHeight w:val="330"/>
          <w:jc w:val="center"/>
        </w:trPr>
        <w:tc>
          <w:tcPr>
            <w:tcW w:w="607" w:type="pct"/>
          </w:tcPr>
          <w:p w14:paraId="5877474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1</w:t>
            </w:r>
          </w:p>
        </w:tc>
        <w:tc>
          <w:tcPr>
            <w:tcW w:w="647" w:type="pct"/>
          </w:tcPr>
          <w:p w14:paraId="72F6D18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25</w:t>
            </w:r>
          </w:p>
        </w:tc>
        <w:tc>
          <w:tcPr>
            <w:tcW w:w="484" w:type="pct"/>
          </w:tcPr>
          <w:p w14:paraId="01D0F44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67</w:t>
            </w:r>
          </w:p>
        </w:tc>
        <w:tc>
          <w:tcPr>
            <w:tcW w:w="661" w:type="pct"/>
          </w:tcPr>
          <w:p w14:paraId="4836E46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  <w:tc>
          <w:tcPr>
            <w:tcW w:w="484" w:type="pct"/>
          </w:tcPr>
          <w:p w14:paraId="7CE4791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40</w:t>
            </w:r>
          </w:p>
        </w:tc>
        <w:tc>
          <w:tcPr>
            <w:tcW w:w="484" w:type="pct"/>
          </w:tcPr>
          <w:p w14:paraId="640651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85</w:t>
            </w:r>
          </w:p>
        </w:tc>
        <w:tc>
          <w:tcPr>
            <w:tcW w:w="663" w:type="pct"/>
          </w:tcPr>
          <w:p w14:paraId="615E71B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3</w:t>
            </w:r>
          </w:p>
        </w:tc>
        <w:tc>
          <w:tcPr>
            <w:tcW w:w="484" w:type="pct"/>
          </w:tcPr>
          <w:p w14:paraId="7F3CADC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8</w:t>
            </w:r>
          </w:p>
        </w:tc>
        <w:tc>
          <w:tcPr>
            <w:tcW w:w="484" w:type="pct"/>
          </w:tcPr>
          <w:p w14:paraId="55E4802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20</w:t>
            </w:r>
          </w:p>
        </w:tc>
      </w:tr>
      <w:tr w:rsidR="008B7F2D" w14:paraId="5C95B006" w14:textId="77777777" w:rsidTr="008B7F2D">
        <w:trPr>
          <w:trHeight w:val="330"/>
          <w:jc w:val="center"/>
        </w:trPr>
        <w:tc>
          <w:tcPr>
            <w:tcW w:w="607" w:type="pct"/>
          </w:tcPr>
          <w:p w14:paraId="4A90BC2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2</w:t>
            </w:r>
          </w:p>
        </w:tc>
        <w:tc>
          <w:tcPr>
            <w:tcW w:w="647" w:type="pct"/>
          </w:tcPr>
          <w:p w14:paraId="2D8F566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301</w:t>
            </w:r>
          </w:p>
        </w:tc>
        <w:tc>
          <w:tcPr>
            <w:tcW w:w="484" w:type="pct"/>
          </w:tcPr>
          <w:p w14:paraId="6EF34BC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43</w:t>
            </w:r>
          </w:p>
        </w:tc>
        <w:tc>
          <w:tcPr>
            <w:tcW w:w="661" w:type="pct"/>
          </w:tcPr>
          <w:p w14:paraId="06AF8D6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49</w:t>
            </w:r>
          </w:p>
        </w:tc>
        <w:tc>
          <w:tcPr>
            <w:tcW w:w="484" w:type="pct"/>
          </w:tcPr>
          <w:p w14:paraId="17D170F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17</w:t>
            </w:r>
          </w:p>
        </w:tc>
        <w:tc>
          <w:tcPr>
            <w:tcW w:w="484" w:type="pct"/>
          </w:tcPr>
          <w:p w14:paraId="58E813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663" w:type="pct"/>
          </w:tcPr>
          <w:p w14:paraId="5A4564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9</w:t>
            </w:r>
          </w:p>
        </w:tc>
        <w:tc>
          <w:tcPr>
            <w:tcW w:w="484" w:type="pct"/>
          </w:tcPr>
          <w:p w14:paraId="33277CE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484" w:type="pct"/>
          </w:tcPr>
          <w:p w14:paraId="0CEF8A3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</w:tr>
      <w:tr w:rsidR="008B7F2D" w14:paraId="30BB6BBF" w14:textId="77777777" w:rsidTr="008B7F2D">
        <w:trPr>
          <w:trHeight w:val="330"/>
          <w:jc w:val="center"/>
        </w:trPr>
        <w:tc>
          <w:tcPr>
            <w:tcW w:w="607" w:type="pct"/>
          </w:tcPr>
          <w:p w14:paraId="758ECC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3</w:t>
            </w:r>
          </w:p>
        </w:tc>
        <w:tc>
          <w:tcPr>
            <w:tcW w:w="647" w:type="pct"/>
          </w:tcPr>
          <w:p w14:paraId="02534FD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79</w:t>
            </w:r>
          </w:p>
        </w:tc>
        <w:tc>
          <w:tcPr>
            <w:tcW w:w="484" w:type="pct"/>
          </w:tcPr>
          <w:p w14:paraId="512A47F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22</w:t>
            </w:r>
          </w:p>
        </w:tc>
        <w:tc>
          <w:tcPr>
            <w:tcW w:w="661" w:type="pct"/>
          </w:tcPr>
          <w:p w14:paraId="5E17A14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28</w:t>
            </w:r>
          </w:p>
        </w:tc>
        <w:tc>
          <w:tcPr>
            <w:tcW w:w="484" w:type="pct"/>
          </w:tcPr>
          <w:p w14:paraId="4B93FE4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96</w:t>
            </w:r>
          </w:p>
        </w:tc>
        <w:tc>
          <w:tcPr>
            <w:tcW w:w="484" w:type="pct"/>
          </w:tcPr>
          <w:p w14:paraId="078E0A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40</w:t>
            </w:r>
          </w:p>
        </w:tc>
        <w:tc>
          <w:tcPr>
            <w:tcW w:w="663" w:type="pct"/>
          </w:tcPr>
          <w:p w14:paraId="6F322F3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484" w:type="pct"/>
          </w:tcPr>
          <w:p w14:paraId="734A3F5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42</w:t>
            </w:r>
          </w:p>
        </w:tc>
        <w:tc>
          <w:tcPr>
            <w:tcW w:w="484" w:type="pct"/>
          </w:tcPr>
          <w:p w14:paraId="026D289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5</w:t>
            </w:r>
          </w:p>
        </w:tc>
      </w:tr>
      <w:tr w:rsidR="008B7F2D" w14:paraId="1B336264" w14:textId="77777777" w:rsidTr="008B7F2D">
        <w:trPr>
          <w:trHeight w:val="330"/>
          <w:jc w:val="center"/>
        </w:trPr>
        <w:tc>
          <w:tcPr>
            <w:tcW w:w="607" w:type="pct"/>
          </w:tcPr>
          <w:p w14:paraId="212143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4</w:t>
            </w:r>
          </w:p>
        </w:tc>
        <w:tc>
          <w:tcPr>
            <w:tcW w:w="647" w:type="pct"/>
          </w:tcPr>
          <w:p w14:paraId="1415165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60</w:t>
            </w:r>
          </w:p>
        </w:tc>
        <w:tc>
          <w:tcPr>
            <w:tcW w:w="484" w:type="pct"/>
          </w:tcPr>
          <w:p w14:paraId="08070DA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403</w:t>
            </w:r>
          </w:p>
        </w:tc>
        <w:tc>
          <w:tcPr>
            <w:tcW w:w="661" w:type="pct"/>
          </w:tcPr>
          <w:p w14:paraId="11A397C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09</w:t>
            </w:r>
          </w:p>
        </w:tc>
        <w:tc>
          <w:tcPr>
            <w:tcW w:w="484" w:type="pct"/>
          </w:tcPr>
          <w:p w14:paraId="4C02C4D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484" w:type="pct"/>
          </w:tcPr>
          <w:p w14:paraId="21478A7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21</w:t>
            </w:r>
          </w:p>
        </w:tc>
        <w:tc>
          <w:tcPr>
            <w:tcW w:w="663" w:type="pct"/>
          </w:tcPr>
          <w:p w14:paraId="5097967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8</w:t>
            </w:r>
          </w:p>
        </w:tc>
        <w:tc>
          <w:tcPr>
            <w:tcW w:w="484" w:type="pct"/>
          </w:tcPr>
          <w:p w14:paraId="627496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23</w:t>
            </w:r>
          </w:p>
        </w:tc>
        <w:tc>
          <w:tcPr>
            <w:tcW w:w="484" w:type="pct"/>
          </w:tcPr>
          <w:p w14:paraId="2DB8878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5</w:t>
            </w:r>
          </w:p>
        </w:tc>
      </w:tr>
      <w:tr w:rsidR="008B7F2D" w14:paraId="418C0AE4" w14:textId="77777777" w:rsidTr="008B7F2D">
        <w:trPr>
          <w:trHeight w:val="331"/>
          <w:jc w:val="center"/>
        </w:trPr>
        <w:tc>
          <w:tcPr>
            <w:tcW w:w="607" w:type="pct"/>
          </w:tcPr>
          <w:p w14:paraId="1D5259D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5</w:t>
            </w:r>
          </w:p>
        </w:tc>
        <w:tc>
          <w:tcPr>
            <w:tcW w:w="647" w:type="pct"/>
          </w:tcPr>
          <w:p w14:paraId="7B4D59D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42</w:t>
            </w:r>
          </w:p>
        </w:tc>
        <w:tc>
          <w:tcPr>
            <w:tcW w:w="484" w:type="pct"/>
          </w:tcPr>
          <w:p w14:paraId="617C1A3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85</w:t>
            </w:r>
          </w:p>
        </w:tc>
        <w:tc>
          <w:tcPr>
            <w:tcW w:w="661" w:type="pct"/>
          </w:tcPr>
          <w:p w14:paraId="7106A81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91</w:t>
            </w:r>
          </w:p>
        </w:tc>
        <w:tc>
          <w:tcPr>
            <w:tcW w:w="484" w:type="pct"/>
          </w:tcPr>
          <w:p w14:paraId="276B5AB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59</w:t>
            </w:r>
          </w:p>
        </w:tc>
        <w:tc>
          <w:tcPr>
            <w:tcW w:w="484" w:type="pct"/>
          </w:tcPr>
          <w:p w14:paraId="5C83E8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03</w:t>
            </w:r>
          </w:p>
        </w:tc>
        <w:tc>
          <w:tcPr>
            <w:tcW w:w="663" w:type="pct"/>
          </w:tcPr>
          <w:p w14:paraId="4B844E5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484" w:type="pct"/>
          </w:tcPr>
          <w:p w14:paraId="2DBF06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05</w:t>
            </w:r>
          </w:p>
        </w:tc>
        <w:tc>
          <w:tcPr>
            <w:tcW w:w="484" w:type="pct"/>
          </w:tcPr>
          <w:p w14:paraId="1455FB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</w:tr>
      <w:tr w:rsidR="008B7F2D" w14:paraId="56868372" w14:textId="77777777" w:rsidTr="008B7F2D">
        <w:trPr>
          <w:trHeight w:val="330"/>
          <w:jc w:val="center"/>
        </w:trPr>
        <w:tc>
          <w:tcPr>
            <w:tcW w:w="607" w:type="pct"/>
          </w:tcPr>
          <w:p w14:paraId="348AB46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6</w:t>
            </w:r>
          </w:p>
        </w:tc>
        <w:tc>
          <w:tcPr>
            <w:tcW w:w="647" w:type="pct"/>
          </w:tcPr>
          <w:p w14:paraId="4836C82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25</w:t>
            </w:r>
          </w:p>
        </w:tc>
        <w:tc>
          <w:tcPr>
            <w:tcW w:w="484" w:type="pct"/>
          </w:tcPr>
          <w:p w14:paraId="78A85A2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69</w:t>
            </w:r>
          </w:p>
        </w:tc>
        <w:tc>
          <w:tcPr>
            <w:tcW w:w="661" w:type="pct"/>
          </w:tcPr>
          <w:p w14:paraId="6D966A0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75</w:t>
            </w:r>
          </w:p>
        </w:tc>
        <w:tc>
          <w:tcPr>
            <w:tcW w:w="484" w:type="pct"/>
          </w:tcPr>
          <w:p w14:paraId="3E6F21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3</w:t>
            </w:r>
          </w:p>
        </w:tc>
        <w:tc>
          <w:tcPr>
            <w:tcW w:w="484" w:type="pct"/>
          </w:tcPr>
          <w:p w14:paraId="4874892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87</w:t>
            </w:r>
          </w:p>
        </w:tc>
        <w:tc>
          <w:tcPr>
            <w:tcW w:w="663" w:type="pct"/>
          </w:tcPr>
          <w:p w14:paraId="39BDE4F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484" w:type="pct"/>
          </w:tcPr>
          <w:p w14:paraId="4505F57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8</w:t>
            </w:r>
          </w:p>
        </w:tc>
        <w:tc>
          <w:tcPr>
            <w:tcW w:w="484" w:type="pct"/>
          </w:tcPr>
          <w:p w14:paraId="10A64A8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</w:tr>
      <w:tr w:rsidR="008B7F2D" w14:paraId="7ACD2AAF" w14:textId="77777777" w:rsidTr="008B7F2D">
        <w:trPr>
          <w:trHeight w:val="330"/>
          <w:jc w:val="center"/>
        </w:trPr>
        <w:tc>
          <w:tcPr>
            <w:tcW w:w="607" w:type="pct"/>
          </w:tcPr>
          <w:p w14:paraId="016D9B2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7</w:t>
            </w:r>
          </w:p>
        </w:tc>
        <w:tc>
          <w:tcPr>
            <w:tcW w:w="647" w:type="pct"/>
          </w:tcPr>
          <w:p w14:paraId="64E6393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210</w:t>
            </w:r>
          </w:p>
        </w:tc>
        <w:tc>
          <w:tcPr>
            <w:tcW w:w="484" w:type="pct"/>
          </w:tcPr>
          <w:p w14:paraId="6F2D5A6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54</w:t>
            </w:r>
          </w:p>
        </w:tc>
        <w:tc>
          <w:tcPr>
            <w:tcW w:w="661" w:type="pct"/>
          </w:tcPr>
          <w:p w14:paraId="39F216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60</w:t>
            </w:r>
          </w:p>
        </w:tc>
        <w:tc>
          <w:tcPr>
            <w:tcW w:w="484" w:type="pct"/>
          </w:tcPr>
          <w:p w14:paraId="176594E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484" w:type="pct"/>
          </w:tcPr>
          <w:p w14:paraId="2F0F2F5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2</w:t>
            </w:r>
          </w:p>
        </w:tc>
        <w:tc>
          <w:tcPr>
            <w:tcW w:w="663" w:type="pct"/>
          </w:tcPr>
          <w:p w14:paraId="74984EB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59</w:t>
            </w:r>
          </w:p>
        </w:tc>
        <w:tc>
          <w:tcPr>
            <w:tcW w:w="484" w:type="pct"/>
          </w:tcPr>
          <w:p w14:paraId="12106CB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3</w:t>
            </w:r>
          </w:p>
        </w:tc>
        <w:tc>
          <w:tcPr>
            <w:tcW w:w="484" w:type="pct"/>
          </w:tcPr>
          <w:p w14:paraId="1B2879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</w:tr>
      <w:tr w:rsidR="008B7F2D" w14:paraId="215BBCAC" w14:textId="77777777" w:rsidTr="008B7F2D">
        <w:trPr>
          <w:trHeight w:val="330"/>
          <w:jc w:val="center"/>
        </w:trPr>
        <w:tc>
          <w:tcPr>
            <w:tcW w:w="607" w:type="pct"/>
          </w:tcPr>
          <w:p w14:paraId="2BEB68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8</w:t>
            </w:r>
          </w:p>
        </w:tc>
        <w:tc>
          <w:tcPr>
            <w:tcW w:w="647" w:type="pct"/>
          </w:tcPr>
          <w:p w14:paraId="0112B46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96</w:t>
            </w:r>
          </w:p>
        </w:tc>
        <w:tc>
          <w:tcPr>
            <w:tcW w:w="484" w:type="pct"/>
          </w:tcPr>
          <w:p w14:paraId="459FCF3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40</w:t>
            </w:r>
          </w:p>
        </w:tc>
        <w:tc>
          <w:tcPr>
            <w:tcW w:w="661" w:type="pct"/>
          </w:tcPr>
          <w:p w14:paraId="1EDCB41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47</w:t>
            </w:r>
          </w:p>
        </w:tc>
        <w:tc>
          <w:tcPr>
            <w:tcW w:w="484" w:type="pct"/>
          </w:tcPr>
          <w:p w14:paraId="13F4BB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4</w:t>
            </w:r>
          </w:p>
        </w:tc>
        <w:tc>
          <w:tcPr>
            <w:tcW w:w="484" w:type="pct"/>
          </w:tcPr>
          <w:p w14:paraId="2ECEE5F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58</w:t>
            </w:r>
          </w:p>
        </w:tc>
        <w:tc>
          <w:tcPr>
            <w:tcW w:w="663" w:type="pct"/>
          </w:tcPr>
          <w:p w14:paraId="5258B30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45</w:t>
            </w:r>
          </w:p>
        </w:tc>
        <w:tc>
          <w:tcPr>
            <w:tcW w:w="484" w:type="pct"/>
          </w:tcPr>
          <w:p w14:paraId="2FD826C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9</w:t>
            </w:r>
          </w:p>
        </w:tc>
        <w:tc>
          <w:tcPr>
            <w:tcW w:w="484" w:type="pct"/>
          </w:tcPr>
          <w:p w14:paraId="1253511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91</w:t>
            </w:r>
          </w:p>
        </w:tc>
      </w:tr>
      <w:tr w:rsidR="008B7F2D" w14:paraId="3B5CF7AB" w14:textId="77777777" w:rsidTr="008B7F2D">
        <w:trPr>
          <w:trHeight w:val="333"/>
          <w:jc w:val="center"/>
        </w:trPr>
        <w:tc>
          <w:tcPr>
            <w:tcW w:w="607" w:type="pct"/>
          </w:tcPr>
          <w:p w14:paraId="5761E4F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9</w:t>
            </w:r>
          </w:p>
        </w:tc>
        <w:tc>
          <w:tcPr>
            <w:tcW w:w="647" w:type="pct"/>
          </w:tcPr>
          <w:p w14:paraId="619A4A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83</w:t>
            </w:r>
          </w:p>
        </w:tc>
        <w:tc>
          <w:tcPr>
            <w:tcW w:w="484" w:type="pct"/>
          </w:tcPr>
          <w:p w14:paraId="7728D7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28</w:t>
            </w:r>
          </w:p>
        </w:tc>
        <w:tc>
          <w:tcPr>
            <w:tcW w:w="661" w:type="pct"/>
          </w:tcPr>
          <w:p w14:paraId="74E9FD5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34</w:t>
            </w:r>
          </w:p>
        </w:tc>
        <w:tc>
          <w:tcPr>
            <w:tcW w:w="484" w:type="pct"/>
          </w:tcPr>
          <w:p w14:paraId="4FA931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484" w:type="pct"/>
          </w:tcPr>
          <w:p w14:paraId="28DAD4D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5</w:t>
            </w:r>
          </w:p>
        </w:tc>
        <w:tc>
          <w:tcPr>
            <w:tcW w:w="663" w:type="pct"/>
          </w:tcPr>
          <w:p w14:paraId="6E23B0D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484" w:type="pct"/>
          </w:tcPr>
          <w:p w14:paraId="6A45050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484" w:type="pct"/>
          </w:tcPr>
          <w:p w14:paraId="74DF737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78</w:t>
            </w:r>
          </w:p>
        </w:tc>
      </w:tr>
      <w:tr w:rsidR="008B7F2D" w14:paraId="3FE8FBE3" w14:textId="77777777" w:rsidTr="008B7F2D">
        <w:trPr>
          <w:trHeight w:val="330"/>
          <w:jc w:val="center"/>
        </w:trPr>
        <w:tc>
          <w:tcPr>
            <w:tcW w:w="607" w:type="pct"/>
            <w:tcBorders>
              <w:top w:val="nil"/>
            </w:tcBorders>
          </w:tcPr>
          <w:p w14:paraId="78961C6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0</w:t>
            </w:r>
          </w:p>
        </w:tc>
        <w:tc>
          <w:tcPr>
            <w:tcW w:w="647" w:type="pct"/>
          </w:tcPr>
          <w:p w14:paraId="31CBBD7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71</w:t>
            </w:r>
          </w:p>
        </w:tc>
        <w:tc>
          <w:tcPr>
            <w:tcW w:w="484" w:type="pct"/>
            <w:tcBorders>
              <w:top w:val="nil"/>
            </w:tcBorders>
          </w:tcPr>
          <w:p w14:paraId="703014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16</w:t>
            </w:r>
          </w:p>
        </w:tc>
        <w:tc>
          <w:tcPr>
            <w:tcW w:w="661" w:type="pct"/>
            <w:tcBorders>
              <w:top w:val="nil"/>
            </w:tcBorders>
          </w:tcPr>
          <w:p w14:paraId="7F7D71A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22</w:t>
            </w:r>
          </w:p>
        </w:tc>
        <w:tc>
          <w:tcPr>
            <w:tcW w:w="484" w:type="pct"/>
            <w:tcBorders>
              <w:top w:val="nil"/>
            </w:tcBorders>
          </w:tcPr>
          <w:p w14:paraId="0A7D687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0</w:t>
            </w:r>
          </w:p>
        </w:tc>
        <w:tc>
          <w:tcPr>
            <w:tcW w:w="484" w:type="pct"/>
            <w:tcBorders>
              <w:top w:val="nil"/>
            </w:tcBorders>
          </w:tcPr>
          <w:p w14:paraId="081C4BA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663" w:type="pct"/>
            <w:tcBorders>
              <w:top w:val="nil"/>
            </w:tcBorders>
          </w:tcPr>
          <w:p w14:paraId="408F43F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21</w:t>
            </w:r>
          </w:p>
        </w:tc>
        <w:tc>
          <w:tcPr>
            <w:tcW w:w="484" w:type="pct"/>
            <w:tcBorders>
              <w:top w:val="nil"/>
            </w:tcBorders>
          </w:tcPr>
          <w:p w14:paraId="533070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4</w:t>
            </w:r>
          </w:p>
        </w:tc>
        <w:tc>
          <w:tcPr>
            <w:tcW w:w="484" w:type="pct"/>
            <w:tcBorders>
              <w:top w:val="nil"/>
            </w:tcBorders>
          </w:tcPr>
          <w:p w14:paraId="0468B4B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</w:tr>
      <w:tr w:rsidR="008B7F2D" w14:paraId="23E4962C" w14:textId="77777777" w:rsidTr="008B7F2D">
        <w:trPr>
          <w:trHeight w:val="330"/>
          <w:jc w:val="center"/>
        </w:trPr>
        <w:tc>
          <w:tcPr>
            <w:tcW w:w="607" w:type="pct"/>
          </w:tcPr>
          <w:p w14:paraId="68140A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1</w:t>
            </w:r>
          </w:p>
        </w:tc>
        <w:tc>
          <w:tcPr>
            <w:tcW w:w="647" w:type="pct"/>
          </w:tcPr>
          <w:p w14:paraId="63E4DF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60</w:t>
            </w:r>
          </w:p>
        </w:tc>
        <w:tc>
          <w:tcPr>
            <w:tcW w:w="484" w:type="pct"/>
          </w:tcPr>
          <w:p w14:paraId="5E6A472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305</w:t>
            </w:r>
          </w:p>
        </w:tc>
        <w:tc>
          <w:tcPr>
            <w:tcW w:w="661" w:type="pct"/>
          </w:tcPr>
          <w:p w14:paraId="2E38D69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11</w:t>
            </w:r>
          </w:p>
        </w:tc>
        <w:tc>
          <w:tcPr>
            <w:tcW w:w="484" w:type="pct"/>
          </w:tcPr>
          <w:p w14:paraId="558E6CB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79</w:t>
            </w:r>
          </w:p>
        </w:tc>
        <w:tc>
          <w:tcPr>
            <w:tcW w:w="484" w:type="pct"/>
          </w:tcPr>
          <w:p w14:paraId="53EDE2A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663" w:type="pct"/>
          </w:tcPr>
          <w:p w14:paraId="681DEF2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484" w:type="pct"/>
          </w:tcPr>
          <w:p w14:paraId="5F6C58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484" w:type="pct"/>
          </w:tcPr>
          <w:p w14:paraId="5A91BBF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</w:tr>
      <w:tr w:rsidR="008B7F2D" w14:paraId="6CBB5E42" w14:textId="77777777" w:rsidTr="008B7F2D">
        <w:trPr>
          <w:trHeight w:val="330"/>
          <w:jc w:val="center"/>
        </w:trPr>
        <w:tc>
          <w:tcPr>
            <w:tcW w:w="607" w:type="pct"/>
          </w:tcPr>
          <w:p w14:paraId="1361EC9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lastRenderedPageBreak/>
              <w:t>32</w:t>
            </w:r>
          </w:p>
        </w:tc>
        <w:tc>
          <w:tcPr>
            <w:tcW w:w="647" w:type="pct"/>
          </w:tcPr>
          <w:p w14:paraId="2EBEA8E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49</w:t>
            </w:r>
          </w:p>
        </w:tc>
        <w:tc>
          <w:tcPr>
            <w:tcW w:w="484" w:type="pct"/>
          </w:tcPr>
          <w:p w14:paraId="6361D73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95</w:t>
            </w:r>
          </w:p>
        </w:tc>
        <w:tc>
          <w:tcPr>
            <w:tcW w:w="661" w:type="pct"/>
          </w:tcPr>
          <w:p w14:paraId="3B8B4A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484" w:type="pct"/>
          </w:tcPr>
          <w:p w14:paraId="69A2D21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68</w:t>
            </w:r>
          </w:p>
        </w:tc>
        <w:tc>
          <w:tcPr>
            <w:tcW w:w="484" w:type="pct"/>
          </w:tcPr>
          <w:p w14:paraId="2662B2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2</w:t>
            </w:r>
          </w:p>
        </w:tc>
        <w:tc>
          <w:tcPr>
            <w:tcW w:w="663" w:type="pct"/>
          </w:tcPr>
          <w:p w14:paraId="33619D3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99</w:t>
            </w:r>
          </w:p>
        </w:tc>
        <w:tc>
          <w:tcPr>
            <w:tcW w:w="484" w:type="pct"/>
          </w:tcPr>
          <w:p w14:paraId="42D8EB0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484" w:type="pct"/>
          </w:tcPr>
          <w:p w14:paraId="16BD06D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</w:tr>
      <w:tr w:rsidR="008B7F2D" w14:paraId="5FE27D1D" w14:textId="77777777" w:rsidTr="008B7F2D">
        <w:trPr>
          <w:trHeight w:val="330"/>
          <w:jc w:val="center"/>
        </w:trPr>
        <w:tc>
          <w:tcPr>
            <w:tcW w:w="607" w:type="pct"/>
          </w:tcPr>
          <w:p w14:paraId="6B1BFE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3</w:t>
            </w:r>
          </w:p>
        </w:tc>
        <w:tc>
          <w:tcPr>
            <w:tcW w:w="647" w:type="pct"/>
          </w:tcPr>
          <w:p w14:paraId="2BF08D5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39</w:t>
            </w:r>
          </w:p>
        </w:tc>
        <w:tc>
          <w:tcPr>
            <w:tcW w:w="484" w:type="pct"/>
          </w:tcPr>
          <w:p w14:paraId="466BA86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85</w:t>
            </w:r>
          </w:p>
        </w:tc>
        <w:tc>
          <w:tcPr>
            <w:tcW w:w="661" w:type="pct"/>
          </w:tcPr>
          <w:p w14:paraId="2B28A18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92</w:t>
            </w:r>
          </w:p>
        </w:tc>
        <w:tc>
          <w:tcPr>
            <w:tcW w:w="484" w:type="pct"/>
          </w:tcPr>
          <w:p w14:paraId="50C8B82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59</w:t>
            </w:r>
          </w:p>
        </w:tc>
        <w:tc>
          <w:tcPr>
            <w:tcW w:w="484" w:type="pct"/>
          </w:tcPr>
          <w:p w14:paraId="3F4D149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663" w:type="pct"/>
          </w:tcPr>
          <w:p w14:paraId="0B1BEB0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484" w:type="pct"/>
          </w:tcPr>
          <w:p w14:paraId="491537C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3</w:t>
            </w:r>
          </w:p>
        </w:tc>
        <w:tc>
          <w:tcPr>
            <w:tcW w:w="484" w:type="pct"/>
          </w:tcPr>
          <w:p w14:paraId="4E098FE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</w:tr>
      <w:tr w:rsidR="008B7F2D" w14:paraId="312B68EA" w14:textId="77777777" w:rsidTr="008B7F2D">
        <w:trPr>
          <w:trHeight w:val="330"/>
          <w:jc w:val="center"/>
        </w:trPr>
        <w:tc>
          <w:tcPr>
            <w:tcW w:w="607" w:type="pct"/>
          </w:tcPr>
          <w:p w14:paraId="0EE6A67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4</w:t>
            </w:r>
          </w:p>
        </w:tc>
        <w:tc>
          <w:tcPr>
            <w:tcW w:w="647" w:type="pct"/>
          </w:tcPr>
          <w:p w14:paraId="418CF06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30</w:t>
            </w:r>
          </w:p>
        </w:tc>
        <w:tc>
          <w:tcPr>
            <w:tcW w:w="484" w:type="pct"/>
          </w:tcPr>
          <w:p w14:paraId="56EFA31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76</w:t>
            </w:r>
          </w:p>
        </w:tc>
        <w:tc>
          <w:tcPr>
            <w:tcW w:w="661" w:type="pct"/>
          </w:tcPr>
          <w:p w14:paraId="424FA27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83</w:t>
            </w:r>
          </w:p>
        </w:tc>
        <w:tc>
          <w:tcPr>
            <w:tcW w:w="484" w:type="pct"/>
          </w:tcPr>
          <w:p w14:paraId="04194AB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50</w:t>
            </w:r>
          </w:p>
        </w:tc>
        <w:tc>
          <w:tcPr>
            <w:tcW w:w="484" w:type="pct"/>
          </w:tcPr>
          <w:p w14:paraId="5952FB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663" w:type="pct"/>
          </w:tcPr>
          <w:p w14:paraId="5F754B7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484" w:type="pct"/>
          </w:tcPr>
          <w:p w14:paraId="31DD84E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94</w:t>
            </w:r>
          </w:p>
        </w:tc>
        <w:tc>
          <w:tcPr>
            <w:tcW w:w="484" w:type="pct"/>
          </w:tcPr>
          <w:p w14:paraId="1A4055E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5</w:t>
            </w:r>
          </w:p>
        </w:tc>
      </w:tr>
      <w:tr w:rsidR="008B7F2D" w14:paraId="6904718F" w14:textId="77777777" w:rsidTr="00A25A63">
        <w:trPr>
          <w:trHeight w:val="85"/>
          <w:jc w:val="center"/>
        </w:trPr>
        <w:tc>
          <w:tcPr>
            <w:tcW w:w="607" w:type="pct"/>
          </w:tcPr>
          <w:p w14:paraId="69649A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5</w:t>
            </w:r>
          </w:p>
        </w:tc>
        <w:tc>
          <w:tcPr>
            <w:tcW w:w="647" w:type="pct"/>
          </w:tcPr>
          <w:p w14:paraId="53796B2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21</w:t>
            </w:r>
          </w:p>
        </w:tc>
        <w:tc>
          <w:tcPr>
            <w:tcW w:w="484" w:type="pct"/>
          </w:tcPr>
          <w:p w14:paraId="7411AE5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67</w:t>
            </w:r>
          </w:p>
        </w:tc>
        <w:tc>
          <w:tcPr>
            <w:tcW w:w="661" w:type="pct"/>
          </w:tcPr>
          <w:p w14:paraId="6559DEE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74</w:t>
            </w:r>
          </w:p>
        </w:tc>
        <w:tc>
          <w:tcPr>
            <w:tcW w:w="484" w:type="pct"/>
          </w:tcPr>
          <w:p w14:paraId="43CA013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  <w:tc>
          <w:tcPr>
            <w:tcW w:w="484" w:type="pct"/>
          </w:tcPr>
          <w:p w14:paraId="379E648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5</w:t>
            </w:r>
          </w:p>
        </w:tc>
        <w:tc>
          <w:tcPr>
            <w:tcW w:w="663" w:type="pct"/>
          </w:tcPr>
          <w:p w14:paraId="5282F03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2</w:t>
            </w:r>
          </w:p>
        </w:tc>
        <w:tc>
          <w:tcPr>
            <w:tcW w:w="484" w:type="pct"/>
          </w:tcPr>
          <w:p w14:paraId="044787F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85</w:t>
            </w:r>
          </w:p>
        </w:tc>
        <w:tc>
          <w:tcPr>
            <w:tcW w:w="484" w:type="pct"/>
          </w:tcPr>
          <w:p w14:paraId="4738CC5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</w:tr>
      <w:tr w:rsidR="008B7F2D" w14:paraId="093134D8" w14:textId="77777777" w:rsidTr="00A25A63">
        <w:trPr>
          <w:trHeight w:val="85"/>
          <w:jc w:val="center"/>
        </w:trPr>
        <w:tc>
          <w:tcPr>
            <w:tcW w:w="607" w:type="pct"/>
            <w:vAlign w:val="center"/>
          </w:tcPr>
          <w:p w14:paraId="6A85651F" w14:textId="77777777" w:rsidR="009D7736" w:rsidRDefault="009D7736" w:rsidP="00C7741F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6</w:t>
            </w:r>
          </w:p>
        </w:tc>
        <w:tc>
          <w:tcPr>
            <w:tcW w:w="647" w:type="pct"/>
            <w:vAlign w:val="center"/>
          </w:tcPr>
          <w:p w14:paraId="1A853EDD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4,113</w:t>
            </w:r>
          </w:p>
        </w:tc>
        <w:tc>
          <w:tcPr>
            <w:tcW w:w="484" w:type="pct"/>
            <w:vAlign w:val="center"/>
          </w:tcPr>
          <w:p w14:paraId="04C96DA5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661" w:type="pct"/>
            <w:vAlign w:val="center"/>
          </w:tcPr>
          <w:p w14:paraId="3E7FFFC0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484" w:type="pct"/>
            <w:vAlign w:val="center"/>
          </w:tcPr>
          <w:p w14:paraId="4F83340D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634</w:t>
            </w:r>
          </w:p>
        </w:tc>
        <w:tc>
          <w:tcPr>
            <w:tcW w:w="484" w:type="pct"/>
            <w:vAlign w:val="center"/>
          </w:tcPr>
          <w:p w14:paraId="7770C59D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  <w:tc>
          <w:tcPr>
            <w:tcW w:w="663" w:type="pct"/>
            <w:vAlign w:val="center"/>
          </w:tcPr>
          <w:p w14:paraId="3C5A11A5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364</w:t>
            </w:r>
          </w:p>
        </w:tc>
        <w:tc>
          <w:tcPr>
            <w:tcW w:w="484" w:type="pct"/>
            <w:vAlign w:val="center"/>
          </w:tcPr>
          <w:p w14:paraId="6663B949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277</w:t>
            </w:r>
          </w:p>
        </w:tc>
        <w:tc>
          <w:tcPr>
            <w:tcW w:w="484" w:type="pct"/>
            <w:vAlign w:val="center"/>
          </w:tcPr>
          <w:p w14:paraId="1AC81743" w14:textId="77777777" w:rsidR="009D7736" w:rsidRDefault="009D7736" w:rsidP="00A25A63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</w:tr>
      <w:tr w:rsidR="008B7F2D" w14:paraId="7A5B665A" w14:textId="77777777" w:rsidTr="008B7F2D">
        <w:trPr>
          <w:trHeight w:val="330"/>
          <w:jc w:val="center"/>
        </w:trPr>
        <w:tc>
          <w:tcPr>
            <w:tcW w:w="607" w:type="pct"/>
          </w:tcPr>
          <w:p w14:paraId="3FC4EB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7</w:t>
            </w:r>
          </w:p>
        </w:tc>
        <w:tc>
          <w:tcPr>
            <w:tcW w:w="647" w:type="pct"/>
          </w:tcPr>
          <w:p w14:paraId="0081091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105</w:t>
            </w:r>
          </w:p>
        </w:tc>
        <w:tc>
          <w:tcPr>
            <w:tcW w:w="484" w:type="pct"/>
          </w:tcPr>
          <w:p w14:paraId="71462B8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52</w:t>
            </w:r>
          </w:p>
        </w:tc>
        <w:tc>
          <w:tcPr>
            <w:tcW w:w="661" w:type="pct"/>
          </w:tcPr>
          <w:p w14:paraId="2C004C5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59</w:t>
            </w:r>
          </w:p>
        </w:tc>
        <w:tc>
          <w:tcPr>
            <w:tcW w:w="484" w:type="pct"/>
          </w:tcPr>
          <w:p w14:paraId="227D35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26</w:t>
            </w:r>
          </w:p>
        </w:tc>
        <w:tc>
          <w:tcPr>
            <w:tcW w:w="484" w:type="pct"/>
          </w:tcPr>
          <w:p w14:paraId="386B8A6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663" w:type="pct"/>
          </w:tcPr>
          <w:p w14:paraId="10A873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484" w:type="pct"/>
          </w:tcPr>
          <w:p w14:paraId="2970FFA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70</w:t>
            </w:r>
          </w:p>
        </w:tc>
        <w:tc>
          <w:tcPr>
            <w:tcW w:w="484" w:type="pct"/>
          </w:tcPr>
          <w:p w14:paraId="6F0DAAB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</w:tr>
      <w:tr w:rsidR="008B7F2D" w14:paraId="13AF6FDF" w14:textId="77777777" w:rsidTr="008B7F2D">
        <w:trPr>
          <w:trHeight w:val="330"/>
          <w:jc w:val="center"/>
        </w:trPr>
        <w:tc>
          <w:tcPr>
            <w:tcW w:w="607" w:type="pct"/>
          </w:tcPr>
          <w:p w14:paraId="1F72814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8</w:t>
            </w:r>
          </w:p>
        </w:tc>
        <w:tc>
          <w:tcPr>
            <w:tcW w:w="647" w:type="pct"/>
          </w:tcPr>
          <w:p w14:paraId="06D77BD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98</w:t>
            </w:r>
          </w:p>
        </w:tc>
        <w:tc>
          <w:tcPr>
            <w:tcW w:w="484" w:type="pct"/>
          </w:tcPr>
          <w:p w14:paraId="13B757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45</w:t>
            </w:r>
          </w:p>
        </w:tc>
        <w:tc>
          <w:tcPr>
            <w:tcW w:w="661" w:type="pct"/>
          </w:tcPr>
          <w:p w14:paraId="7B9DF2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484" w:type="pct"/>
          </w:tcPr>
          <w:p w14:paraId="755ADF7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19</w:t>
            </w:r>
          </w:p>
        </w:tc>
        <w:tc>
          <w:tcPr>
            <w:tcW w:w="484" w:type="pct"/>
          </w:tcPr>
          <w:p w14:paraId="3A3AD74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663" w:type="pct"/>
          </w:tcPr>
          <w:p w14:paraId="7E61A7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9</w:t>
            </w:r>
          </w:p>
        </w:tc>
        <w:tc>
          <w:tcPr>
            <w:tcW w:w="484" w:type="pct"/>
          </w:tcPr>
          <w:p w14:paraId="0373B62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2</w:t>
            </w:r>
          </w:p>
        </w:tc>
        <w:tc>
          <w:tcPr>
            <w:tcW w:w="484" w:type="pct"/>
          </w:tcPr>
          <w:p w14:paraId="091F5FE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</w:tr>
      <w:tr w:rsidR="008B7F2D" w14:paraId="75BF8E5F" w14:textId="77777777" w:rsidTr="008B7F2D">
        <w:trPr>
          <w:trHeight w:val="330"/>
          <w:jc w:val="center"/>
        </w:trPr>
        <w:tc>
          <w:tcPr>
            <w:tcW w:w="607" w:type="pct"/>
          </w:tcPr>
          <w:p w14:paraId="4C638C0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9</w:t>
            </w:r>
          </w:p>
        </w:tc>
        <w:tc>
          <w:tcPr>
            <w:tcW w:w="647" w:type="pct"/>
          </w:tcPr>
          <w:p w14:paraId="21FF2C4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91</w:t>
            </w:r>
          </w:p>
        </w:tc>
        <w:tc>
          <w:tcPr>
            <w:tcW w:w="484" w:type="pct"/>
          </w:tcPr>
          <w:p w14:paraId="55535E5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38</w:t>
            </w:r>
          </w:p>
        </w:tc>
        <w:tc>
          <w:tcPr>
            <w:tcW w:w="661" w:type="pct"/>
          </w:tcPr>
          <w:p w14:paraId="7A5602D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45</w:t>
            </w:r>
          </w:p>
        </w:tc>
        <w:tc>
          <w:tcPr>
            <w:tcW w:w="484" w:type="pct"/>
          </w:tcPr>
          <w:p w14:paraId="50B711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12</w:t>
            </w:r>
          </w:p>
        </w:tc>
        <w:tc>
          <w:tcPr>
            <w:tcW w:w="484" w:type="pct"/>
          </w:tcPr>
          <w:p w14:paraId="1A2256A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56</w:t>
            </w:r>
          </w:p>
        </w:tc>
        <w:tc>
          <w:tcPr>
            <w:tcW w:w="663" w:type="pct"/>
          </w:tcPr>
          <w:p w14:paraId="326444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484" w:type="pct"/>
          </w:tcPr>
          <w:p w14:paraId="4B9198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  <w:tc>
          <w:tcPr>
            <w:tcW w:w="484" w:type="pct"/>
          </w:tcPr>
          <w:p w14:paraId="2B8DB0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87</w:t>
            </w:r>
          </w:p>
        </w:tc>
      </w:tr>
      <w:tr w:rsidR="008B7F2D" w14:paraId="65D4EF5F" w14:textId="77777777" w:rsidTr="008B7F2D">
        <w:trPr>
          <w:trHeight w:val="330"/>
          <w:jc w:val="center"/>
        </w:trPr>
        <w:tc>
          <w:tcPr>
            <w:tcW w:w="607" w:type="pct"/>
          </w:tcPr>
          <w:p w14:paraId="50C5D5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0</w:t>
            </w:r>
          </w:p>
        </w:tc>
        <w:tc>
          <w:tcPr>
            <w:tcW w:w="647" w:type="pct"/>
          </w:tcPr>
          <w:p w14:paraId="509063E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85</w:t>
            </w:r>
          </w:p>
        </w:tc>
        <w:tc>
          <w:tcPr>
            <w:tcW w:w="484" w:type="pct"/>
          </w:tcPr>
          <w:p w14:paraId="4E54BFF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32</w:t>
            </w:r>
          </w:p>
        </w:tc>
        <w:tc>
          <w:tcPr>
            <w:tcW w:w="661" w:type="pct"/>
          </w:tcPr>
          <w:p w14:paraId="2454A7D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39</w:t>
            </w:r>
          </w:p>
        </w:tc>
        <w:tc>
          <w:tcPr>
            <w:tcW w:w="484" w:type="pct"/>
          </w:tcPr>
          <w:p w14:paraId="5EB8BA4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06</w:t>
            </w:r>
          </w:p>
        </w:tc>
        <w:tc>
          <w:tcPr>
            <w:tcW w:w="484" w:type="pct"/>
          </w:tcPr>
          <w:p w14:paraId="6FCF0C5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49</w:t>
            </w:r>
          </w:p>
        </w:tc>
        <w:tc>
          <w:tcPr>
            <w:tcW w:w="663" w:type="pct"/>
          </w:tcPr>
          <w:p w14:paraId="7519113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6</w:t>
            </w:r>
          </w:p>
        </w:tc>
        <w:tc>
          <w:tcPr>
            <w:tcW w:w="484" w:type="pct"/>
          </w:tcPr>
          <w:p w14:paraId="5DB63A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484" w:type="pct"/>
          </w:tcPr>
          <w:p w14:paraId="32DD10A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80</w:t>
            </w:r>
          </w:p>
        </w:tc>
      </w:tr>
      <w:tr w:rsidR="008B7F2D" w14:paraId="33FB6A56" w14:textId="77777777" w:rsidTr="008B7F2D">
        <w:trPr>
          <w:trHeight w:val="330"/>
          <w:jc w:val="center"/>
        </w:trPr>
        <w:tc>
          <w:tcPr>
            <w:tcW w:w="607" w:type="pct"/>
          </w:tcPr>
          <w:p w14:paraId="34EFF06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1</w:t>
            </w:r>
          </w:p>
        </w:tc>
        <w:tc>
          <w:tcPr>
            <w:tcW w:w="647" w:type="pct"/>
          </w:tcPr>
          <w:p w14:paraId="73E6273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79</w:t>
            </w:r>
          </w:p>
        </w:tc>
        <w:tc>
          <w:tcPr>
            <w:tcW w:w="484" w:type="pct"/>
          </w:tcPr>
          <w:p w14:paraId="5F7B184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26</w:t>
            </w:r>
          </w:p>
        </w:tc>
        <w:tc>
          <w:tcPr>
            <w:tcW w:w="661" w:type="pct"/>
          </w:tcPr>
          <w:p w14:paraId="105E8D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33</w:t>
            </w:r>
          </w:p>
        </w:tc>
        <w:tc>
          <w:tcPr>
            <w:tcW w:w="484" w:type="pct"/>
          </w:tcPr>
          <w:p w14:paraId="1666FB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00</w:t>
            </w:r>
          </w:p>
        </w:tc>
        <w:tc>
          <w:tcPr>
            <w:tcW w:w="484" w:type="pct"/>
          </w:tcPr>
          <w:p w14:paraId="07D4106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43</w:t>
            </w:r>
          </w:p>
        </w:tc>
        <w:tc>
          <w:tcPr>
            <w:tcW w:w="663" w:type="pct"/>
          </w:tcPr>
          <w:p w14:paraId="6D86D0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484" w:type="pct"/>
          </w:tcPr>
          <w:p w14:paraId="68036DE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3</w:t>
            </w:r>
          </w:p>
        </w:tc>
        <w:tc>
          <w:tcPr>
            <w:tcW w:w="484" w:type="pct"/>
          </w:tcPr>
          <w:p w14:paraId="669D1A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74</w:t>
            </w:r>
          </w:p>
        </w:tc>
      </w:tr>
      <w:tr w:rsidR="008B7F2D" w14:paraId="35DF42CD" w14:textId="77777777" w:rsidTr="008B7F2D">
        <w:trPr>
          <w:trHeight w:val="330"/>
          <w:jc w:val="center"/>
        </w:trPr>
        <w:tc>
          <w:tcPr>
            <w:tcW w:w="607" w:type="pct"/>
          </w:tcPr>
          <w:p w14:paraId="4F2B342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2</w:t>
            </w:r>
          </w:p>
        </w:tc>
        <w:tc>
          <w:tcPr>
            <w:tcW w:w="647" w:type="pct"/>
          </w:tcPr>
          <w:p w14:paraId="477C2D2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73</w:t>
            </w:r>
          </w:p>
        </w:tc>
        <w:tc>
          <w:tcPr>
            <w:tcW w:w="484" w:type="pct"/>
          </w:tcPr>
          <w:p w14:paraId="01DE31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20</w:t>
            </w:r>
          </w:p>
        </w:tc>
        <w:tc>
          <w:tcPr>
            <w:tcW w:w="661" w:type="pct"/>
          </w:tcPr>
          <w:p w14:paraId="4417216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27</w:t>
            </w:r>
          </w:p>
        </w:tc>
        <w:tc>
          <w:tcPr>
            <w:tcW w:w="484" w:type="pct"/>
          </w:tcPr>
          <w:p w14:paraId="46696DF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94</w:t>
            </w:r>
          </w:p>
        </w:tc>
        <w:tc>
          <w:tcPr>
            <w:tcW w:w="484" w:type="pct"/>
          </w:tcPr>
          <w:p w14:paraId="55ACB6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38</w:t>
            </w:r>
          </w:p>
        </w:tc>
        <w:tc>
          <w:tcPr>
            <w:tcW w:w="663" w:type="pct"/>
          </w:tcPr>
          <w:p w14:paraId="5DD3230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484" w:type="pct"/>
          </w:tcPr>
          <w:p w14:paraId="07F432C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484" w:type="pct"/>
          </w:tcPr>
          <w:p w14:paraId="3E4D486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8</w:t>
            </w:r>
          </w:p>
        </w:tc>
      </w:tr>
      <w:tr w:rsidR="008B7F2D" w14:paraId="17E083D7" w14:textId="77777777" w:rsidTr="008B7F2D">
        <w:trPr>
          <w:trHeight w:val="330"/>
          <w:jc w:val="center"/>
        </w:trPr>
        <w:tc>
          <w:tcPr>
            <w:tcW w:w="607" w:type="pct"/>
          </w:tcPr>
          <w:p w14:paraId="511292D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3</w:t>
            </w:r>
          </w:p>
        </w:tc>
        <w:tc>
          <w:tcPr>
            <w:tcW w:w="647" w:type="pct"/>
          </w:tcPr>
          <w:p w14:paraId="5097BF7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67</w:t>
            </w:r>
          </w:p>
        </w:tc>
        <w:tc>
          <w:tcPr>
            <w:tcW w:w="484" w:type="pct"/>
          </w:tcPr>
          <w:p w14:paraId="6899C42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14</w:t>
            </w:r>
          </w:p>
        </w:tc>
        <w:tc>
          <w:tcPr>
            <w:tcW w:w="661" w:type="pct"/>
          </w:tcPr>
          <w:p w14:paraId="6E07BAC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22</w:t>
            </w:r>
          </w:p>
        </w:tc>
        <w:tc>
          <w:tcPr>
            <w:tcW w:w="484" w:type="pct"/>
          </w:tcPr>
          <w:p w14:paraId="39963D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89</w:t>
            </w:r>
          </w:p>
        </w:tc>
        <w:tc>
          <w:tcPr>
            <w:tcW w:w="484" w:type="pct"/>
          </w:tcPr>
          <w:p w14:paraId="53B3581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663" w:type="pct"/>
          </w:tcPr>
          <w:p w14:paraId="2246C93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484" w:type="pct"/>
          </w:tcPr>
          <w:p w14:paraId="10A2F81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2</w:t>
            </w:r>
          </w:p>
        </w:tc>
        <w:tc>
          <w:tcPr>
            <w:tcW w:w="484" w:type="pct"/>
          </w:tcPr>
          <w:p w14:paraId="57133B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3</w:t>
            </w:r>
          </w:p>
        </w:tc>
      </w:tr>
      <w:tr w:rsidR="008B7F2D" w14:paraId="42DB9583" w14:textId="77777777" w:rsidTr="008B7F2D">
        <w:trPr>
          <w:trHeight w:val="330"/>
          <w:jc w:val="center"/>
        </w:trPr>
        <w:tc>
          <w:tcPr>
            <w:tcW w:w="607" w:type="pct"/>
          </w:tcPr>
          <w:p w14:paraId="1B2E8D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4</w:t>
            </w:r>
          </w:p>
        </w:tc>
        <w:tc>
          <w:tcPr>
            <w:tcW w:w="647" w:type="pct"/>
          </w:tcPr>
          <w:p w14:paraId="63E3ED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62</w:t>
            </w:r>
          </w:p>
        </w:tc>
        <w:tc>
          <w:tcPr>
            <w:tcW w:w="484" w:type="pct"/>
          </w:tcPr>
          <w:p w14:paraId="3A2793A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09</w:t>
            </w:r>
          </w:p>
        </w:tc>
        <w:tc>
          <w:tcPr>
            <w:tcW w:w="661" w:type="pct"/>
          </w:tcPr>
          <w:p w14:paraId="1B58BCB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16</w:t>
            </w:r>
          </w:p>
        </w:tc>
        <w:tc>
          <w:tcPr>
            <w:tcW w:w="484" w:type="pct"/>
          </w:tcPr>
          <w:p w14:paraId="364BCD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84</w:t>
            </w:r>
          </w:p>
        </w:tc>
        <w:tc>
          <w:tcPr>
            <w:tcW w:w="484" w:type="pct"/>
          </w:tcPr>
          <w:p w14:paraId="151C98F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27</w:t>
            </w:r>
          </w:p>
        </w:tc>
        <w:tc>
          <w:tcPr>
            <w:tcW w:w="663" w:type="pct"/>
          </w:tcPr>
          <w:p w14:paraId="05242E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484" w:type="pct"/>
          </w:tcPr>
          <w:p w14:paraId="580FC2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484" w:type="pct"/>
          </w:tcPr>
          <w:p w14:paraId="6FB662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7</w:t>
            </w:r>
          </w:p>
        </w:tc>
      </w:tr>
      <w:tr w:rsidR="008B7F2D" w14:paraId="3E23D13D" w14:textId="77777777" w:rsidTr="008B7F2D">
        <w:trPr>
          <w:trHeight w:val="331"/>
          <w:jc w:val="center"/>
        </w:trPr>
        <w:tc>
          <w:tcPr>
            <w:tcW w:w="607" w:type="pct"/>
          </w:tcPr>
          <w:p w14:paraId="7D039CE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5</w:t>
            </w:r>
          </w:p>
        </w:tc>
        <w:tc>
          <w:tcPr>
            <w:tcW w:w="647" w:type="pct"/>
          </w:tcPr>
          <w:p w14:paraId="0EA638D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57</w:t>
            </w:r>
          </w:p>
        </w:tc>
        <w:tc>
          <w:tcPr>
            <w:tcW w:w="484" w:type="pct"/>
          </w:tcPr>
          <w:p w14:paraId="19E010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661" w:type="pct"/>
          </w:tcPr>
          <w:p w14:paraId="43E91AF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12</w:t>
            </w:r>
          </w:p>
        </w:tc>
        <w:tc>
          <w:tcPr>
            <w:tcW w:w="484" w:type="pct"/>
          </w:tcPr>
          <w:p w14:paraId="60BC52B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9</w:t>
            </w:r>
          </w:p>
        </w:tc>
        <w:tc>
          <w:tcPr>
            <w:tcW w:w="484" w:type="pct"/>
          </w:tcPr>
          <w:p w14:paraId="33BE204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22</w:t>
            </w:r>
          </w:p>
        </w:tc>
        <w:tc>
          <w:tcPr>
            <w:tcW w:w="663" w:type="pct"/>
          </w:tcPr>
          <w:p w14:paraId="1FE92FE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484" w:type="pct"/>
          </w:tcPr>
          <w:p w14:paraId="4FE001F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1</w:t>
            </w:r>
          </w:p>
        </w:tc>
        <w:tc>
          <w:tcPr>
            <w:tcW w:w="484" w:type="pct"/>
          </w:tcPr>
          <w:p w14:paraId="5FB8586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</w:tr>
      <w:tr w:rsidR="008B7F2D" w14:paraId="58F93646" w14:textId="77777777" w:rsidTr="008B7F2D">
        <w:trPr>
          <w:trHeight w:val="330"/>
          <w:jc w:val="center"/>
        </w:trPr>
        <w:tc>
          <w:tcPr>
            <w:tcW w:w="607" w:type="pct"/>
          </w:tcPr>
          <w:p w14:paraId="7F1EF3F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6</w:t>
            </w:r>
          </w:p>
        </w:tc>
        <w:tc>
          <w:tcPr>
            <w:tcW w:w="647" w:type="pct"/>
          </w:tcPr>
          <w:p w14:paraId="6183212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52</w:t>
            </w:r>
          </w:p>
        </w:tc>
        <w:tc>
          <w:tcPr>
            <w:tcW w:w="484" w:type="pct"/>
          </w:tcPr>
          <w:p w14:paraId="7E9BB2E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200</w:t>
            </w:r>
          </w:p>
        </w:tc>
        <w:tc>
          <w:tcPr>
            <w:tcW w:w="661" w:type="pct"/>
          </w:tcPr>
          <w:p w14:paraId="362B2AA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07</w:t>
            </w:r>
          </w:p>
        </w:tc>
        <w:tc>
          <w:tcPr>
            <w:tcW w:w="484" w:type="pct"/>
          </w:tcPr>
          <w:p w14:paraId="3110F1E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4</w:t>
            </w:r>
          </w:p>
        </w:tc>
        <w:tc>
          <w:tcPr>
            <w:tcW w:w="484" w:type="pct"/>
          </w:tcPr>
          <w:p w14:paraId="721D40E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17</w:t>
            </w:r>
          </w:p>
        </w:tc>
        <w:tc>
          <w:tcPr>
            <w:tcW w:w="663" w:type="pct"/>
          </w:tcPr>
          <w:p w14:paraId="6750904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4</w:t>
            </w:r>
          </w:p>
        </w:tc>
        <w:tc>
          <w:tcPr>
            <w:tcW w:w="484" w:type="pct"/>
          </w:tcPr>
          <w:p w14:paraId="18BCA97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484" w:type="pct"/>
          </w:tcPr>
          <w:p w14:paraId="18BE561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7</w:t>
            </w:r>
          </w:p>
        </w:tc>
      </w:tr>
      <w:tr w:rsidR="008B7F2D" w14:paraId="4F44B563" w14:textId="77777777" w:rsidTr="008B7F2D">
        <w:trPr>
          <w:trHeight w:val="333"/>
          <w:jc w:val="center"/>
        </w:trPr>
        <w:tc>
          <w:tcPr>
            <w:tcW w:w="607" w:type="pct"/>
          </w:tcPr>
          <w:p w14:paraId="6BA402A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7</w:t>
            </w:r>
          </w:p>
        </w:tc>
        <w:tc>
          <w:tcPr>
            <w:tcW w:w="647" w:type="pct"/>
          </w:tcPr>
          <w:p w14:paraId="0E07B29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47</w:t>
            </w:r>
          </w:p>
        </w:tc>
        <w:tc>
          <w:tcPr>
            <w:tcW w:w="484" w:type="pct"/>
          </w:tcPr>
          <w:p w14:paraId="585B1B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95</w:t>
            </w:r>
          </w:p>
        </w:tc>
        <w:tc>
          <w:tcPr>
            <w:tcW w:w="661" w:type="pct"/>
          </w:tcPr>
          <w:p w14:paraId="3A3CE2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802</w:t>
            </w:r>
          </w:p>
        </w:tc>
        <w:tc>
          <w:tcPr>
            <w:tcW w:w="484" w:type="pct"/>
          </w:tcPr>
          <w:p w14:paraId="4CBB4FF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70</w:t>
            </w:r>
          </w:p>
        </w:tc>
        <w:tc>
          <w:tcPr>
            <w:tcW w:w="484" w:type="pct"/>
          </w:tcPr>
          <w:p w14:paraId="48F7CA5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13</w:t>
            </w:r>
          </w:p>
        </w:tc>
        <w:tc>
          <w:tcPr>
            <w:tcW w:w="663" w:type="pct"/>
          </w:tcPr>
          <w:p w14:paraId="651A3F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99</w:t>
            </w:r>
          </w:p>
        </w:tc>
        <w:tc>
          <w:tcPr>
            <w:tcW w:w="484" w:type="pct"/>
          </w:tcPr>
          <w:p w14:paraId="3AEFC33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2</w:t>
            </w:r>
          </w:p>
        </w:tc>
        <w:tc>
          <w:tcPr>
            <w:tcW w:w="484" w:type="pct"/>
          </w:tcPr>
          <w:p w14:paraId="1B20AA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</w:tr>
      <w:tr w:rsidR="008B7F2D" w14:paraId="3D9387EB" w14:textId="77777777" w:rsidTr="008B7F2D">
        <w:trPr>
          <w:trHeight w:val="330"/>
          <w:jc w:val="center"/>
        </w:trPr>
        <w:tc>
          <w:tcPr>
            <w:tcW w:w="607" w:type="pct"/>
          </w:tcPr>
          <w:p w14:paraId="19EF850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8</w:t>
            </w:r>
          </w:p>
        </w:tc>
        <w:tc>
          <w:tcPr>
            <w:tcW w:w="647" w:type="pct"/>
          </w:tcPr>
          <w:p w14:paraId="14CF7D9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43</w:t>
            </w:r>
          </w:p>
        </w:tc>
        <w:tc>
          <w:tcPr>
            <w:tcW w:w="484" w:type="pct"/>
          </w:tcPr>
          <w:p w14:paraId="7711E31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91</w:t>
            </w:r>
          </w:p>
        </w:tc>
        <w:tc>
          <w:tcPr>
            <w:tcW w:w="661" w:type="pct"/>
          </w:tcPr>
          <w:p w14:paraId="0441F66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98</w:t>
            </w:r>
          </w:p>
        </w:tc>
        <w:tc>
          <w:tcPr>
            <w:tcW w:w="484" w:type="pct"/>
          </w:tcPr>
          <w:p w14:paraId="71956EA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65</w:t>
            </w:r>
          </w:p>
        </w:tc>
        <w:tc>
          <w:tcPr>
            <w:tcW w:w="484" w:type="pct"/>
          </w:tcPr>
          <w:p w14:paraId="0CC2FC3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663" w:type="pct"/>
          </w:tcPr>
          <w:p w14:paraId="2F51EA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95</w:t>
            </w:r>
          </w:p>
        </w:tc>
        <w:tc>
          <w:tcPr>
            <w:tcW w:w="484" w:type="pct"/>
          </w:tcPr>
          <w:p w14:paraId="748AC1B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484" w:type="pct"/>
          </w:tcPr>
          <w:p w14:paraId="0A3565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</w:tr>
      <w:tr w:rsidR="008B7F2D" w14:paraId="279AB635" w14:textId="77777777" w:rsidTr="008B7F2D">
        <w:trPr>
          <w:trHeight w:val="330"/>
          <w:jc w:val="center"/>
        </w:trPr>
        <w:tc>
          <w:tcPr>
            <w:tcW w:w="607" w:type="pct"/>
          </w:tcPr>
          <w:p w14:paraId="5FD207E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9</w:t>
            </w:r>
          </w:p>
        </w:tc>
        <w:tc>
          <w:tcPr>
            <w:tcW w:w="647" w:type="pct"/>
          </w:tcPr>
          <w:p w14:paraId="1786185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38</w:t>
            </w:r>
          </w:p>
        </w:tc>
        <w:tc>
          <w:tcPr>
            <w:tcW w:w="484" w:type="pct"/>
          </w:tcPr>
          <w:p w14:paraId="0E6078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87</w:t>
            </w:r>
          </w:p>
        </w:tc>
        <w:tc>
          <w:tcPr>
            <w:tcW w:w="661" w:type="pct"/>
          </w:tcPr>
          <w:p w14:paraId="260B11B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94</w:t>
            </w:r>
          </w:p>
        </w:tc>
        <w:tc>
          <w:tcPr>
            <w:tcW w:w="484" w:type="pct"/>
          </w:tcPr>
          <w:p w14:paraId="11B313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61</w:t>
            </w:r>
          </w:p>
        </w:tc>
        <w:tc>
          <w:tcPr>
            <w:tcW w:w="484" w:type="pct"/>
          </w:tcPr>
          <w:p w14:paraId="1E0AE75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04</w:t>
            </w:r>
          </w:p>
        </w:tc>
        <w:tc>
          <w:tcPr>
            <w:tcW w:w="663" w:type="pct"/>
          </w:tcPr>
          <w:p w14:paraId="235A3FA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90</w:t>
            </w:r>
          </w:p>
        </w:tc>
        <w:tc>
          <w:tcPr>
            <w:tcW w:w="484" w:type="pct"/>
          </w:tcPr>
          <w:p w14:paraId="584919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484" w:type="pct"/>
          </w:tcPr>
          <w:p w14:paraId="076ACF2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</w:tr>
      <w:tr w:rsidR="008B7F2D" w14:paraId="70065C18" w14:textId="77777777" w:rsidTr="008B7F2D">
        <w:trPr>
          <w:trHeight w:val="330"/>
          <w:jc w:val="center"/>
        </w:trPr>
        <w:tc>
          <w:tcPr>
            <w:tcW w:w="607" w:type="pct"/>
          </w:tcPr>
          <w:p w14:paraId="754CE65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0</w:t>
            </w:r>
          </w:p>
        </w:tc>
        <w:tc>
          <w:tcPr>
            <w:tcW w:w="647" w:type="pct"/>
          </w:tcPr>
          <w:p w14:paraId="222CB42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34</w:t>
            </w:r>
          </w:p>
        </w:tc>
        <w:tc>
          <w:tcPr>
            <w:tcW w:w="484" w:type="pct"/>
          </w:tcPr>
          <w:p w14:paraId="2808FAD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83</w:t>
            </w:r>
          </w:p>
        </w:tc>
        <w:tc>
          <w:tcPr>
            <w:tcW w:w="661" w:type="pct"/>
          </w:tcPr>
          <w:p w14:paraId="7B8BD16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484" w:type="pct"/>
          </w:tcPr>
          <w:p w14:paraId="3DEE8C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57</w:t>
            </w:r>
          </w:p>
        </w:tc>
        <w:tc>
          <w:tcPr>
            <w:tcW w:w="484" w:type="pct"/>
          </w:tcPr>
          <w:p w14:paraId="039204F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00</w:t>
            </w:r>
          </w:p>
        </w:tc>
        <w:tc>
          <w:tcPr>
            <w:tcW w:w="663" w:type="pct"/>
          </w:tcPr>
          <w:p w14:paraId="13D53D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86</w:t>
            </w:r>
          </w:p>
        </w:tc>
        <w:tc>
          <w:tcPr>
            <w:tcW w:w="484" w:type="pct"/>
          </w:tcPr>
          <w:p w14:paraId="7696630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484" w:type="pct"/>
          </w:tcPr>
          <w:p w14:paraId="0261765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0</w:t>
            </w:r>
          </w:p>
        </w:tc>
      </w:tr>
      <w:tr w:rsidR="008B7F2D" w14:paraId="7D10EF00" w14:textId="77777777" w:rsidTr="008B7F2D">
        <w:trPr>
          <w:trHeight w:val="330"/>
          <w:jc w:val="center"/>
        </w:trPr>
        <w:tc>
          <w:tcPr>
            <w:tcW w:w="607" w:type="pct"/>
          </w:tcPr>
          <w:p w14:paraId="3F07F92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1</w:t>
            </w:r>
          </w:p>
        </w:tc>
        <w:tc>
          <w:tcPr>
            <w:tcW w:w="647" w:type="pct"/>
          </w:tcPr>
          <w:p w14:paraId="2FEE6E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30</w:t>
            </w:r>
          </w:p>
        </w:tc>
        <w:tc>
          <w:tcPr>
            <w:tcW w:w="484" w:type="pct"/>
          </w:tcPr>
          <w:p w14:paraId="691D0D8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661" w:type="pct"/>
          </w:tcPr>
          <w:p w14:paraId="1A9BEAB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86</w:t>
            </w:r>
          </w:p>
        </w:tc>
        <w:tc>
          <w:tcPr>
            <w:tcW w:w="484" w:type="pct"/>
          </w:tcPr>
          <w:p w14:paraId="6A87B0E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53</w:t>
            </w:r>
          </w:p>
        </w:tc>
        <w:tc>
          <w:tcPr>
            <w:tcW w:w="484" w:type="pct"/>
          </w:tcPr>
          <w:p w14:paraId="7299E8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  <w:tc>
          <w:tcPr>
            <w:tcW w:w="663" w:type="pct"/>
          </w:tcPr>
          <w:p w14:paraId="1585EA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83</w:t>
            </w:r>
          </w:p>
        </w:tc>
        <w:tc>
          <w:tcPr>
            <w:tcW w:w="484" w:type="pct"/>
          </w:tcPr>
          <w:p w14:paraId="4D778B6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484" w:type="pct"/>
          </w:tcPr>
          <w:p w14:paraId="7E2C1AE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</w:tr>
      <w:tr w:rsidR="008B7F2D" w14:paraId="23E95A1D" w14:textId="77777777" w:rsidTr="008B7F2D">
        <w:trPr>
          <w:trHeight w:val="330"/>
          <w:jc w:val="center"/>
        </w:trPr>
        <w:tc>
          <w:tcPr>
            <w:tcW w:w="607" w:type="pct"/>
          </w:tcPr>
          <w:p w14:paraId="0DADC02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2</w:t>
            </w:r>
          </w:p>
        </w:tc>
        <w:tc>
          <w:tcPr>
            <w:tcW w:w="647" w:type="pct"/>
          </w:tcPr>
          <w:p w14:paraId="5DB2247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27</w:t>
            </w:r>
          </w:p>
        </w:tc>
        <w:tc>
          <w:tcPr>
            <w:tcW w:w="484" w:type="pct"/>
          </w:tcPr>
          <w:p w14:paraId="162E945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75</w:t>
            </w:r>
          </w:p>
        </w:tc>
        <w:tc>
          <w:tcPr>
            <w:tcW w:w="661" w:type="pct"/>
          </w:tcPr>
          <w:p w14:paraId="13FDD20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83</w:t>
            </w:r>
          </w:p>
        </w:tc>
        <w:tc>
          <w:tcPr>
            <w:tcW w:w="484" w:type="pct"/>
          </w:tcPr>
          <w:p w14:paraId="0B6E48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50</w:t>
            </w:r>
          </w:p>
        </w:tc>
        <w:tc>
          <w:tcPr>
            <w:tcW w:w="484" w:type="pct"/>
          </w:tcPr>
          <w:p w14:paraId="20E5214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93</w:t>
            </w:r>
          </w:p>
        </w:tc>
        <w:tc>
          <w:tcPr>
            <w:tcW w:w="663" w:type="pct"/>
          </w:tcPr>
          <w:p w14:paraId="113A84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79</w:t>
            </w:r>
          </w:p>
        </w:tc>
        <w:tc>
          <w:tcPr>
            <w:tcW w:w="484" w:type="pct"/>
          </w:tcPr>
          <w:p w14:paraId="0CE6BA5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484" w:type="pct"/>
          </w:tcPr>
          <w:p w14:paraId="0A88246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</w:tr>
      <w:tr w:rsidR="008B7F2D" w14:paraId="39A396A6" w14:textId="77777777" w:rsidTr="00A25A63">
        <w:trPr>
          <w:trHeight w:val="330"/>
          <w:jc w:val="center"/>
        </w:trPr>
        <w:tc>
          <w:tcPr>
            <w:tcW w:w="607" w:type="pct"/>
          </w:tcPr>
          <w:p w14:paraId="4A32C41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3</w:t>
            </w:r>
          </w:p>
        </w:tc>
        <w:tc>
          <w:tcPr>
            <w:tcW w:w="647" w:type="pct"/>
          </w:tcPr>
          <w:p w14:paraId="1899204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23</w:t>
            </w:r>
          </w:p>
        </w:tc>
        <w:tc>
          <w:tcPr>
            <w:tcW w:w="484" w:type="pct"/>
          </w:tcPr>
          <w:p w14:paraId="457875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72</w:t>
            </w:r>
          </w:p>
        </w:tc>
        <w:tc>
          <w:tcPr>
            <w:tcW w:w="661" w:type="pct"/>
            <w:shd w:val="clear" w:color="auto" w:fill="FFFF00"/>
          </w:tcPr>
          <w:p w14:paraId="393BAA1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79</w:t>
            </w:r>
          </w:p>
        </w:tc>
        <w:tc>
          <w:tcPr>
            <w:tcW w:w="484" w:type="pct"/>
          </w:tcPr>
          <w:p w14:paraId="40F8C90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6</w:t>
            </w:r>
          </w:p>
        </w:tc>
        <w:tc>
          <w:tcPr>
            <w:tcW w:w="484" w:type="pct"/>
          </w:tcPr>
          <w:p w14:paraId="23453D3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663" w:type="pct"/>
          </w:tcPr>
          <w:p w14:paraId="3249D30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75</w:t>
            </w:r>
          </w:p>
        </w:tc>
        <w:tc>
          <w:tcPr>
            <w:tcW w:w="484" w:type="pct"/>
          </w:tcPr>
          <w:p w14:paraId="5532676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88</w:t>
            </w:r>
          </w:p>
        </w:tc>
        <w:tc>
          <w:tcPr>
            <w:tcW w:w="484" w:type="pct"/>
          </w:tcPr>
          <w:p w14:paraId="09B681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</w:tr>
      <w:tr w:rsidR="008B7F2D" w14:paraId="4031D2CF" w14:textId="77777777" w:rsidTr="008B7F2D">
        <w:trPr>
          <w:trHeight w:val="331"/>
          <w:jc w:val="center"/>
        </w:trPr>
        <w:tc>
          <w:tcPr>
            <w:tcW w:w="607" w:type="pct"/>
          </w:tcPr>
          <w:p w14:paraId="53D73C90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54</w:t>
            </w:r>
          </w:p>
        </w:tc>
        <w:tc>
          <w:tcPr>
            <w:tcW w:w="647" w:type="pct"/>
          </w:tcPr>
          <w:p w14:paraId="033B4D7D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4,020</w:t>
            </w:r>
          </w:p>
        </w:tc>
        <w:tc>
          <w:tcPr>
            <w:tcW w:w="484" w:type="pct"/>
          </w:tcPr>
          <w:p w14:paraId="15185A7A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168</w:t>
            </w:r>
          </w:p>
        </w:tc>
        <w:tc>
          <w:tcPr>
            <w:tcW w:w="661" w:type="pct"/>
          </w:tcPr>
          <w:p w14:paraId="6253B849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484" w:type="pct"/>
          </w:tcPr>
          <w:p w14:paraId="40D1C1AE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543</w:t>
            </w:r>
          </w:p>
        </w:tc>
        <w:tc>
          <w:tcPr>
            <w:tcW w:w="484" w:type="pct"/>
          </w:tcPr>
          <w:p w14:paraId="49FFFF09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386</w:t>
            </w:r>
          </w:p>
        </w:tc>
        <w:tc>
          <w:tcPr>
            <w:tcW w:w="663" w:type="pct"/>
          </w:tcPr>
          <w:p w14:paraId="7CE7D967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272</w:t>
            </w:r>
          </w:p>
        </w:tc>
        <w:tc>
          <w:tcPr>
            <w:tcW w:w="484" w:type="pct"/>
          </w:tcPr>
          <w:p w14:paraId="658C3C27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185</w:t>
            </w:r>
          </w:p>
        </w:tc>
        <w:tc>
          <w:tcPr>
            <w:tcW w:w="484" w:type="pct"/>
          </w:tcPr>
          <w:p w14:paraId="4FEC8832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</w:tr>
      <w:tr w:rsidR="008B7F2D" w14:paraId="2208C89A" w14:textId="77777777" w:rsidTr="008B7F2D">
        <w:trPr>
          <w:trHeight w:val="330"/>
          <w:jc w:val="center"/>
        </w:trPr>
        <w:tc>
          <w:tcPr>
            <w:tcW w:w="607" w:type="pct"/>
          </w:tcPr>
          <w:p w14:paraId="5271379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5</w:t>
            </w:r>
          </w:p>
        </w:tc>
        <w:tc>
          <w:tcPr>
            <w:tcW w:w="647" w:type="pct"/>
          </w:tcPr>
          <w:p w14:paraId="5C6DDD3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16</w:t>
            </w:r>
          </w:p>
        </w:tc>
        <w:tc>
          <w:tcPr>
            <w:tcW w:w="484" w:type="pct"/>
          </w:tcPr>
          <w:p w14:paraId="7DCC668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65</w:t>
            </w:r>
          </w:p>
        </w:tc>
        <w:tc>
          <w:tcPr>
            <w:tcW w:w="661" w:type="pct"/>
          </w:tcPr>
          <w:p w14:paraId="2585A02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484" w:type="pct"/>
          </w:tcPr>
          <w:p w14:paraId="125D0B9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40</w:t>
            </w:r>
          </w:p>
        </w:tc>
        <w:tc>
          <w:tcPr>
            <w:tcW w:w="484" w:type="pct"/>
          </w:tcPr>
          <w:p w14:paraId="1692BED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3</w:t>
            </w:r>
          </w:p>
        </w:tc>
        <w:tc>
          <w:tcPr>
            <w:tcW w:w="663" w:type="pct"/>
          </w:tcPr>
          <w:p w14:paraId="16B09BF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9</w:t>
            </w:r>
          </w:p>
        </w:tc>
        <w:tc>
          <w:tcPr>
            <w:tcW w:w="484" w:type="pct"/>
          </w:tcPr>
          <w:p w14:paraId="105C4CB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81</w:t>
            </w:r>
          </w:p>
        </w:tc>
        <w:tc>
          <w:tcPr>
            <w:tcW w:w="484" w:type="pct"/>
          </w:tcPr>
          <w:p w14:paraId="3FF7D7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</w:tr>
      <w:tr w:rsidR="008B7F2D" w14:paraId="6D27E622" w14:textId="77777777" w:rsidTr="008B7F2D">
        <w:trPr>
          <w:trHeight w:val="330"/>
          <w:jc w:val="center"/>
        </w:trPr>
        <w:tc>
          <w:tcPr>
            <w:tcW w:w="607" w:type="pct"/>
          </w:tcPr>
          <w:p w14:paraId="4604917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6</w:t>
            </w:r>
          </w:p>
        </w:tc>
        <w:tc>
          <w:tcPr>
            <w:tcW w:w="647" w:type="pct"/>
          </w:tcPr>
          <w:p w14:paraId="384C593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13</w:t>
            </w:r>
          </w:p>
        </w:tc>
        <w:tc>
          <w:tcPr>
            <w:tcW w:w="484" w:type="pct"/>
          </w:tcPr>
          <w:p w14:paraId="64068F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62</w:t>
            </w:r>
          </w:p>
        </w:tc>
        <w:tc>
          <w:tcPr>
            <w:tcW w:w="661" w:type="pct"/>
          </w:tcPr>
          <w:p w14:paraId="6AAA04C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9</w:t>
            </w:r>
          </w:p>
        </w:tc>
        <w:tc>
          <w:tcPr>
            <w:tcW w:w="484" w:type="pct"/>
          </w:tcPr>
          <w:p w14:paraId="1785AB6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37</w:t>
            </w:r>
          </w:p>
        </w:tc>
        <w:tc>
          <w:tcPr>
            <w:tcW w:w="484" w:type="pct"/>
          </w:tcPr>
          <w:p w14:paraId="7E0D138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663" w:type="pct"/>
          </w:tcPr>
          <w:p w14:paraId="56B26F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  <w:tc>
          <w:tcPr>
            <w:tcW w:w="484" w:type="pct"/>
          </w:tcPr>
          <w:p w14:paraId="167C506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78</w:t>
            </w:r>
          </w:p>
        </w:tc>
        <w:tc>
          <w:tcPr>
            <w:tcW w:w="484" w:type="pct"/>
          </w:tcPr>
          <w:p w14:paraId="3A265F6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</w:tr>
      <w:tr w:rsidR="008B7F2D" w14:paraId="7E7E0136" w14:textId="77777777" w:rsidTr="008B7F2D">
        <w:trPr>
          <w:trHeight w:val="330"/>
          <w:jc w:val="center"/>
        </w:trPr>
        <w:tc>
          <w:tcPr>
            <w:tcW w:w="607" w:type="pct"/>
          </w:tcPr>
          <w:p w14:paraId="2EB4AB2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7</w:t>
            </w:r>
          </w:p>
        </w:tc>
        <w:tc>
          <w:tcPr>
            <w:tcW w:w="647" w:type="pct"/>
          </w:tcPr>
          <w:p w14:paraId="6415BF5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10</w:t>
            </w:r>
          </w:p>
        </w:tc>
        <w:tc>
          <w:tcPr>
            <w:tcW w:w="484" w:type="pct"/>
          </w:tcPr>
          <w:p w14:paraId="315B63B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59</w:t>
            </w:r>
          </w:p>
        </w:tc>
        <w:tc>
          <w:tcPr>
            <w:tcW w:w="661" w:type="pct"/>
          </w:tcPr>
          <w:p w14:paraId="1A0C88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6</w:t>
            </w:r>
          </w:p>
        </w:tc>
        <w:tc>
          <w:tcPr>
            <w:tcW w:w="484" w:type="pct"/>
          </w:tcPr>
          <w:p w14:paraId="6DE6BC2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484" w:type="pct"/>
          </w:tcPr>
          <w:p w14:paraId="47CC5FC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7</w:t>
            </w:r>
          </w:p>
        </w:tc>
        <w:tc>
          <w:tcPr>
            <w:tcW w:w="663" w:type="pct"/>
          </w:tcPr>
          <w:p w14:paraId="068275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3</w:t>
            </w:r>
          </w:p>
        </w:tc>
        <w:tc>
          <w:tcPr>
            <w:tcW w:w="484" w:type="pct"/>
          </w:tcPr>
          <w:p w14:paraId="55E6BD3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75</w:t>
            </w:r>
          </w:p>
        </w:tc>
        <w:tc>
          <w:tcPr>
            <w:tcW w:w="484" w:type="pct"/>
          </w:tcPr>
          <w:p w14:paraId="0FF67F4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</w:tr>
      <w:tr w:rsidR="008B7F2D" w14:paraId="25BEE1DE" w14:textId="77777777" w:rsidTr="008B7F2D">
        <w:trPr>
          <w:trHeight w:val="330"/>
          <w:jc w:val="center"/>
        </w:trPr>
        <w:tc>
          <w:tcPr>
            <w:tcW w:w="607" w:type="pct"/>
          </w:tcPr>
          <w:p w14:paraId="430171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8</w:t>
            </w:r>
          </w:p>
        </w:tc>
        <w:tc>
          <w:tcPr>
            <w:tcW w:w="647" w:type="pct"/>
          </w:tcPr>
          <w:p w14:paraId="2978733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07</w:t>
            </w:r>
          </w:p>
        </w:tc>
        <w:tc>
          <w:tcPr>
            <w:tcW w:w="484" w:type="pct"/>
          </w:tcPr>
          <w:p w14:paraId="0CE8A4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56</w:t>
            </w:r>
          </w:p>
        </w:tc>
        <w:tc>
          <w:tcPr>
            <w:tcW w:w="661" w:type="pct"/>
          </w:tcPr>
          <w:p w14:paraId="53E8757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484" w:type="pct"/>
          </w:tcPr>
          <w:p w14:paraId="17EFD59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31</w:t>
            </w:r>
          </w:p>
        </w:tc>
        <w:tc>
          <w:tcPr>
            <w:tcW w:w="484" w:type="pct"/>
          </w:tcPr>
          <w:p w14:paraId="66E1B68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4</w:t>
            </w:r>
          </w:p>
        </w:tc>
        <w:tc>
          <w:tcPr>
            <w:tcW w:w="663" w:type="pct"/>
          </w:tcPr>
          <w:p w14:paraId="7C244D7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60</w:t>
            </w:r>
          </w:p>
        </w:tc>
        <w:tc>
          <w:tcPr>
            <w:tcW w:w="484" w:type="pct"/>
          </w:tcPr>
          <w:p w14:paraId="17BD4BD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72</w:t>
            </w:r>
          </w:p>
        </w:tc>
        <w:tc>
          <w:tcPr>
            <w:tcW w:w="484" w:type="pct"/>
          </w:tcPr>
          <w:p w14:paraId="5414319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</w:tr>
      <w:tr w:rsidR="008B7F2D" w14:paraId="0D869364" w14:textId="77777777" w:rsidTr="008B7F2D">
        <w:trPr>
          <w:trHeight w:val="333"/>
          <w:jc w:val="center"/>
        </w:trPr>
        <w:tc>
          <w:tcPr>
            <w:tcW w:w="607" w:type="pct"/>
          </w:tcPr>
          <w:p w14:paraId="26EBD91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59</w:t>
            </w:r>
          </w:p>
        </w:tc>
        <w:tc>
          <w:tcPr>
            <w:tcW w:w="647" w:type="pct"/>
          </w:tcPr>
          <w:p w14:paraId="40F4203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04</w:t>
            </w:r>
          </w:p>
        </w:tc>
        <w:tc>
          <w:tcPr>
            <w:tcW w:w="484" w:type="pct"/>
          </w:tcPr>
          <w:p w14:paraId="7084EE8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53</w:t>
            </w:r>
          </w:p>
        </w:tc>
        <w:tc>
          <w:tcPr>
            <w:tcW w:w="661" w:type="pct"/>
          </w:tcPr>
          <w:p w14:paraId="36BF268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61</w:t>
            </w:r>
          </w:p>
        </w:tc>
        <w:tc>
          <w:tcPr>
            <w:tcW w:w="484" w:type="pct"/>
          </w:tcPr>
          <w:p w14:paraId="5E36DE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484" w:type="pct"/>
          </w:tcPr>
          <w:p w14:paraId="7A1396B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71</w:t>
            </w:r>
          </w:p>
        </w:tc>
        <w:tc>
          <w:tcPr>
            <w:tcW w:w="663" w:type="pct"/>
          </w:tcPr>
          <w:p w14:paraId="5C8A028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57</w:t>
            </w:r>
          </w:p>
        </w:tc>
        <w:tc>
          <w:tcPr>
            <w:tcW w:w="484" w:type="pct"/>
          </w:tcPr>
          <w:p w14:paraId="358F243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9</w:t>
            </w:r>
          </w:p>
        </w:tc>
        <w:tc>
          <w:tcPr>
            <w:tcW w:w="484" w:type="pct"/>
          </w:tcPr>
          <w:p w14:paraId="4F6C6C6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0</w:t>
            </w:r>
          </w:p>
        </w:tc>
      </w:tr>
      <w:tr w:rsidR="008B7F2D" w14:paraId="47C65FE5" w14:textId="77777777" w:rsidTr="008B7F2D">
        <w:trPr>
          <w:trHeight w:val="330"/>
          <w:jc w:val="center"/>
        </w:trPr>
        <w:tc>
          <w:tcPr>
            <w:tcW w:w="607" w:type="pct"/>
          </w:tcPr>
          <w:p w14:paraId="7ED128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0</w:t>
            </w:r>
          </w:p>
        </w:tc>
        <w:tc>
          <w:tcPr>
            <w:tcW w:w="647" w:type="pct"/>
          </w:tcPr>
          <w:p w14:paraId="38FCB0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4,001</w:t>
            </w:r>
          </w:p>
        </w:tc>
        <w:tc>
          <w:tcPr>
            <w:tcW w:w="484" w:type="pct"/>
          </w:tcPr>
          <w:p w14:paraId="5111176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50</w:t>
            </w:r>
          </w:p>
        </w:tc>
        <w:tc>
          <w:tcPr>
            <w:tcW w:w="661" w:type="pct"/>
          </w:tcPr>
          <w:p w14:paraId="17BCDC5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58</w:t>
            </w:r>
          </w:p>
        </w:tc>
        <w:tc>
          <w:tcPr>
            <w:tcW w:w="484" w:type="pct"/>
          </w:tcPr>
          <w:p w14:paraId="435D8F0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5</w:t>
            </w:r>
          </w:p>
        </w:tc>
        <w:tc>
          <w:tcPr>
            <w:tcW w:w="484" w:type="pct"/>
          </w:tcPr>
          <w:p w14:paraId="7744094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68</w:t>
            </w:r>
          </w:p>
        </w:tc>
        <w:tc>
          <w:tcPr>
            <w:tcW w:w="663" w:type="pct"/>
          </w:tcPr>
          <w:p w14:paraId="0825DD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54</w:t>
            </w:r>
          </w:p>
        </w:tc>
        <w:tc>
          <w:tcPr>
            <w:tcW w:w="484" w:type="pct"/>
          </w:tcPr>
          <w:p w14:paraId="2FABEA8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7</w:t>
            </w:r>
          </w:p>
        </w:tc>
        <w:tc>
          <w:tcPr>
            <w:tcW w:w="484" w:type="pct"/>
          </w:tcPr>
          <w:p w14:paraId="7150E74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97</w:t>
            </w:r>
          </w:p>
        </w:tc>
      </w:tr>
      <w:tr w:rsidR="008B7F2D" w14:paraId="12E0201A" w14:textId="77777777" w:rsidTr="008B7F2D">
        <w:trPr>
          <w:trHeight w:val="330"/>
          <w:jc w:val="center"/>
        </w:trPr>
        <w:tc>
          <w:tcPr>
            <w:tcW w:w="607" w:type="pct"/>
          </w:tcPr>
          <w:p w14:paraId="2059B5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1</w:t>
            </w:r>
          </w:p>
        </w:tc>
        <w:tc>
          <w:tcPr>
            <w:tcW w:w="647" w:type="pct"/>
          </w:tcPr>
          <w:p w14:paraId="2CA12D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98</w:t>
            </w:r>
          </w:p>
        </w:tc>
        <w:tc>
          <w:tcPr>
            <w:tcW w:w="484" w:type="pct"/>
          </w:tcPr>
          <w:p w14:paraId="3E4D1DC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48</w:t>
            </w:r>
          </w:p>
        </w:tc>
        <w:tc>
          <w:tcPr>
            <w:tcW w:w="661" w:type="pct"/>
          </w:tcPr>
          <w:p w14:paraId="2F7C76D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55</w:t>
            </w:r>
          </w:p>
        </w:tc>
        <w:tc>
          <w:tcPr>
            <w:tcW w:w="484" w:type="pct"/>
          </w:tcPr>
          <w:p w14:paraId="54E8199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484" w:type="pct"/>
          </w:tcPr>
          <w:p w14:paraId="672B20A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66</w:t>
            </w:r>
          </w:p>
        </w:tc>
        <w:tc>
          <w:tcPr>
            <w:tcW w:w="663" w:type="pct"/>
          </w:tcPr>
          <w:p w14:paraId="7C91971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51</w:t>
            </w:r>
          </w:p>
        </w:tc>
        <w:tc>
          <w:tcPr>
            <w:tcW w:w="484" w:type="pct"/>
          </w:tcPr>
          <w:p w14:paraId="785E2C1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4</w:t>
            </w:r>
          </w:p>
        </w:tc>
        <w:tc>
          <w:tcPr>
            <w:tcW w:w="484" w:type="pct"/>
          </w:tcPr>
          <w:p w14:paraId="4FCD526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94</w:t>
            </w:r>
          </w:p>
        </w:tc>
      </w:tr>
      <w:tr w:rsidR="008B7F2D" w14:paraId="624830D0" w14:textId="77777777" w:rsidTr="008B7F2D">
        <w:trPr>
          <w:trHeight w:val="330"/>
          <w:jc w:val="center"/>
        </w:trPr>
        <w:tc>
          <w:tcPr>
            <w:tcW w:w="607" w:type="pct"/>
          </w:tcPr>
          <w:p w14:paraId="3B3C4CA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2</w:t>
            </w:r>
          </w:p>
        </w:tc>
        <w:tc>
          <w:tcPr>
            <w:tcW w:w="647" w:type="pct"/>
          </w:tcPr>
          <w:p w14:paraId="1354856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96</w:t>
            </w:r>
          </w:p>
        </w:tc>
        <w:tc>
          <w:tcPr>
            <w:tcW w:w="484" w:type="pct"/>
          </w:tcPr>
          <w:p w14:paraId="2C8E436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45</w:t>
            </w:r>
          </w:p>
        </w:tc>
        <w:tc>
          <w:tcPr>
            <w:tcW w:w="661" w:type="pct"/>
          </w:tcPr>
          <w:p w14:paraId="68BD1D8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53</w:t>
            </w:r>
          </w:p>
        </w:tc>
        <w:tc>
          <w:tcPr>
            <w:tcW w:w="484" w:type="pct"/>
          </w:tcPr>
          <w:p w14:paraId="3A22FD6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20</w:t>
            </w:r>
          </w:p>
        </w:tc>
        <w:tc>
          <w:tcPr>
            <w:tcW w:w="484" w:type="pct"/>
          </w:tcPr>
          <w:p w14:paraId="6B60B3E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63</w:t>
            </w:r>
          </w:p>
        </w:tc>
        <w:tc>
          <w:tcPr>
            <w:tcW w:w="663" w:type="pct"/>
          </w:tcPr>
          <w:p w14:paraId="77E1BFE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484" w:type="pct"/>
          </w:tcPr>
          <w:p w14:paraId="2A8C538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61</w:t>
            </w:r>
          </w:p>
        </w:tc>
        <w:tc>
          <w:tcPr>
            <w:tcW w:w="484" w:type="pct"/>
          </w:tcPr>
          <w:p w14:paraId="646DC5C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92</w:t>
            </w:r>
          </w:p>
        </w:tc>
      </w:tr>
      <w:tr w:rsidR="008B7F2D" w14:paraId="43B19AD2" w14:textId="77777777" w:rsidTr="008B7F2D">
        <w:trPr>
          <w:trHeight w:val="331"/>
          <w:jc w:val="center"/>
        </w:trPr>
        <w:tc>
          <w:tcPr>
            <w:tcW w:w="607" w:type="pct"/>
          </w:tcPr>
          <w:p w14:paraId="0685822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3</w:t>
            </w:r>
          </w:p>
        </w:tc>
        <w:tc>
          <w:tcPr>
            <w:tcW w:w="647" w:type="pct"/>
          </w:tcPr>
          <w:p w14:paraId="4ADE6C1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93</w:t>
            </w:r>
          </w:p>
        </w:tc>
        <w:tc>
          <w:tcPr>
            <w:tcW w:w="484" w:type="pct"/>
          </w:tcPr>
          <w:p w14:paraId="51E6172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43</w:t>
            </w:r>
          </w:p>
        </w:tc>
        <w:tc>
          <w:tcPr>
            <w:tcW w:w="661" w:type="pct"/>
          </w:tcPr>
          <w:p w14:paraId="0313411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51</w:t>
            </w:r>
          </w:p>
        </w:tc>
        <w:tc>
          <w:tcPr>
            <w:tcW w:w="484" w:type="pct"/>
          </w:tcPr>
          <w:p w14:paraId="14B49D8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8</w:t>
            </w:r>
          </w:p>
        </w:tc>
        <w:tc>
          <w:tcPr>
            <w:tcW w:w="484" w:type="pct"/>
          </w:tcPr>
          <w:p w14:paraId="700BB77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61</w:t>
            </w:r>
          </w:p>
        </w:tc>
        <w:tc>
          <w:tcPr>
            <w:tcW w:w="663" w:type="pct"/>
          </w:tcPr>
          <w:p w14:paraId="0C89E09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6</w:t>
            </w:r>
          </w:p>
        </w:tc>
        <w:tc>
          <w:tcPr>
            <w:tcW w:w="484" w:type="pct"/>
          </w:tcPr>
          <w:p w14:paraId="2078E5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9</w:t>
            </w:r>
          </w:p>
        </w:tc>
        <w:tc>
          <w:tcPr>
            <w:tcW w:w="484" w:type="pct"/>
          </w:tcPr>
          <w:p w14:paraId="58FED80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89</w:t>
            </w:r>
          </w:p>
        </w:tc>
      </w:tr>
      <w:tr w:rsidR="008B7F2D" w14:paraId="50A44F18" w14:textId="77777777" w:rsidTr="008B7F2D">
        <w:trPr>
          <w:trHeight w:val="330"/>
          <w:jc w:val="center"/>
        </w:trPr>
        <w:tc>
          <w:tcPr>
            <w:tcW w:w="607" w:type="pct"/>
          </w:tcPr>
          <w:p w14:paraId="0F8D38D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4</w:t>
            </w:r>
          </w:p>
        </w:tc>
        <w:tc>
          <w:tcPr>
            <w:tcW w:w="647" w:type="pct"/>
          </w:tcPr>
          <w:p w14:paraId="37C96B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91</w:t>
            </w:r>
          </w:p>
        </w:tc>
        <w:tc>
          <w:tcPr>
            <w:tcW w:w="484" w:type="pct"/>
          </w:tcPr>
          <w:p w14:paraId="4521F24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40</w:t>
            </w:r>
          </w:p>
        </w:tc>
        <w:tc>
          <w:tcPr>
            <w:tcW w:w="661" w:type="pct"/>
          </w:tcPr>
          <w:p w14:paraId="425909A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8</w:t>
            </w:r>
          </w:p>
        </w:tc>
        <w:tc>
          <w:tcPr>
            <w:tcW w:w="484" w:type="pct"/>
          </w:tcPr>
          <w:p w14:paraId="6CD32BE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5</w:t>
            </w:r>
          </w:p>
        </w:tc>
        <w:tc>
          <w:tcPr>
            <w:tcW w:w="484" w:type="pct"/>
          </w:tcPr>
          <w:p w14:paraId="7C48CCA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8</w:t>
            </w:r>
          </w:p>
        </w:tc>
        <w:tc>
          <w:tcPr>
            <w:tcW w:w="663" w:type="pct"/>
          </w:tcPr>
          <w:p w14:paraId="0FE1283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  <w:tc>
          <w:tcPr>
            <w:tcW w:w="484" w:type="pct"/>
          </w:tcPr>
          <w:p w14:paraId="4BD0D3A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6</w:t>
            </w:r>
          </w:p>
        </w:tc>
        <w:tc>
          <w:tcPr>
            <w:tcW w:w="484" w:type="pct"/>
          </w:tcPr>
          <w:p w14:paraId="2555337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87</w:t>
            </w:r>
          </w:p>
        </w:tc>
      </w:tr>
      <w:tr w:rsidR="008B7F2D" w14:paraId="63282E94" w14:textId="77777777" w:rsidTr="008B7F2D">
        <w:trPr>
          <w:trHeight w:val="330"/>
          <w:jc w:val="center"/>
        </w:trPr>
        <w:tc>
          <w:tcPr>
            <w:tcW w:w="607" w:type="pct"/>
          </w:tcPr>
          <w:p w14:paraId="4A7B370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5</w:t>
            </w:r>
          </w:p>
        </w:tc>
        <w:tc>
          <w:tcPr>
            <w:tcW w:w="647" w:type="pct"/>
          </w:tcPr>
          <w:p w14:paraId="73FA727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9</w:t>
            </w:r>
          </w:p>
        </w:tc>
        <w:tc>
          <w:tcPr>
            <w:tcW w:w="484" w:type="pct"/>
          </w:tcPr>
          <w:p w14:paraId="6A06FD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8</w:t>
            </w:r>
          </w:p>
        </w:tc>
        <w:tc>
          <w:tcPr>
            <w:tcW w:w="661" w:type="pct"/>
          </w:tcPr>
          <w:p w14:paraId="293EAE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6</w:t>
            </w:r>
          </w:p>
        </w:tc>
        <w:tc>
          <w:tcPr>
            <w:tcW w:w="484" w:type="pct"/>
          </w:tcPr>
          <w:p w14:paraId="64C4462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3</w:t>
            </w:r>
          </w:p>
        </w:tc>
        <w:tc>
          <w:tcPr>
            <w:tcW w:w="484" w:type="pct"/>
          </w:tcPr>
          <w:p w14:paraId="58C477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663" w:type="pct"/>
          </w:tcPr>
          <w:p w14:paraId="0424679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42</w:t>
            </w:r>
          </w:p>
        </w:tc>
        <w:tc>
          <w:tcPr>
            <w:tcW w:w="484" w:type="pct"/>
          </w:tcPr>
          <w:p w14:paraId="03A774F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4</w:t>
            </w:r>
          </w:p>
        </w:tc>
        <w:tc>
          <w:tcPr>
            <w:tcW w:w="484" w:type="pct"/>
          </w:tcPr>
          <w:p w14:paraId="4A3EB81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84</w:t>
            </w:r>
          </w:p>
        </w:tc>
      </w:tr>
      <w:tr w:rsidR="008B7F2D" w14:paraId="1EF98D62" w14:textId="77777777" w:rsidTr="008B7F2D">
        <w:trPr>
          <w:trHeight w:val="330"/>
          <w:jc w:val="center"/>
        </w:trPr>
        <w:tc>
          <w:tcPr>
            <w:tcW w:w="607" w:type="pct"/>
          </w:tcPr>
          <w:p w14:paraId="178FCBC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6</w:t>
            </w:r>
          </w:p>
        </w:tc>
        <w:tc>
          <w:tcPr>
            <w:tcW w:w="647" w:type="pct"/>
          </w:tcPr>
          <w:p w14:paraId="0288FC8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6</w:t>
            </w:r>
          </w:p>
        </w:tc>
        <w:tc>
          <w:tcPr>
            <w:tcW w:w="484" w:type="pct"/>
          </w:tcPr>
          <w:p w14:paraId="5C4D07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6</w:t>
            </w:r>
          </w:p>
        </w:tc>
        <w:tc>
          <w:tcPr>
            <w:tcW w:w="661" w:type="pct"/>
          </w:tcPr>
          <w:p w14:paraId="12353DF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4</w:t>
            </w:r>
          </w:p>
        </w:tc>
        <w:tc>
          <w:tcPr>
            <w:tcW w:w="484" w:type="pct"/>
          </w:tcPr>
          <w:p w14:paraId="1F968EF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11</w:t>
            </w:r>
          </w:p>
        </w:tc>
        <w:tc>
          <w:tcPr>
            <w:tcW w:w="484" w:type="pct"/>
          </w:tcPr>
          <w:p w14:paraId="6DF82F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4</w:t>
            </w:r>
          </w:p>
        </w:tc>
        <w:tc>
          <w:tcPr>
            <w:tcW w:w="663" w:type="pct"/>
          </w:tcPr>
          <w:p w14:paraId="6534560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9</w:t>
            </w:r>
          </w:p>
        </w:tc>
        <w:tc>
          <w:tcPr>
            <w:tcW w:w="484" w:type="pct"/>
          </w:tcPr>
          <w:p w14:paraId="23D468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  <w:tc>
          <w:tcPr>
            <w:tcW w:w="484" w:type="pct"/>
          </w:tcPr>
          <w:p w14:paraId="26C998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82</w:t>
            </w:r>
          </w:p>
        </w:tc>
      </w:tr>
      <w:tr w:rsidR="008B7F2D" w14:paraId="758CCD3A" w14:textId="77777777" w:rsidTr="008B7F2D">
        <w:trPr>
          <w:trHeight w:val="330"/>
          <w:jc w:val="center"/>
        </w:trPr>
        <w:tc>
          <w:tcPr>
            <w:tcW w:w="607" w:type="pct"/>
            <w:tcBorders>
              <w:top w:val="nil"/>
            </w:tcBorders>
          </w:tcPr>
          <w:p w14:paraId="66B1A63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7</w:t>
            </w:r>
          </w:p>
        </w:tc>
        <w:tc>
          <w:tcPr>
            <w:tcW w:w="647" w:type="pct"/>
          </w:tcPr>
          <w:p w14:paraId="48418B7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4</w:t>
            </w:r>
          </w:p>
        </w:tc>
        <w:tc>
          <w:tcPr>
            <w:tcW w:w="484" w:type="pct"/>
            <w:tcBorders>
              <w:top w:val="nil"/>
            </w:tcBorders>
          </w:tcPr>
          <w:p w14:paraId="1590B3D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4</w:t>
            </w:r>
          </w:p>
        </w:tc>
        <w:tc>
          <w:tcPr>
            <w:tcW w:w="661" w:type="pct"/>
            <w:tcBorders>
              <w:top w:val="nil"/>
            </w:tcBorders>
          </w:tcPr>
          <w:p w14:paraId="6B4F335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2</w:t>
            </w:r>
          </w:p>
        </w:tc>
        <w:tc>
          <w:tcPr>
            <w:tcW w:w="484" w:type="pct"/>
            <w:tcBorders>
              <w:top w:val="nil"/>
            </w:tcBorders>
          </w:tcPr>
          <w:p w14:paraId="587259D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9</w:t>
            </w:r>
          </w:p>
        </w:tc>
        <w:tc>
          <w:tcPr>
            <w:tcW w:w="484" w:type="pct"/>
            <w:tcBorders>
              <w:top w:val="nil"/>
            </w:tcBorders>
          </w:tcPr>
          <w:p w14:paraId="35ED6C0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2</w:t>
            </w:r>
          </w:p>
        </w:tc>
        <w:tc>
          <w:tcPr>
            <w:tcW w:w="663" w:type="pct"/>
            <w:tcBorders>
              <w:top w:val="nil"/>
            </w:tcBorders>
          </w:tcPr>
          <w:p w14:paraId="70569A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484" w:type="pct"/>
            <w:tcBorders>
              <w:top w:val="nil"/>
            </w:tcBorders>
          </w:tcPr>
          <w:p w14:paraId="457D2B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50</w:t>
            </w:r>
          </w:p>
        </w:tc>
        <w:tc>
          <w:tcPr>
            <w:tcW w:w="484" w:type="pct"/>
            <w:tcBorders>
              <w:top w:val="nil"/>
            </w:tcBorders>
          </w:tcPr>
          <w:p w14:paraId="6DF89C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80</w:t>
            </w:r>
          </w:p>
        </w:tc>
      </w:tr>
      <w:tr w:rsidR="008B7F2D" w14:paraId="4DD51EBC" w14:textId="77777777" w:rsidTr="008B7F2D">
        <w:trPr>
          <w:trHeight w:val="330"/>
          <w:jc w:val="center"/>
        </w:trPr>
        <w:tc>
          <w:tcPr>
            <w:tcW w:w="607" w:type="pct"/>
          </w:tcPr>
          <w:p w14:paraId="35AA2A9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8</w:t>
            </w:r>
          </w:p>
        </w:tc>
        <w:tc>
          <w:tcPr>
            <w:tcW w:w="647" w:type="pct"/>
          </w:tcPr>
          <w:p w14:paraId="5C3010A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484" w:type="pct"/>
          </w:tcPr>
          <w:p w14:paraId="3AFBF3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2</w:t>
            </w:r>
          </w:p>
        </w:tc>
        <w:tc>
          <w:tcPr>
            <w:tcW w:w="661" w:type="pct"/>
          </w:tcPr>
          <w:p w14:paraId="6EB069A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484" w:type="pct"/>
          </w:tcPr>
          <w:p w14:paraId="00D2A98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7</w:t>
            </w:r>
          </w:p>
        </w:tc>
        <w:tc>
          <w:tcPr>
            <w:tcW w:w="484" w:type="pct"/>
          </w:tcPr>
          <w:p w14:paraId="2CBE62C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50</w:t>
            </w:r>
          </w:p>
        </w:tc>
        <w:tc>
          <w:tcPr>
            <w:tcW w:w="663" w:type="pct"/>
          </w:tcPr>
          <w:p w14:paraId="1EE14C9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  <w:tc>
          <w:tcPr>
            <w:tcW w:w="484" w:type="pct"/>
          </w:tcPr>
          <w:p w14:paraId="4444BE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8</w:t>
            </w:r>
          </w:p>
        </w:tc>
        <w:tc>
          <w:tcPr>
            <w:tcW w:w="484" w:type="pct"/>
          </w:tcPr>
          <w:p w14:paraId="1C4CEAB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78</w:t>
            </w:r>
          </w:p>
        </w:tc>
      </w:tr>
      <w:tr w:rsidR="008B7F2D" w14:paraId="431C816A" w14:textId="77777777" w:rsidTr="008B7F2D">
        <w:trPr>
          <w:trHeight w:val="330"/>
          <w:jc w:val="center"/>
        </w:trPr>
        <w:tc>
          <w:tcPr>
            <w:tcW w:w="607" w:type="pct"/>
          </w:tcPr>
          <w:p w14:paraId="0408EB3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69</w:t>
            </w:r>
          </w:p>
        </w:tc>
        <w:tc>
          <w:tcPr>
            <w:tcW w:w="647" w:type="pct"/>
          </w:tcPr>
          <w:p w14:paraId="65354D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80</w:t>
            </w:r>
          </w:p>
        </w:tc>
        <w:tc>
          <w:tcPr>
            <w:tcW w:w="484" w:type="pct"/>
          </w:tcPr>
          <w:p w14:paraId="48FBD4A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30</w:t>
            </w:r>
          </w:p>
        </w:tc>
        <w:tc>
          <w:tcPr>
            <w:tcW w:w="661" w:type="pct"/>
          </w:tcPr>
          <w:p w14:paraId="001A6DD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37</w:t>
            </w:r>
          </w:p>
        </w:tc>
        <w:tc>
          <w:tcPr>
            <w:tcW w:w="484" w:type="pct"/>
          </w:tcPr>
          <w:p w14:paraId="10F513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5</w:t>
            </w:r>
          </w:p>
        </w:tc>
        <w:tc>
          <w:tcPr>
            <w:tcW w:w="484" w:type="pct"/>
          </w:tcPr>
          <w:p w14:paraId="2507228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8</w:t>
            </w:r>
          </w:p>
        </w:tc>
        <w:tc>
          <w:tcPr>
            <w:tcW w:w="663" w:type="pct"/>
          </w:tcPr>
          <w:p w14:paraId="1DC4942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3</w:t>
            </w:r>
          </w:p>
        </w:tc>
        <w:tc>
          <w:tcPr>
            <w:tcW w:w="484" w:type="pct"/>
          </w:tcPr>
          <w:p w14:paraId="19756D6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5</w:t>
            </w:r>
          </w:p>
        </w:tc>
        <w:tc>
          <w:tcPr>
            <w:tcW w:w="484" w:type="pct"/>
          </w:tcPr>
          <w:p w14:paraId="48F3915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76</w:t>
            </w:r>
          </w:p>
        </w:tc>
      </w:tr>
      <w:tr w:rsidR="008B7F2D" w14:paraId="36AE29A1" w14:textId="77777777" w:rsidTr="008B7F2D">
        <w:trPr>
          <w:trHeight w:val="330"/>
          <w:jc w:val="center"/>
        </w:trPr>
        <w:tc>
          <w:tcPr>
            <w:tcW w:w="607" w:type="pct"/>
          </w:tcPr>
          <w:p w14:paraId="379D972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lastRenderedPageBreak/>
              <w:t>70</w:t>
            </w:r>
          </w:p>
        </w:tc>
        <w:tc>
          <w:tcPr>
            <w:tcW w:w="647" w:type="pct"/>
          </w:tcPr>
          <w:p w14:paraId="33BD60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78</w:t>
            </w:r>
          </w:p>
        </w:tc>
        <w:tc>
          <w:tcPr>
            <w:tcW w:w="484" w:type="pct"/>
          </w:tcPr>
          <w:p w14:paraId="0335A9E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28</w:t>
            </w:r>
          </w:p>
        </w:tc>
        <w:tc>
          <w:tcPr>
            <w:tcW w:w="661" w:type="pct"/>
          </w:tcPr>
          <w:p w14:paraId="3CC4AC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36</w:t>
            </w:r>
          </w:p>
        </w:tc>
        <w:tc>
          <w:tcPr>
            <w:tcW w:w="484" w:type="pct"/>
          </w:tcPr>
          <w:p w14:paraId="6018E9A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484" w:type="pct"/>
          </w:tcPr>
          <w:p w14:paraId="36C8CB1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663" w:type="pct"/>
          </w:tcPr>
          <w:p w14:paraId="502505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31</w:t>
            </w:r>
          </w:p>
        </w:tc>
        <w:tc>
          <w:tcPr>
            <w:tcW w:w="484" w:type="pct"/>
          </w:tcPr>
          <w:p w14:paraId="375A9E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  <w:tc>
          <w:tcPr>
            <w:tcW w:w="484" w:type="pct"/>
          </w:tcPr>
          <w:p w14:paraId="2A7A738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74</w:t>
            </w:r>
          </w:p>
        </w:tc>
      </w:tr>
      <w:tr w:rsidR="008B7F2D" w14:paraId="1DAF7F54" w14:textId="77777777" w:rsidTr="008B7F2D">
        <w:trPr>
          <w:trHeight w:val="330"/>
          <w:jc w:val="center"/>
        </w:trPr>
        <w:tc>
          <w:tcPr>
            <w:tcW w:w="607" w:type="pct"/>
          </w:tcPr>
          <w:p w14:paraId="527FD27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1</w:t>
            </w:r>
          </w:p>
        </w:tc>
        <w:tc>
          <w:tcPr>
            <w:tcW w:w="647" w:type="pct"/>
          </w:tcPr>
          <w:p w14:paraId="0CB9016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76</w:t>
            </w:r>
          </w:p>
        </w:tc>
        <w:tc>
          <w:tcPr>
            <w:tcW w:w="484" w:type="pct"/>
          </w:tcPr>
          <w:p w14:paraId="3078C4A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26</w:t>
            </w:r>
          </w:p>
        </w:tc>
        <w:tc>
          <w:tcPr>
            <w:tcW w:w="661" w:type="pct"/>
          </w:tcPr>
          <w:p w14:paraId="241C555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34</w:t>
            </w:r>
          </w:p>
        </w:tc>
        <w:tc>
          <w:tcPr>
            <w:tcW w:w="484" w:type="pct"/>
          </w:tcPr>
          <w:p w14:paraId="6E03BAC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501</w:t>
            </w:r>
          </w:p>
        </w:tc>
        <w:tc>
          <w:tcPr>
            <w:tcW w:w="484" w:type="pct"/>
          </w:tcPr>
          <w:p w14:paraId="202271D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4</w:t>
            </w:r>
          </w:p>
        </w:tc>
        <w:tc>
          <w:tcPr>
            <w:tcW w:w="663" w:type="pct"/>
          </w:tcPr>
          <w:p w14:paraId="6476FD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9</w:t>
            </w:r>
          </w:p>
        </w:tc>
        <w:tc>
          <w:tcPr>
            <w:tcW w:w="484" w:type="pct"/>
          </w:tcPr>
          <w:p w14:paraId="43D5FC4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2</w:t>
            </w:r>
          </w:p>
        </w:tc>
        <w:tc>
          <w:tcPr>
            <w:tcW w:w="484" w:type="pct"/>
          </w:tcPr>
          <w:p w14:paraId="033B86D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72</w:t>
            </w:r>
          </w:p>
        </w:tc>
      </w:tr>
      <w:tr w:rsidR="008B7F2D" w14:paraId="7B7DAC8F" w14:textId="77777777" w:rsidTr="008B7F2D">
        <w:trPr>
          <w:trHeight w:val="333"/>
          <w:jc w:val="center"/>
        </w:trPr>
        <w:tc>
          <w:tcPr>
            <w:tcW w:w="607" w:type="pct"/>
          </w:tcPr>
          <w:p w14:paraId="70B481F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2</w:t>
            </w:r>
          </w:p>
        </w:tc>
        <w:tc>
          <w:tcPr>
            <w:tcW w:w="647" w:type="pct"/>
          </w:tcPr>
          <w:p w14:paraId="57EB10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74</w:t>
            </w:r>
          </w:p>
        </w:tc>
        <w:tc>
          <w:tcPr>
            <w:tcW w:w="484" w:type="pct"/>
          </w:tcPr>
          <w:p w14:paraId="6FEDF00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24</w:t>
            </w:r>
          </w:p>
        </w:tc>
        <w:tc>
          <w:tcPr>
            <w:tcW w:w="661" w:type="pct"/>
          </w:tcPr>
          <w:p w14:paraId="161F61A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32</w:t>
            </w:r>
          </w:p>
        </w:tc>
        <w:tc>
          <w:tcPr>
            <w:tcW w:w="484" w:type="pct"/>
          </w:tcPr>
          <w:p w14:paraId="4CF1A38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9</w:t>
            </w:r>
          </w:p>
        </w:tc>
        <w:tc>
          <w:tcPr>
            <w:tcW w:w="484" w:type="pct"/>
          </w:tcPr>
          <w:p w14:paraId="6D1B287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663" w:type="pct"/>
          </w:tcPr>
          <w:p w14:paraId="45EB4BF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7</w:t>
            </w:r>
          </w:p>
        </w:tc>
        <w:tc>
          <w:tcPr>
            <w:tcW w:w="484" w:type="pct"/>
          </w:tcPr>
          <w:p w14:paraId="6ECD55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40</w:t>
            </w:r>
          </w:p>
        </w:tc>
        <w:tc>
          <w:tcPr>
            <w:tcW w:w="484" w:type="pct"/>
          </w:tcPr>
          <w:p w14:paraId="5646F6F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70</w:t>
            </w:r>
          </w:p>
        </w:tc>
      </w:tr>
      <w:tr w:rsidR="008B7F2D" w14:paraId="02DA6B3A" w14:textId="77777777" w:rsidTr="008B7F2D">
        <w:trPr>
          <w:trHeight w:val="331"/>
          <w:jc w:val="center"/>
        </w:trPr>
        <w:tc>
          <w:tcPr>
            <w:tcW w:w="607" w:type="pct"/>
          </w:tcPr>
          <w:p w14:paraId="1F51DEB1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73</w:t>
            </w:r>
          </w:p>
        </w:tc>
        <w:tc>
          <w:tcPr>
            <w:tcW w:w="647" w:type="pct"/>
          </w:tcPr>
          <w:p w14:paraId="22D8DFC7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484" w:type="pct"/>
          </w:tcPr>
          <w:p w14:paraId="750DA6F6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122</w:t>
            </w:r>
          </w:p>
        </w:tc>
        <w:tc>
          <w:tcPr>
            <w:tcW w:w="661" w:type="pct"/>
          </w:tcPr>
          <w:p w14:paraId="27CB2B1F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730</w:t>
            </w:r>
          </w:p>
        </w:tc>
        <w:tc>
          <w:tcPr>
            <w:tcW w:w="484" w:type="pct"/>
          </w:tcPr>
          <w:p w14:paraId="38421290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497</w:t>
            </w:r>
          </w:p>
        </w:tc>
        <w:tc>
          <w:tcPr>
            <w:tcW w:w="484" w:type="pct"/>
          </w:tcPr>
          <w:p w14:paraId="59CEF108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340</w:t>
            </w:r>
          </w:p>
        </w:tc>
        <w:tc>
          <w:tcPr>
            <w:tcW w:w="663" w:type="pct"/>
          </w:tcPr>
          <w:p w14:paraId="7301AE1F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484" w:type="pct"/>
          </w:tcPr>
          <w:p w14:paraId="2281E2E2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  <w:tc>
          <w:tcPr>
            <w:tcW w:w="484" w:type="pct"/>
          </w:tcPr>
          <w:p w14:paraId="6BE9C93F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068</w:t>
            </w:r>
          </w:p>
        </w:tc>
      </w:tr>
      <w:tr w:rsidR="008B7F2D" w14:paraId="4318CA85" w14:textId="77777777" w:rsidTr="008B7F2D">
        <w:trPr>
          <w:trHeight w:val="330"/>
          <w:jc w:val="center"/>
        </w:trPr>
        <w:tc>
          <w:tcPr>
            <w:tcW w:w="607" w:type="pct"/>
          </w:tcPr>
          <w:p w14:paraId="105054E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4</w:t>
            </w:r>
          </w:p>
        </w:tc>
        <w:tc>
          <w:tcPr>
            <w:tcW w:w="647" w:type="pct"/>
          </w:tcPr>
          <w:p w14:paraId="74D7058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70</w:t>
            </w:r>
          </w:p>
        </w:tc>
        <w:tc>
          <w:tcPr>
            <w:tcW w:w="484" w:type="pct"/>
          </w:tcPr>
          <w:p w14:paraId="77FBFF6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20</w:t>
            </w:r>
          </w:p>
        </w:tc>
        <w:tc>
          <w:tcPr>
            <w:tcW w:w="661" w:type="pct"/>
          </w:tcPr>
          <w:p w14:paraId="198314A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484" w:type="pct"/>
          </w:tcPr>
          <w:p w14:paraId="54BCF2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5</w:t>
            </w:r>
          </w:p>
        </w:tc>
        <w:tc>
          <w:tcPr>
            <w:tcW w:w="484" w:type="pct"/>
          </w:tcPr>
          <w:p w14:paraId="6FA0FE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8</w:t>
            </w:r>
          </w:p>
        </w:tc>
        <w:tc>
          <w:tcPr>
            <w:tcW w:w="663" w:type="pct"/>
          </w:tcPr>
          <w:p w14:paraId="0E3E34E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4</w:t>
            </w:r>
          </w:p>
        </w:tc>
        <w:tc>
          <w:tcPr>
            <w:tcW w:w="484" w:type="pct"/>
          </w:tcPr>
          <w:p w14:paraId="03812E9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6</w:t>
            </w:r>
          </w:p>
        </w:tc>
        <w:tc>
          <w:tcPr>
            <w:tcW w:w="484" w:type="pct"/>
          </w:tcPr>
          <w:p w14:paraId="0DE5C7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66</w:t>
            </w:r>
          </w:p>
        </w:tc>
      </w:tr>
      <w:tr w:rsidR="008B7F2D" w14:paraId="4CFC0835" w14:textId="77777777" w:rsidTr="008B7F2D">
        <w:trPr>
          <w:trHeight w:val="330"/>
          <w:jc w:val="center"/>
        </w:trPr>
        <w:tc>
          <w:tcPr>
            <w:tcW w:w="607" w:type="pct"/>
          </w:tcPr>
          <w:p w14:paraId="291E30F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5</w:t>
            </w:r>
          </w:p>
        </w:tc>
        <w:tc>
          <w:tcPr>
            <w:tcW w:w="647" w:type="pct"/>
          </w:tcPr>
          <w:p w14:paraId="0649A67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8</w:t>
            </w:r>
          </w:p>
        </w:tc>
        <w:tc>
          <w:tcPr>
            <w:tcW w:w="484" w:type="pct"/>
          </w:tcPr>
          <w:p w14:paraId="5282D2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9</w:t>
            </w:r>
          </w:p>
        </w:tc>
        <w:tc>
          <w:tcPr>
            <w:tcW w:w="661" w:type="pct"/>
          </w:tcPr>
          <w:p w14:paraId="7FCBD0D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7</w:t>
            </w:r>
          </w:p>
        </w:tc>
        <w:tc>
          <w:tcPr>
            <w:tcW w:w="484" w:type="pct"/>
          </w:tcPr>
          <w:p w14:paraId="49175FE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484" w:type="pct"/>
          </w:tcPr>
          <w:p w14:paraId="20C824A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  <w:tc>
          <w:tcPr>
            <w:tcW w:w="663" w:type="pct"/>
          </w:tcPr>
          <w:p w14:paraId="3933B3F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2</w:t>
            </w:r>
          </w:p>
        </w:tc>
        <w:tc>
          <w:tcPr>
            <w:tcW w:w="484" w:type="pct"/>
          </w:tcPr>
          <w:p w14:paraId="0F8B467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  <w:tc>
          <w:tcPr>
            <w:tcW w:w="484" w:type="pct"/>
          </w:tcPr>
          <w:p w14:paraId="6D1B57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64</w:t>
            </w:r>
          </w:p>
        </w:tc>
      </w:tr>
      <w:tr w:rsidR="008B7F2D" w14:paraId="7B6CDEFD" w14:textId="77777777" w:rsidTr="008B7F2D">
        <w:trPr>
          <w:trHeight w:val="330"/>
          <w:jc w:val="center"/>
        </w:trPr>
        <w:tc>
          <w:tcPr>
            <w:tcW w:w="607" w:type="pct"/>
          </w:tcPr>
          <w:p w14:paraId="7BD3B6B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6</w:t>
            </w:r>
          </w:p>
        </w:tc>
        <w:tc>
          <w:tcPr>
            <w:tcW w:w="647" w:type="pct"/>
          </w:tcPr>
          <w:p w14:paraId="04146B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7</w:t>
            </w:r>
          </w:p>
        </w:tc>
        <w:tc>
          <w:tcPr>
            <w:tcW w:w="484" w:type="pct"/>
          </w:tcPr>
          <w:p w14:paraId="1E60BD9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7</w:t>
            </w:r>
          </w:p>
        </w:tc>
        <w:tc>
          <w:tcPr>
            <w:tcW w:w="661" w:type="pct"/>
          </w:tcPr>
          <w:p w14:paraId="0057448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5</w:t>
            </w:r>
          </w:p>
        </w:tc>
        <w:tc>
          <w:tcPr>
            <w:tcW w:w="484" w:type="pct"/>
          </w:tcPr>
          <w:p w14:paraId="2EED62C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2</w:t>
            </w:r>
          </w:p>
        </w:tc>
        <w:tc>
          <w:tcPr>
            <w:tcW w:w="484" w:type="pct"/>
          </w:tcPr>
          <w:p w14:paraId="63F38E2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5</w:t>
            </w:r>
          </w:p>
        </w:tc>
        <w:tc>
          <w:tcPr>
            <w:tcW w:w="663" w:type="pct"/>
          </w:tcPr>
          <w:p w14:paraId="11A0CA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20</w:t>
            </w:r>
          </w:p>
        </w:tc>
        <w:tc>
          <w:tcPr>
            <w:tcW w:w="484" w:type="pct"/>
          </w:tcPr>
          <w:p w14:paraId="60771FA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3</w:t>
            </w:r>
          </w:p>
        </w:tc>
        <w:tc>
          <w:tcPr>
            <w:tcW w:w="484" w:type="pct"/>
          </w:tcPr>
          <w:p w14:paraId="5506A8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63</w:t>
            </w:r>
          </w:p>
        </w:tc>
      </w:tr>
      <w:tr w:rsidR="008B7F2D" w14:paraId="19DE6AD6" w14:textId="77777777" w:rsidTr="008B7F2D">
        <w:trPr>
          <w:trHeight w:val="330"/>
          <w:jc w:val="center"/>
        </w:trPr>
        <w:tc>
          <w:tcPr>
            <w:tcW w:w="607" w:type="pct"/>
          </w:tcPr>
          <w:p w14:paraId="1AB38A6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7</w:t>
            </w:r>
          </w:p>
        </w:tc>
        <w:tc>
          <w:tcPr>
            <w:tcW w:w="647" w:type="pct"/>
          </w:tcPr>
          <w:p w14:paraId="74D204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5</w:t>
            </w:r>
          </w:p>
        </w:tc>
        <w:tc>
          <w:tcPr>
            <w:tcW w:w="484" w:type="pct"/>
          </w:tcPr>
          <w:p w14:paraId="37F48C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5</w:t>
            </w:r>
          </w:p>
        </w:tc>
        <w:tc>
          <w:tcPr>
            <w:tcW w:w="661" w:type="pct"/>
          </w:tcPr>
          <w:p w14:paraId="3BCB4EC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3</w:t>
            </w:r>
          </w:p>
        </w:tc>
        <w:tc>
          <w:tcPr>
            <w:tcW w:w="484" w:type="pct"/>
          </w:tcPr>
          <w:p w14:paraId="019AC14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484" w:type="pct"/>
          </w:tcPr>
          <w:p w14:paraId="28F57A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3</w:t>
            </w:r>
          </w:p>
        </w:tc>
        <w:tc>
          <w:tcPr>
            <w:tcW w:w="663" w:type="pct"/>
          </w:tcPr>
          <w:p w14:paraId="6C5A82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9</w:t>
            </w:r>
          </w:p>
        </w:tc>
        <w:tc>
          <w:tcPr>
            <w:tcW w:w="484" w:type="pct"/>
          </w:tcPr>
          <w:p w14:paraId="6753170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31</w:t>
            </w:r>
          </w:p>
        </w:tc>
        <w:tc>
          <w:tcPr>
            <w:tcW w:w="484" w:type="pct"/>
          </w:tcPr>
          <w:p w14:paraId="79A7150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61</w:t>
            </w:r>
          </w:p>
        </w:tc>
      </w:tr>
      <w:tr w:rsidR="008B7F2D" w14:paraId="1A7F9A0D" w14:textId="77777777" w:rsidTr="008B7F2D">
        <w:trPr>
          <w:trHeight w:val="330"/>
          <w:jc w:val="center"/>
        </w:trPr>
        <w:tc>
          <w:tcPr>
            <w:tcW w:w="607" w:type="pct"/>
          </w:tcPr>
          <w:p w14:paraId="04B55DB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8</w:t>
            </w:r>
          </w:p>
        </w:tc>
        <w:tc>
          <w:tcPr>
            <w:tcW w:w="647" w:type="pct"/>
          </w:tcPr>
          <w:p w14:paraId="3CD85A3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3</w:t>
            </w:r>
          </w:p>
        </w:tc>
        <w:tc>
          <w:tcPr>
            <w:tcW w:w="484" w:type="pct"/>
          </w:tcPr>
          <w:p w14:paraId="5309E70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4</w:t>
            </w:r>
          </w:p>
        </w:tc>
        <w:tc>
          <w:tcPr>
            <w:tcW w:w="661" w:type="pct"/>
          </w:tcPr>
          <w:p w14:paraId="3DF15C8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2</w:t>
            </w:r>
          </w:p>
        </w:tc>
        <w:tc>
          <w:tcPr>
            <w:tcW w:w="484" w:type="pct"/>
          </w:tcPr>
          <w:p w14:paraId="6F775E1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9</w:t>
            </w:r>
          </w:p>
        </w:tc>
        <w:tc>
          <w:tcPr>
            <w:tcW w:w="484" w:type="pct"/>
          </w:tcPr>
          <w:p w14:paraId="51626BC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2</w:t>
            </w:r>
          </w:p>
        </w:tc>
        <w:tc>
          <w:tcPr>
            <w:tcW w:w="663" w:type="pct"/>
          </w:tcPr>
          <w:p w14:paraId="47CDAB3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  <w:tc>
          <w:tcPr>
            <w:tcW w:w="484" w:type="pct"/>
          </w:tcPr>
          <w:p w14:paraId="382DB1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9</w:t>
            </w:r>
          </w:p>
        </w:tc>
        <w:tc>
          <w:tcPr>
            <w:tcW w:w="484" w:type="pct"/>
          </w:tcPr>
          <w:p w14:paraId="4C05EDC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9</w:t>
            </w:r>
          </w:p>
        </w:tc>
      </w:tr>
      <w:tr w:rsidR="008B7F2D" w14:paraId="51058140" w14:textId="77777777" w:rsidTr="008B7F2D">
        <w:trPr>
          <w:trHeight w:val="330"/>
          <w:jc w:val="center"/>
        </w:trPr>
        <w:tc>
          <w:tcPr>
            <w:tcW w:w="607" w:type="pct"/>
          </w:tcPr>
          <w:p w14:paraId="2C45A56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79</w:t>
            </w:r>
          </w:p>
        </w:tc>
        <w:tc>
          <w:tcPr>
            <w:tcW w:w="647" w:type="pct"/>
          </w:tcPr>
          <w:p w14:paraId="06E6977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2</w:t>
            </w:r>
          </w:p>
        </w:tc>
        <w:tc>
          <w:tcPr>
            <w:tcW w:w="484" w:type="pct"/>
          </w:tcPr>
          <w:p w14:paraId="574C80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661" w:type="pct"/>
          </w:tcPr>
          <w:p w14:paraId="2CF1304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20</w:t>
            </w:r>
          </w:p>
        </w:tc>
        <w:tc>
          <w:tcPr>
            <w:tcW w:w="484" w:type="pct"/>
          </w:tcPr>
          <w:p w14:paraId="3BD6264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7</w:t>
            </w:r>
          </w:p>
        </w:tc>
        <w:tc>
          <w:tcPr>
            <w:tcW w:w="484" w:type="pct"/>
          </w:tcPr>
          <w:p w14:paraId="21874FC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663" w:type="pct"/>
          </w:tcPr>
          <w:p w14:paraId="5F0B706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484" w:type="pct"/>
          </w:tcPr>
          <w:p w14:paraId="54E4490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8</w:t>
            </w:r>
          </w:p>
        </w:tc>
        <w:tc>
          <w:tcPr>
            <w:tcW w:w="484" w:type="pct"/>
          </w:tcPr>
          <w:p w14:paraId="54D380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8</w:t>
            </w:r>
          </w:p>
        </w:tc>
      </w:tr>
      <w:tr w:rsidR="008B7F2D" w14:paraId="15190DAE" w14:textId="77777777" w:rsidTr="008B7F2D">
        <w:trPr>
          <w:trHeight w:val="330"/>
          <w:jc w:val="center"/>
        </w:trPr>
        <w:tc>
          <w:tcPr>
            <w:tcW w:w="607" w:type="pct"/>
          </w:tcPr>
          <w:p w14:paraId="5B3C51D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0</w:t>
            </w:r>
          </w:p>
        </w:tc>
        <w:tc>
          <w:tcPr>
            <w:tcW w:w="647" w:type="pct"/>
          </w:tcPr>
          <w:p w14:paraId="341C539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60</w:t>
            </w:r>
          </w:p>
        </w:tc>
        <w:tc>
          <w:tcPr>
            <w:tcW w:w="484" w:type="pct"/>
          </w:tcPr>
          <w:p w14:paraId="3DBE867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11</w:t>
            </w:r>
          </w:p>
        </w:tc>
        <w:tc>
          <w:tcPr>
            <w:tcW w:w="661" w:type="pct"/>
          </w:tcPr>
          <w:p w14:paraId="513964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9</w:t>
            </w:r>
          </w:p>
        </w:tc>
        <w:tc>
          <w:tcPr>
            <w:tcW w:w="484" w:type="pct"/>
          </w:tcPr>
          <w:p w14:paraId="21C560E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6</w:t>
            </w:r>
          </w:p>
        </w:tc>
        <w:tc>
          <w:tcPr>
            <w:tcW w:w="484" w:type="pct"/>
          </w:tcPr>
          <w:p w14:paraId="2C24359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9</w:t>
            </w:r>
          </w:p>
        </w:tc>
        <w:tc>
          <w:tcPr>
            <w:tcW w:w="663" w:type="pct"/>
          </w:tcPr>
          <w:p w14:paraId="0429E03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4</w:t>
            </w:r>
          </w:p>
        </w:tc>
        <w:tc>
          <w:tcPr>
            <w:tcW w:w="484" w:type="pct"/>
          </w:tcPr>
          <w:p w14:paraId="558B74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  <w:tc>
          <w:tcPr>
            <w:tcW w:w="484" w:type="pct"/>
          </w:tcPr>
          <w:p w14:paraId="61FF2AC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6</w:t>
            </w:r>
          </w:p>
        </w:tc>
      </w:tr>
      <w:tr w:rsidR="008B7F2D" w14:paraId="68BCB65E" w14:textId="77777777" w:rsidTr="008B7F2D">
        <w:trPr>
          <w:trHeight w:val="330"/>
          <w:jc w:val="center"/>
        </w:trPr>
        <w:tc>
          <w:tcPr>
            <w:tcW w:w="607" w:type="pct"/>
          </w:tcPr>
          <w:p w14:paraId="7D2E899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1</w:t>
            </w:r>
          </w:p>
        </w:tc>
        <w:tc>
          <w:tcPr>
            <w:tcW w:w="647" w:type="pct"/>
          </w:tcPr>
          <w:p w14:paraId="7D60C38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9</w:t>
            </w:r>
          </w:p>
        </w:tc>
        <w:tc>
          <w:tcPr>
            <w:tcW w:w="484" w:type="pct"/>
          </w:tcPr>
          <w:p w14:paraId="043A57C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9</w:t>
            </w:r>
          </w:p>
        </w:tc>
        <w:tc>
          <w:tcPr>
            <w:tcW w:w="661" w:type="pct"/>
          </w:tcPr>
          <w:p w14:paraId="4D46549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7</w:t>
            </w:r>
          </w:p>
        </w:tc>
        <w:tc>
          <w:tcPr>
            <w:tcW w:w="484" w:type="pct"/>
          </w:tcPr>
          <w:p w14:paraId="1E291D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4</w:t>
            </w:r>
          </w:p>
        </w:tc>
        <w:tc>
          <w:tcPr>
            <w:tcW w:w="484" w:type="pct"/>
          </w:tcPr>
          <w:p w14:paraId="2A66F4E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7</w:t>
            </w:r>
          </w:p>
        </w:tc>
        <w:tc>
          <w:tcPr>
            <w:tcW w:w="663" w:type="pct"/>
          </w:tcPr>
          <w:p w14:paraId="4ACD93C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3</w:t>
            </w:r>
          </w:p>
        </w:tc>
        <w:tc>
          <w:tcPr>
            <w:tcW w:w="484" w:type="pct"/>
          </w:tcPr>
          <w:p w14:paraId="4BAA7DE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5</w:t>
            </w:r>
          </w:p>
        </w:tc>
        <w:tc>
          <w:tcPr>
            <w:tcW w:w="484" w:type="pct"/>
          </w:tcPr>
          <w:p w14:paraId="66ABD2A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5</w:t>
            </w:r>
          </w:p>
        </w:tc>
      </w:tr>
      <w:tr w:rsidR="008B7F2D" w14:paraId="33E11895" w14:textId="77777777" w:rsidTr="008B7F2D">
        <w:trPr>
          <w:trHeight w:val="331"/>
          <w:jc w:val="center"/>
        </w:trPr>
        <w:tc>
          <w:tcPr>
            <w:tcW w:w="607" w:type="pct"/>
          </w:tcPr>
          <w:p w14:paraId="2AAD175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2</w:t>
            </w:r>
          </w:p>
        </w:tc>
        <w:tc>
          <w:tcPr>
            <w:tcW w:w="647" w:type="pct"/>
          </w:tcPr>
          <w:p w14:paraId="4D65C46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7</w:t>
            </w:r>
          </w:p>
        </w:tc>
        <w:tc>
          <w:tcPr>
            <w:tcW w:w="484" w:type="pct"/>
          </w:tcPr>
          <w:p w14:paraId="542D05D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8</w:t>
            </w:r>
          </w:p>
        </w:tc>
        <w:tc>
          <w:tcPr>
            <w:tcW w:w="661" w:type="pct"/>
          </w:tcPr>
          <w:p w14:paraId="5E4652E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6</w:t>
            </w:r>
          </w:p>
        </w:tc>
        <w:tc>
          <w:tcPr>
            <w:tcW w:w="484" w:type="pct"/>
          </w:tcPr>
          <w:p w14:paraId="4AE6AE5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3</w:t>
            </w:r>
          </w:p>
        </w:tc>
        <w:tc>
          <w:tcPr>
            <w:tcW w:w="484" w:type="pct"/>
          </w:tcPr>
          <w:p w14:paraId="0EBC5F8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6</w:t>
            </w:r>
          </w:p>
        </w:tc>
        <w:tc>
          <w:tcPr>
            <w:tcW w:w="663" w:type="pct"/>
          </w:tcPr>
          <w:p w14:paraId="6BA9C94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1</w:t>
            </w:r>
          </w:p>
        </w:tc>
        <w:tc>
          <w:tcPr>
            <w:tcW w:w="484" w:type="pct"/>
          </w:tcPr>
          <w:p w14:paraId="6B9AD58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3</w:t>
            </w:r>
          </w:p>
        </w:tc>
        <w:tc>
          <w:tcPr>
            <w:tcW w:w="484" w:type="pct"/>
          </w:tcPr>
          <w:p w14:paraId="2DFF3D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3</w:t>
            </w:r>
          </w:p>
        </w:tc>
      </w:tr>
      <w:tr w:rsidR="008B7F2D" w14:paraId="45922AF1" w14:textId="77777777" w:rsidTr="008B7F2D">
        <w:trPr>
          <w:trHeight w:val="330"/>
          <w:jc w:val="center"/>
        </w:trPr>
        <w:tc>
          <w:tcPr>
            <w:tcW w:w="607" w:type="pct"/>
          </w:tcPr>
          <w:p w14:paraId="5D78EE2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3</w:t>
            </w:r>
          </w:p>
        </w:tc>
        <w:tc>
          <w:tcPr>
            <w:tcW w:w="647" w:type="pct"/>
          </w:tcPr>
          <w:p w14:paraId="03547E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6</w:t>
            </w:r>
          </w:p>
        </w:tc>
        <w:tc>
          <w:tcPr>
            <w:tcW w:w="484" w:type="pct"/>
          </w:tcPr>
          <w:p w14:paraId="5B8C4AA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7</w:t>
            </w:r>
          </w:p>
        </w:tc>
        <w:tc>
          <w:tcPr>
            <w:tcW w:w="661" w:type="pct"/>
          </w:tcPr>
          <w:p w14:paraId="30199F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5</w:t>
            </w:r>
          </w:p>
        </w:tc>
        <w:tc>
          <w:tcPr>
            <w:tcW w:w="484" w:type="pct"/>
          </w:tcPr>
          <w:p w14:paraId="620AA06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2</w:t>
            </w:r>
          </w:p>
        </w:tc>
        <w:tc>
          <w:tcPr>
            <w:tcW w:w="484" w:type="pct"/>
          </w:tcPr>
          <w:p w14:paraId="4CB7F0B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663" w:type="pct"/>
          </w:tcPr>
          <w:p w14:paraId="4799CAB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10</w:t>
            </w:r>
          </w:p>
        </w:tc>
        <w:tc>
          <w:tcPr>
            <w:tcW w:w="484" w:type="pct"/>
          </w:tcPr>
          <w:p w14:paraId="720361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  <w:tc>
          <w:tcPr>
            <w:tcW w:w="484" w:type="pct"/>
          </w:tcPr>
          <w:p w14:paraId="06C4C3A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2</w:t>
            </w:r>
          </w:p>
        </w:tc>
      </w:tr>
      <w:tr w:rsidR="008B7F2D" w14:paraId="114EF89F" w14:textId="77777777" w:rsidTr="008B7F2D">
        <w:trPr>
          <w:trHeight w:val="333"/>
          <w:jc w:val="center"/>
        </w:trPr>
        <w:tc>
          <w:tcPr>
            <w:tcW w:w="607" w:type="pct"/>
          </w:tcPr>
          <w:p w14:paraId="13863A8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4</w:t>
            </w:r>
          </w:p>
        </w:tc>
        <w:tc>
          <w:tcPr>
            <w:tcW w:w="647" w:type="pct"/>
          </w:tcPr>
          <w:p w14:paraId="1F7FA11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5</w:t>
            </w:r>
          </w:p>
        </w:tc>
        <w:tc>
          <w:tcPr>
            <w:tcW w:w="484" w:type="pct"/>
          </w:tcPr>
          <w:p w14:paraId="7E52A4B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5</w:t>
            </w:r>
          </w:p>
        </w:tc>
        <w:tc>
          <w:tcPr>
            <w:tcW w:w="661" w:type="pct"/>
          </w:tcPr>
          <w:p w14:paraId="43872D9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3</w:t>
            </w:r>
          </w:p>
        </w:tc>
        <w:tc>
          <w:tcPr>
            <w:tcW w:w="484" w:type="pct"/>
          </w:tcPr>
          <w:p w14:paraId="33ED03F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80</w:t>
            </w:r>
          </w:p>
        </w:tc>
        <w:tc>
          <w:tcPr>
            <w:tcW w:w="484" w:type="pct"/>
          </w:tcPr>
          <w:p w14:paraId="26BD520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663" w:type="pct"/>
          </w:tcPr>
          <w:p w14:paraId="48018F3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  <w:tc>
          <w:tcPr>
            <w:tcW w:w="484" w:type="pct"/>
          </w:tcPr>
          <w:p w14:paraId="7EE030A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21</w:t>
            </w:r>
          </w:p>
        </w:tc>
        <w:tc>
          <w:tcPr>
            <w:tcW w:w="484" w:type="pct"/>
          </w:tcPr>
          <w:p w14:paraId="79B78AA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51</w:t>
            </w:r>
          </w:p>
        </w:tc>
      </w:tr>
      <w:tr w:rsidR="008B7F2D" w14:paraId="4DFEAB49" w14:textId="77777777" w:rsidTr="008B7F2D">
        <w:trPr>
          <w:trHeight w:val="330"/>
          <w:jc w:val="center"/>
        </w:trPr>
        <w:tc>
          <w:tcPr>
            <w:tcW w:w="607" w:type="pct"/>
          </w:tcPr>
          <w:p w14:paraId="1DA4980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5</w:t>
            </w:r>
          </w:p>
        </w:tc>
        <w:tc>
          <w:tcPr>
            <w:tcW w:w="647" w:type="pct"/>
          </w:tcPr>
          <w:p w14:paraId="4E69C53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3</w:t>
            </w:r>
          </w:p>
        </w:tc>
        <w:tc>
          <w:tcPr>
            <w:tcW w:w="484" w:type="pct"/>
          </w:tcPr>
          <w:p w14:paraId="4AC0E74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4</w:t>
            </w:r>
          </w:p>
        </w:tc>
        <w:tc>
          <w:tcPr>
            <w:tcW w:w="661" w:type="pct"/>
          </w:tcPr>
          <w:p w14:paraId="6574EC5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2</w:t>
            </w:r>
          </w:p>
        </w:tc>
        <w:tc>
          <w:tcPr>
            <w:tcW w:w="484" w:type="pct"/>
          </w:tcPr>
          <w:p w14:paraId="519B171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9</w:t>
            </w:r>
          </w:p>
        </w:tc>
        <w:tc>
          <w:tcPr>
            <w:tcW w:w="484" w:type="pct"/>
          </w:tcPr>
          <w:p w14:paraId="45D115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2</w:t>
            </w:r>
          </w:p>
        </w:tc>
        <w:tc>
          <w:tcPr>
            <w:tcW w:w="663" w:type="pct"/>
          </w:tcPr>
          <w:p w14:paraId="0131166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484" w:type="pct"/>
          </w:tcPr>
          <w:p w14:paraId="533437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  <w:tc>
          <w:tcPr>
            <w:tcW w:w="484" w:type="pct"/>
          </w:tcPr>
          <w:p w14:paraId="154D353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9</w:t>
            </w:r>
          </w:p>
        </w:tc>
      </w:tr>
      <w:tr w:rsidR="008B7F2D" w14:paraId="71D4D4BE" w14:textId="77777777" w:rsidTr="008B7F2D">
        <w:trPr>
          <w:trHeight w:val="330"/>
          <w:jc w:val="center"/>
        </w:trPr>
        <w:tc>
          <w:tcPr>
            <w:tcW w:w="607" w:type="pct"/>
          </w:tcPr>
          <w:p w14:paraId="3DFDED7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6</w:t>
            </w:r>
          </w:p>
        </w:tc>
        <w:tc>
          <w:tcPr>
            <w:tcW w:w="647" w:type="pct"/>
          </w:tcPr>
          <w:p w14:paraId="518C58F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2</w:t>
            </w:r>
          </w:p>
        </w:tc>
        <w:tc>
          <w:tcPr>
            <w:tcW w:w="484" w:type="pct"/>
          </w:tcPr>
          <w:p w14:paraId="103E721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3</w:t>
            </w:r>
          </w:p>
        </w:tc>
        <w:tc>
          <w:tcPr>
            <w:tcW w:w="661" w:type="pct"/>
          </w:tcPr>
          <w:p w14:paraId="46ABE5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484" w:type="pct"/>
          </w:tcPr>
          <w:p w14:paraId="4B921C1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8</w:t>
            </w:r>
          </w:p>
        </w:tc>
        <w:tc>
          <w:tcPr>
            <w:tcW w:w="484" w:type="pct"/>
          </w:tcPr>
          <w:p w14:paraId="3F4CEF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  <w:tc>
          <w:tcPr>
            <w:tcW w:w="663" w:type="pct"/>
          </w:tcPr>
          <w:p w14:paraId="057ADAB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6</w:t>
            </w:r>
          </w:p>
        </w:tc>
        <w:tc>
          <w:tcPr>
            <w:tcW w:w="484" w:type="pct"/>
          </w:tcPr>
          <w:p w14:paraId="5525DCB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8</w:t>
            </w:r>
          </w:p>
        </w:tc>
        <w:tc>
          <w:tcPr>
            <w:tcW w:w="484" w:type="pct"/>
          </w:tcPr>
          <w:p w14:paraId="2891862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8</w:t>
            </w:r>
          </w:p>
        </w:tc>
      </w:tr>
      <w:tr w:rsidR="008B7F2D" w14:paraId="2590413A" w14:textId="77777777" w:rsidTr="008B7F2D">
        <w:trPr>
          <w:trHeight w:val="330"/>
          <w:jc w:val="center"/>
        </w:trPr>
        <w:tc>
          <w:tcPr>
            <w:tcW w:w="607" w:type="pct"/>
          </w:tcPr>
          <w:p w14:paraId="0CF274E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7</w:t>
            </w:r>
          </w:p>
        </w:tc>
        <w:tc>
          <w:tcPr>
            <w:tcW w:w="647" w:type="pct"/>
          </w:tcPr>
          <w:p w14:paraId="4C7BDA1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51</w:t>
            </w:r>
          </w:p>
        </w:tc>
        <w:tc>
          <w:tcPr>
            <w:tcW w:w="484" w:type="pct"/>
          </w:tcPr>
          <w:p w14:paraId="466AC7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1</w:t>
            </w:r>
          </w:p>
        </w:tc>
        <w:tc>
          <w:tcPr>
            <w:tcW w:w="661" w:type="pct"/>
          </w:tcPr>
          <w:p w14:paraId="097637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9</w:t>
            </w:r>
          </w:p>
        </w:tc>
        <w:tc>
          <w:tcPr>
            <w:tcW w:w="484" w:type="pct"/>
          </w:tcPr>
          <w:p w14:paraId="17317F1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6</w:t>
            </w:r>
          </w:p>
        </w:tc>
        <w:tc>
          <w:tcPr>
            <w:tcW w:w="484" w:type="pct"/>
          </w:tcPr>
          <w:p w14:paraId="60E5791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9</w:t>
            </w:r>
          </w:p>
        </w:tc>
        <w:tc>
          <w:tcPr>
            <w:tcW w:w="663" w:type="pct"/>
          </w:tcPr>
          <w:p w14:paraId="5E6311C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5</w:t>
            </w:r>
          </w:p>
        </w:tc>
        <w:tc>
          <w:tcPr>
            <w:tcW w:w="484" w:type="pct"/>
          </w:tcPr>
          <w:p w14:paraId="19AD5EB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7</w:t>
            </w:r>
          </w:p>
        </w:tc>
        <w:tc>
          <w:tcPr>
            <w:tcW w:w="484" w:type="pct"/>
          </w:tcPr>
          <w:p w14:paraId="2B16D25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7</w:t>
            </w:r>
          </w:p>
        </w:tc>
      </w:tr>
      <w:tr w:rsidR="008B7F2D" w14:paraId="068CEE5F" w14:textId="77777777" w:rsidTr="008B7F2D">
        <w:trPr>
          <w:trHeight w:val="330"/>
          <w:jc w:val="center"/>
        </w:trPr>
        <w:tc>
          <w:tcPr>
            <w:tcW w:w="607" w:type="pct"/>
          </w:tcPr>
          <w:p w14:paraId="2A231DF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8</w:t>
            </w:r>
          </w:p>
        </w:tc>
        <w:tc>
          <w:tcPr>
            <w:tcW w:w="647" w:type="pct"/>
          </w:tcPr>
          <w:p w14:paraId="2040988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9</w:t>
            </w:r>
          </w:p>
        </w:tc>
        <w:tc>
          <w:tcPr>
            <w:tcW w:w="484" w:type="pct"/>
          </w:tcPr>
          <w:p w14:paraId="6927E45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100</w:t>
            </w:r>
          </w:p>
        </w:tc>
        <w:tc>
          <w:tcPr>
            <w:tcW w:w="661" w:type="pct"/>
          </w:tcPr>
          <w:p w14:paraId="3A70602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8</w:t>
            </w:r>
          </w:p>
        </w:tc>
        <w:tc>
          <w:tcPr>
            <w:tcW w:w="484" w:type="pct"/>
          </w:tcPr>
          <w:p w14:paraId="0426BE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5</w:t>
            </w:r>
          </w:p>
        </w:tc>
        <w:tc>
          <w:tcPr>
            <w:tcW w:w="484" w:type="pct"/>
          </w:tcPr>
          <w:p w14:paraId="5D74412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663" w:type="pct"/>
          </w:tcPr>
          <w:p w14:paraId="4FF4697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484" w:type="pct"/>
          </w:tcPr>
          <w:p w14:paraId="6E7E83B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  <w:tc>
          <w:tcPr>
            <w:tcW w:w="484" w:type="pct"/>
          </w:tcPr>
          <w:p w14:paraId="069112D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5</w:t>
            </w:r>
          </w:p>
        </w:tc>
      </w:tr>
      <w:tr w:rsidR="008B7F2D" w14:paraId="0AA869DB" w14:textId="77777777" w:rsidTr="008B7F2D">
        <w:trPr>
          <w:trHeight w:val="330"/>
          <w:jc w:val="center"/>
        </w:trPr>
        <w:tc>
          <w:tcPr>
            <w:tcW w:w="607" w:type="pct"/>
          </w:tcPr>
          <w:p w14:paraId="67A1565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89</w:t>
            </w:r>
          </w:p>
        </w:tc>
        <w:tc>
          <w:tcPr>
            <w:tcW w:w="647" w:type="pct"/>
          </w:tcPr>
          <w:p w14:paraId="3379A7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8</w:t>
            </w:r>
          </w:p>
        </w:tc>
        <w:tc>
          <w:tcPr>
            <w:tcW w:w="484" w:type="pct"/>
          </w:tcPr>
          <w:p w14:paraId="5D1FF65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9</w:t>
            </w:r>
          </w:p>
        </w:tc>
        <w:tc>
          <w:tcPr>
            <w:tcW w:w="661" w:type="pct"/>
          </w:tcPr>
          <w:p w14:paraId="2E3B672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484" w:type="pct"/>
          </w:tcPr>
          <w:p w14:paraId="37F189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484" w:type="pct"/>
          </w:tcPr>
          <w:p w14:paraId="48268CC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7</w:t>
            </w:r>
          </w:p>
        </w:tc>
        <w:tc>
          <w:tcPr>
            <w:tcW w:w="663" w:type="pct"/>
          </w:tcPr>
          <w:p w14:paraId="09F3ADA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2</w:t>
            </w:r>
          </w:p>
        </w:tc>
        <w:tc>
          <w:tcPr>
            <w:tcW w:w="484" w:type="pct"/>
          </w:tcPr>
          <w:p w14:paraId="645A71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4</w:t>
            </w:r>
          </w:p>
        </w:tc>
        <w:tc>
          <w:tcPr>
            <w:tcW w:w="484" w:type="pct"/>
          </w:tcPr>
          <w:p w14:paraId="7CB6C4C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4</w:t>
            </w:r>
          </w:p>
        </w:tc>
      </w:tr>
      <w:tr w:rsidR="008B7F2D" w14:paraId="0DF9144A" w14:textId="77777777" w:rsidTr="00C7741F">
        <w:trPr>
          <w:trHeight w:val="74"/>
          <w:jc w:val="center"/>
        </w:trPr>
        <w:tc>
          <w:tcPr>
            <w:tcW w:w="607" w:type="pct"/>
          </w:tcPr>
          <w:p w14:paraId="79F19C6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0</w:t>
            </w:r>
          </w:p>
        </w:tc>
        <w:tc>
          <w:tcPr>
            <w:tcW w:w="647" w:type="pct"/>
          </w:tcPr>
          <w:p w14:paraId="4509C47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7</w:t>
            </w:r>
          </w:p>
        </w:tc>
        <w:tc>
          <w:tcPr>
            <w:tcW w:w="484" w:type="pct"/>
          </w:tcPr>
          <w:p w14:paraId="22C36AD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661" w:type="pct"/>
          </w:tcPr>
          <w:p w14:paraId="3DE690D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6</w:t>
            </w:r>
          </w:p>
        </w:tc>
        <w:tc>
          <w:tcPr>
            <w:tcW w:w="484" w:type="pct"/>
          </w:tcPr>
          <w:p w14:paraId="5150A1E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3</w:t>
            </w:r>
          </w:p>
        </w:tc>
        <w:tc>
          <w:tcPr>
            <w:tcW w:w="484" w:type="pct"/>
          </w:tcPr>
          <w:p w14:paraId="1D5F6A5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6</w:t>
            </w:r>
          </w:p>
        </w:tc>
        <w:tc>
          <w:tcPr>
            <w:tcW w:w="663" w:type="pct"/>
          </w:tcPr>
          <w:p w14:paraId="7080570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  <w:tc>
          <w:tcPr>
            <w:tcW w:w="484" w:type="pct"/>
          </w:tcPr>
          <w:p w14:paraId="0696F72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3</w:t>
            </w:r>
          </w:p>
        </w:tc>
        <w:tc>
          <w:tcPr>
            <w:tcW w:w="484" w:type="pct"/>
          </w:tcPr>
          <w:p w14:paraId="6893ED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3</w:t>
            </w:r>
          </w:p>
        </w:tc>
      </w:tr>
      <w:tr w:rsidR="008B7F2D" w14:paraId="5B5410BE" w14:textId="77777777" w:rsidTr="00C7741F">
        <w:trPr>
          <w:trHeight w:val="78"/>
          <w:jc w:val="center"/>
        </w:trPr>
        <w:tc>
          <w:tcPr>
            <w:tcW w:w="607" w:type="pct"/>
          </w:tcPr>
          <w:p w14:paraId="278C2031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91</w:t>
            </w:r>
          </w:p>
        </w:tc>
        <w:tc>
          <w:tcPr>
            <w:tcW w:w="647" w:type="pct"/>
          </w:tcPr>
          <w:p w14:paraId="45BBD250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946</w:t>
            </w:r>
          </w:p>
        </w:tc>
        <w:tc>
          <w:tcPr>
            <w:tcW w:w="484" w:type="pct"/>
          </w:tcPr>
          <w:p w14:paraId="51803116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3,097</w:t>
            </w:r>
          </w:p>
        </w:tc>
        <w:tc>
          <w:tcPr>
            <w:tcW w:w="661" w:type="pct"/>
          </w:tcPr>
          <w:p w14:paraId="3DE7F3A8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705</w:t>
            </w:r>
          </w:p>
        </w:tc>
        <w:tc>
          <w:tcPr>
            <w:tcW w:w="484" w:type="pct"/>
          </w:tcPr>
          <w:p w14:paraId="067B45A2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472</w:t>
            </w:r>
          </w:p>
        </w:tc>
        <w:tc>
          <w:tcPr>
            <w:tcW w:w="484" w:type="pct"/>
          </w:tcPr>
          <w:p w14:paraId="422B03E9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315</w:t>
            </w:r>
          </w:p>
        </w:tc>
        <w:tc>
          <w:tcPr>
            <w:tcW w:w="663" w:type="pct"/>
          </w:tcPr>
          <w:p w14:paraId="0741D3FF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200</w:t>
            </w:r>
          </w:p>
        </w:tc>
        <w:tc>
          <w:tcPr>
            <w:tcW w:w="484" w:type="pct"/>
          </w:tcPr>
          <w:p w14:paraId="036E82A8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  <w:tc>
          <w:tcPr>
            <w:tcW w:w="484" w:type="pct"/>
          </w:tcPr>
          <w:p w14:paraId="4197102B" w14:textId="77777777" w:rsidR="009D7736" w:rsidRDefault="009D7736" w:rsidP="008B7F2D">
            <w:pPr>
              <w:pStyle w:val="TableParagraph"/>
              <w:spacing w:before="62"/>
              <w:rPr>
                <w:sz w:val="18"/>
              </w:rPr>
            </w:pPr>
            <w:r>
              <w:rPr>
                <w:sz w:val="18"/>
              </w:rPr>
              <w:t>2,042</w:t>
            </w:r>
          </w:p>
        </w:tc>
      </w:tr>
      <w:tr w:rsidR="008B7F2D" w14:paraId="58DE221E" w14:textId="77777777" w:rsidTr="008B7F2D">
        <w:trPr>
          <w:trHeight w:val="330"/>
          <w:jc w:val="center"/>
        </w:trPr>
        <w:tc>
          <w:tcPr>
            <w:tcW w:w="607" w:type="pct"/>
          </w:tcPr>
          <w:p w14:paraId="4313420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2</w:t>
            </w:r>
          </w:p>
        </w:tc>
        <w:tc>
          <w:tcPr>
            <w:tcW w:w="647" w:type="pct"/>
          </w:tcPr>
          <w:p w14:paraId="54D9142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5</w:t>
            </w:r>
          </w:p>
        </w:tc>
        <w:tc>
          <w:tcPr>
            <w:tcW w:w="484" w:type="pct"/>
          </w:tcPr>
          <w:p w14:paraId="26E727E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661" w:type="pct"/>
          </w:tcPr>
          <w:p w14:paraId="0CF2E6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4</w:t>
            </w:r>
          </w:p>
        </w:tc>
        <w:tc>
          <w:tcPr>
            <w:tcW w:w="484" w:type="pct"/>
          </w:tcPr>
          <w:p w14:paraId="5D78A9A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1</w:t>
            </w:r>
          </w:p>
        </w:tc>
        <w:tc>
          <w:tcPr>
            <w:tcW w:w="484" w:type="pct"/>
          </w:tcPr>
          <w:p w14:paraId="791040A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663" w:type="pct"/>
          </w:tcPr>
          <w:p w14:paraId="7F8E401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484" w:type="pct"/>
          </w:tcPr>
          <w:p w14:paraId="0F3D3CA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1</w:t>
            </w:r>
          </w:p>
        </w:tc>
        <w:tc>
          <w:tcPr>
            <w:tcW w:w="484" w:type="pct"/>
          </w:tcPr>
          <w:p w14:paraId="3B4B754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1</w:t>
            </w:r>
          </w:p>
        </w:tc>
      </w:tr>
      <w:tr w:rsidR="008B7F2D" w14:paraId="40F7B219" w14:textId="77777777" w:rsidTr="008B7F2D">
        <w:trPr>
          <w:trHeight w:val="330"/>
          <w:jc w:val="center"/>
        </w:trPr>
        <w:tc>
          <w:tcPr>
            <w:tcW w:w="607" w:type="pct"/>
          </w:tcPr>
          <w:p w14:paraId="5CCFBB2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3</w:t>
            </w:r>
          </w:p>
        </w:tc>
        <w:tc>
          <w:tcPr>
            <w:tcW w:w="647" w:type="pct"/>
          </w:tcPr>
          <w:p w14:paraId="284ABFD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3</w:t>
            </w:r>
          </w:p>
        </w:tc>
        <w:tc>
          <w:tcPr>
            <w:tcW w:w="484" w:type="pct"/>
          </w:tcPr>
          <w:p w14:paraId="56AEC00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4</w:t>
            </w:r>
          </w:p>
        </w:tc>
        <w:tc>
          <w:tcPr>
            <w:tcW w:w="661" w:type="pct"/>
          </w:tcPr>
          <w:p w14:paraId="0909780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3</w:t>
            </w:r>
          </w:p>
        </w:tc>
        <w:tc>
          <w:tcPr>
            <w:tcW w:w="484" w:type="pct"/>
          </w:tcPr>
          <w:p w14:paraId="4B4D7F5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484" w:type="pct"/>
          </w:tcPr>
          <w:p w14:paraId="771A7F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2</w:t>
            </w:r>
          </w:p>
        </w:tc>
        <w:tc>
          <w:tcPr>
            <w:tcW w:w="663" w:type="pct"/>
          </w:tcPr>
          <w:p w14:paraId="4E9A1E0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8</w:t>
            </w:r>
          </w:p>
        </w:tc>
        <w:tc>
          <w:tcPr>
            <w:tcW w:w="484" w:type="pct"/>
          </w:tcPr>
          <w:p w14:paraId="097DD16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10</w:t>
            </w:r>
          </w:p>
        </w:tc>
        <w:tc>
          <w:tcPr>
            <w:tcW w:w="484" w:type="pct"/>
          </w:tcPr>
          <w:p w14:paraId="3AD60E8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40</w:t>
            </w:r>
          </w:p>
        </w:tc>
      </w:tr>
      <w:tr w:rsidR="008B7F2D" w14:paraId="0E7F16DB" w14:textId="77777777" w:rsidTr="008B7F2D">
        <w:trPr>
          <w:trHeight w:val="330"/>
          <w:jc w:val="center"/>
        </w:trPr>
        <w:tc>
          <w:tcPr>
            <w:tcW w:w="607" w:type="pct"/>
          </w:tcPr>
          <w:p w14:paraId="7978423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4</w:t>
            </w:r>
          </w:p>
        </w:tc>
        <w:tc>
          <w:tcPr>
            <w:tcW w:w="647" w:type="pct"/>
          </w:tcPr>
          <w:p w14:paraId="15924A9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2</w:t>
            </w:r>
          </w:p>
        </w:tc>
        <w:tc>
          <w:tcPr>
            <w:tcW w:w="484" w:type="pct"/>
          </w:tcPr>
          <w:p w14:paraId="28439B3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3</w:t>
            </w:r>
          </w:p>
        </w:tc>
        <w:tc>
          <w:tcPr>
            <w:tcW w:w="661" w:type="pct"/>
          </w:tcPr>
          <w:p w14:paraId="44A6F84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484" w:type="pct"/>
          </w:tcPr>
          <w:p w14:paraId="548EBC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9</w:t>
            </w:r>
          </w:p>
        </w:tc>
        <w:tc>
          <w:tcPr>
            <w:tcW w:w="484" w:type="pct"/>
          </w:tcPr>
          <w:p w14:paraId="02F32F8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1</w:t>
            </w:r>
          </w:p>
        </w:tc>
        <w:tc>
          <w:tcPr>
            <w:tcW w:w="663" w:type="pct"/>
          </w:tcPr>
          <w:p w14:paraId="467367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7</w:t>
            </w:r>
          </w:p>
        </w:tc>
        <w:tc>
          <w:tcPr>
            <w:tcW w:w="484" w:type="pct"/>
          </w:tcPr>
          <w:p w14:paraId="544DAD5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  <w:tc>
          <w:tcPr>
            <w:tcW w:w="484" w:type="pct"/>
          </w:tcPr>
          <w:p w14:paraId="4300BD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8</w:t>
            </w:r>
          </w:p>
        </w:tc>
      </w:tr>
      <w:tr w:rsidR="008B7F2D" w14:paraId="31E742A5" w14:textId="77777777" w:rsidTr="008B7F2D">
        <w:trPr>
          <w:trHeight w:val="330"/>
          <w:jc w:val="center"/>
        </w:trPr>
        <w:tc>
          <w:tcPr>
            <w:tcW w:w="607" w:type="pct"/>
          </w:tcPr>
          <w:p w14:paraId="3C9C82C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5</w:t>
            </w:r>
          </w:p>
        </w:tc>
        <w:tc>
          <w:tcPr>
            <w:tcW w:w="647" w:type="pct"/>
          </w:tcPr>
          <w:p w14:paraId="5B53225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1</w:t>
            </w:r>
          </w:p>
        </w:tc>
        <w:tc>
          <w:tcPr>
            <w:tcW w:w="484" w:type="pct"/>
          </w:tcPr>
          <w:p w14:paraId="1F58D6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2</w:t>
            </w:r>
          </w:p>
        </w:tc>
        <w:tc>
          <w:tcPr>
            <w:tcW w:w="661" w:type="pct"/>
          </w:tcPr>
          <w:p w14:paraId="2E20E22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700</w:t>
            </w:r>
          </w:p>
        </w:tc>
        <w:tc>
          <w:tcPr>
            <w:tcW w:w="484" w:type="pct"/>
          </w:tcPr>
          <w:p w14:paraId="3E9161F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7</w:t>
            </w:r>
          </w:p>
        </w:tc>
        <w:tc>
          <w:tcPr>
            <w:tcW w:w="484" w:type="pct"/>
          </w:tcPr>
          <w:p w14:paraId="6A67179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10</w:t>
            </w:r>
          </w:p>
        </w:tc>
        <w:tc>
          <w:tcPr>
            <w:tcW w:w="663" w:type="pct"/>
          </w:tcPr>
          <w:p w14:paraId="1001E3A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6</w:t>
            </w:r>
          </w:p>
        </w:tc>
        <w:tc>
          <w:tcPr>
            <w:tcW w:w="484" w:type="pct"/>
          </w:tcPr>
          <w:p w14:paraId="3387AD6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8</w:t>
            </w:r>
          </w:p>
        </w:tc>
        <w:tc>
          <w:tcPr>
            <w:tcW w:w="484" w:type="pct"/>
          </w:tcPr>
          <w:p w14:paraId="771313B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7</w:t>
            </w:r>
          </w:p>
        </w:tc>
      </w:tr>
      <w:tr w:rsidR="008B7F2D" w14:paraId="50D2351D" w14:textId="77777777" w:rsidTr="008B7F2D">
        <w:trPr>
          <w:trHeight w:val="333"/>
          <w:jc w:val="center"/>
        </w:trPr>
        <w:tc>
          <w:tcPr>
            <w:tcW w:w="607" w:type="pct"/>
          </w:tcPr>
          <w:p w14:paraId="0FF489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6</w:t>
            </w:r>
          </w:p>
        </w:tc>
        <w:tc>
          <w:tcPr>
            <w:tcW w:w="647" w:type="pct"/>
          </w:tcPr>
          <w:p w14:paraId="334F0A9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40</w:t>
            </w:r>
          </w:p>
        </w:tc>
        <w:tc>
          <w:tcPr>
            <w:tcW w:w="484" w:type="pct"/>
          </w:tcPr>
          <w:p w14:paraId="7A555D0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1</w:t>
            </w:r>
          </w:p>
        </w:tc>
        <w:tc>
          <w:tcPr>
            <w:tcW w:w="661" w:type="pct"/>
          </w:tcPr>
          <w:p w14:paraId="37DEB52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484" w:type="pct"/>
          </w:tcPr>
          <w:p w14:paraId="75D86A5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6</w:t>
            </w:r>
          </w:p>
        </w:tc>
        <w:tc>
          <w:tcPr>
            <w:tcW w:w="484" w:type="pct"/>
          </w:tcPr>
          <w:p w14:paraId="0A73746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9</w:t>
            </w:r>
          </w:p>
        </w:tc>
        <w:tc>
          <w:tcPr>
            <w:tcW w:w="663" w:type="pct"/>
          </w:tcPr>
          <w:p w14:paraId="0A45584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484" w:type="pct"/>
          </w:tcPr>
          <w:p w14:paraId="215872D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  <w:tc>
          <w:tcPr>
            <w:tcW w:w="484" w:type="pct"/>
          </w:tcPr>
          <w:p w14:paraId="593B3E4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6</w:t>
            </w:r>
          </w:p>
        </w:tc>
      </w:tr>
      <w:tr w:rsidR="008B7F2D" w14:paraId="2BC10C66" w14:textId="77777777" w:rsidTr="008B7F2D">
        <w:trPr>
          <w:trHeight w:val="330"/>
          <w:jc w:val="center"/>
        </w:trPr>
        <w:tc>
          <w:tcPr>
            <w:tcW w:w="607" w:type="pct"/>
          </w:tcPr>
          <w:p w14:paraId="2B4C804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7</w:t>
            </w:r>
          </w:p>
        </w:tc>
        <w:tc>
          <w:tcPr>
            <w:tcW w:w="647" w:type="pct"/>
          </w:tcPr>
          <w:p w14:paraId="30E1654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39</w:t>
            </w:r>
          </w:p>
        </w:tc>
        <w:tc>
          <w:tcPr>
            <w:tcW w:w="484" w:type="pct"/>
          </w:tcPr>
          <w:p w14:paraId="51F8287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90</w:t>
            </w:r>
          </w:p>
        </w:tc>
        <w:tc>
          <w:tcPr>
            <w:tcW w:w="661" w:type="pct"/>
          </w:tcPr>
          <w:p w14:paraId="38345F5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8</w:t>
            </w:r>
          </w:p>
        </w:tc>
        <w:tc>
          <w:tcPr>
            <w:tcW w:w="484" w:type="pct"/>
          </w:tcPr>
          <w:p w14:paraId="4C3AD38A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484" w:type="pct"/>
          </w:tcPr>
          <w:p w14:paraId="07D238CB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663" w:type="pct"/>
          </w:tcPr>
          <w:p w14:paraId="26D9673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  <w:tc>
          <w:tcPr>
            <w:tcW w:w="484" w:type="pct"/>
          </w:tcPr>
          <w:p w14:paraId="7D58730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5</w:t>
            </w:r>
          </w:p>
        </w:tc>
        <w:tc>
          <w:tcPr>
            <w:tcW w:w="484" w:type="pct"/>
          </w:tcPr>
          <w:p w14:paraId="4542B90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5</w:t>
            </w:r>
          </w:p>
        </w:tc>
      </w:tr>
      <w:tr w:rsidR="008B7F2D" w14:paraId="4D9FCF04" w14:textId="77777777" w:rsidTr="008B7F2D">
        <w:trPr>
          <w:trHeight w:val="330"/>
          <w:jc w:val="center"/>
        </w:trPr>
        <w:tc>
          <w:tcPr>
            <w:tcW w:w="607" w:type="pct"/>
          </w:tcPr>
          <w:p w14:paraId="28056A24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8</w:t>
            </w:r>
          </w:p>
        </w:tc>
        <w:tc>
          <w:tcPr>
            <w:tcW w:w="647" w:type="pct"/>
          </w:tcPr>
          <w:p w14:paraId="72C5ACA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38</w:t>
            </w:r>
          </w:p>
        </w:tc>
        <w:tc>
          <w:tcPr>
            <w:tcW w:w="484" w:type="pct"/>
          </w:tcPr>
          <w:p w14:paraId="247EABF7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89</w:t>
            </w:r>
          </w:p>
        </w:tc>
        <w:tc>
          <w:tcPr>
            <w:tcW w:w="661" w:type="pct"/>
          </w:tcPr>
          <w:p w14:paraId="2A97D5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7</w:t>
            </w:r>
          </w:p>
        </w:tc>
        <w:tc>
          <w:tcPr>
            <w:tcW w:w="484" w:type="pct"/>
          </w:tcPr>
          <w:p w14:paraId="1DF6017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484" w:type="pct"/>
          </w:tcPr>
          <w:p w14:paraId="01A235E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7</w:t>
            </w:r>
          </w:p>
        </w:tc>
        <w:tc>
          <w:tcPr>
            <w:tcW w:w="663" w:type="pct"/>
          </w:tcPr>
          <w:p w14:paraId="46FB91D3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3</w:t>
            </w:r>
          </w:p>
        </w:tc>
        <w:tc>
          <w:tcPr>
            <w:tcW w:w="484" w:type="pct"/>
          </w:tcPr>
          <w:p w14:paraId="3C16257E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4</w:t>
            </w:r>
          </w:p>
        </w:tc>
        <w:tc>
          <w:tcPr>
            <w:tcW w:w="484" w:type="pct"/>
          </w:tcPr>
          <w:p w14:paraId="38A92FE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4</w:t>
            </w:r>
          </w:p>
        </w:tc>
      </w:tr>
      <w:tr w:rsidR="008B7F2D" w14:paraId="34B31701" w14:textId="77777777" w:rsidTr="008B7F2D">
        <w:trPr>
          <w:trHeight w:val="330"/>
          <w:jc w:val="center"/>
        </w:trPr>
        <w:tc>
          <w:tcPr>
            <w:tcW w:w="607" w:type="pct"/>
          </w:tcPr>
          <w:p w14:paraId="06D5B05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99</w:t>
            </w:r>
          </w:p>
        </w:tc>
        <w:tc>
          <w:tcPr>
            <w:tcW w:w="647" w:type="pct"/>
          </w:tcPr>
          <w:p w14:paraId="4EDA8B9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37</w:t>
            </w:r>
          </w:p>
        </w:tc>
        <w:tc>
          <w:tcPr>
            <w:tcW w:w="484" w:type="pct"/>
          </w:tcPr>
          <w:p w14:paraId="3129EA1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88</w:t>
            </w:r>
          </w:p>
        </w:tc>
        <w:tc>
          <w:tcPr>
            <w:tcW w:w="661" w:type="pct"/>
          </w:tcPr>
          <w:p w14:paraId="30070E3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484" w:type="pct"/>
          </w:tcPr>
          <w:p w14:paraId="19B9FA60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484" w:type="pct"/>
          </w:tcPr>
          <w:p w14:paraId="0EC701E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6</w:t>
            </w:r>
          </w:p>
        </w:tc>
        <w:tc>
          <w:tcPr>
            <w:tcW w:w="663" w:type="pct"/>
          </w:tcPr>
          <w:p w14:paraId="03A0CA4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484" w:type="pct"/>
          </w:tcPr>
          <w:p w14:paraId="4A7C7A4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484" w:type="pct"/>
          </w:tcPr>
          <w:p w14:paraId="246AEA81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3</w:t>
            </w:r>
          </w:p>
        </w:tc>
      </w:tr>
      <w:tr w:rsidR="008B7F2D" w14:paraId="2270DF8F" w14:textId="77777777" w:rsidTr="008B7F2D">
        <w:trPr>
          <w:trHeight w:val="331"/>
          <w:jc w:val="center"/>
        </w:trPr>
        <w:tc>
          <w:tcPr>
            <w:tcW w:w="607" w:type="pct"/>
          </w:tcPr>
          <w:p w14:paraId="5586476C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100</w:t>
            </w:r>
          </w:p>
        </w:tc>
        <w:tc>
          <w:tcPr>
            <w:tcW w:w="647" w:type="pct"/>
          </w:tcPr>
          <w:p w14:paraId="1B6ECDB5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936</w:t>
            </w:r>
          </w:p>
        </w:tc>
        <w:tc>
          <w:tcPr>
            <w:tcW w:w="484" w:type="pct"/>
          </w:tcPr>
          <w:p w14:paraId="04D65992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3,087</w:t>
            </w:r>
          </w:p>
        </w:tc>
        <w:tc>
          <w:tcPr>
            <w:tcW w:w="661" w:type="pct"/>
          </w:tcPr>
          <w:p w14:paraId="2E36EE16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484" w:type="pct"/>
          </w:tcPr>
          <w:p w14:paraId="0C5896B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484" w:type="pct"/>
          </w:tcPr>
          <w:p w14:paraId="3D9B94D8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  <w:tc>
          <w:tcPr>
            <w:tcW w:w="663" w:type="pct"/>
          </w:tcPr>
          <w:p w14:paraId="14AA078D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91</w:t>
            </w:r>
          </w:p>
        </w:tc>
        <w:tc>
          <w:tcPr>
            <w:tcW w:w="484" w:type="pct"/>
          </w:tcPr>
          <w:p w14:paraId="59F060F9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484" w:type="pct"/>
          </w:tcPr>
          <w:p w14:paraId="75C5057F" w14:textId="77777777" w:rsidR="009D7736" w:rsidRDefault="009D7736" w:rsidP="008B7F2D">
            <w:pPr>
              <w:pStyle w:val="TableParagraph"/>
              <w:rPr>
                <w:sz w:val="18"/>
              </w:rPr>
            </w:pPr>
            <w:r>
              <w:rPr>
                <w:sz w:val="18"/>
              </w:rPr>
              <w:t>2,032</w:t>
            </w:r>
          </w:p>
        </w:tc>
      </w:tr>
    </w:tbl>
    <w:p w14:paraId="5F3D45B1" w14:textId="77777777" w:rsidR="009D7736" w:rsidRDefault="009D7736" w:rsidP="009D7736"/>
    <w:p w14:paraId="4CA781D9" w14:textId="77777777" w:rsidR="00BD6491" w:rsidRDefault="00BD6491">
      <w:pPr>
        <w:jc w:val="left"/>
      </w:pPr>
      <w:r>
        <w:rPr>
          <w:i/>
          <w:iCs/>
        </w:rPr>
        <w:br w:type="page"/>
      </w:r>
    </w:p>
    <w:p w14:paraId="512D46E9" w14:textId="77777777" w:rsidR="003716A5" w:rsidRDefault="003716A5" w:rsidP="003716A5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11" w:name="_Toc140523265"/>
      <w:r w:rsidRPr="003716A5">
        <w:rPr>
          <w:b/>
          <w:i w:val="0"/>
          <w:color w:val="auto"/>
          <w:sz w:val="24"/>
        </w:rPr>
        <w:lastRenderedPageBreak/>
        <w:t xml:space="preserve">Lampiran </w:t>
      </w:r>
      <w:r w:rsidRPr="003716A5">
        <w:rPr>
          <w:b/>
          <w:i w:val="0"/>
          <w:color w:val="auto"/>
          <w:sz w:val="24"/>
        </w:rPr>
        <w:fldChar w:fldCharType="begin"/>
      </w:r>
      <w:r w:rsidRPr="003716A5">
        <w:rPr>
          <w:b/>
          <w:i w:val="0"/>
          <w:color w:val="auto"/>
          <w:sz w:val="24"/>
        </w:rPr>
        <w:instrText xml:space="preserve"> SEQ Lampiran \* ARABIC </w:instrText>
      </w:r>
      <w:r w:rsidRPr="003716A5">
        <w:rPr>
          <w:b/>
          <w:i w:val="0"/>
          <w:color w:val="auto"/>
          <w:sz w:val="24"/>
        </w:rPr>
        <w:fldChar w:fldCharType="separate"/>
      </w:r>
      <w:r w:rsidR="00585E3A">
        <w:rPr>
          <w:b/>
          <w:i w:val="0"/>
          <w:noProof/>
          <w:color w:val="auto"/>
          <w:sz w:val="24"/>
        </w:rPr>
        <w:t>10</w:t>
      </w:r>
      <w:r w:rsidRPr="003716A5">
        <w:rPr>
          <w:b/>
          <w:i w:val="0"/>
          <w:color w:val="auto"/>
          <w:sz w:val="24"/>
        </w:rPr>
        <w:fldChar w:fldCharType="end"/>
      </w:r>
      <w:r w:rsidR="00BD6491">
        <w:rPr>
          <w:b/>
          <w:i w:val="0"/>
          <w:color w:val="auto"/>
          <w:sz w:val="24"/>
          <w:lang w:val="id-ID"/>
        </w:rPr>
        <w:t xml:space="preserve"> : Surat Balasan Izin Penelitian</w:t>
      </w:r>
      <w:bookmarkEnd w:id="11"/>
    </w:p>
    <w:p w14:paraId="510633C2" w14:textId="77777777" w:rsidR="00BD6491" w:rsidRPr="00BD6491" w:rsidRDefault="00A25A63" w:rsidP="00BD6491">
      <w:pPr>
        <w:rPr>
          <w:lang w:val="id-ID"/>
        </w:rPr>
      </w:pPr>
      <w:r>
        <w:rPr>
          <w:noProof/>
        </w:rPr>
        <w:drawing>
          <wp:inline distT="0" distB="0" distL="0" distR="0" wp14:anchorId="385A0654" wp14:editId="70B1A5C5">
            <wp:extent cx="5040630" cy="6955155"/>
            <wp:effectExtent l="0" t="0" r="0" b="762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0299_pages-to-jpg-000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695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FC6E84" w14:textId="77777777" w:rsidR="00D82235" w:rsidRDefault="00D82235" w:rsidP="00D82235"/>
    <w:p w14:paraId="7028C45F" w14:textId="77777777" w:rsidR="00D82235" w:rsidRDefault="00D82235" w:rsidP="00D82235"/>
    <w:p w14:paraId="67026B9E" w14:textId="77777777" w:rsidR="00585E3A" w:rsidRDefault="00585E3A" w:rsidP="00D82235">
      <w:r>
        <w:rPr>
          <w:noProof/>
        </w:rPr>
        <w:lastRenderedPageBreak/>
        <w:drawing>
          <wp:inline distT="0" distB="0" distL="0" distR="0" wp14:anchorId="6A316DED" wp14:editId="05530494">
            <wp:extent cx="5040630" cy="7644765"/>
            <wp:effectExtent l="0" t="0" r="762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Gambar WhatsApp 2023-07-17 pukul 10.24.57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644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E77705" w14:textId="77777777" w:rsidR="00585E3A" w:rsidRDefault="00585E3A">
      <w:pPr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64CDE6DC" w14:textId="77777777" w:rsidR="00D82235" w:rsidRDefault="00585E3A" w:rsidP="00585E3A">
      <w:pPr>
        <w:pStyle w:val="Keterangan"/>
        <w:spacing w:line="480" w:lineRule="auto"/>
        <w:rPr>
          <w:b/>
          <w:i w:val="0"/>
          <w:color w:val="auto"/>
          <w:sz w:val="24"/>
          <w:lang w:val="id-ID"/>
        </w:rPr>
      </w:pPr>
      <w:bookmarkStart w:id="12" w:name="_Toc140523266"/>
      <w:r w:rsidRPr="00585E3A">
        <w:rPr>
          <w:b/>
          <w:i w:val="0"/>
          <w:color w:val="auto"/>
          <w:sz w:val="24"/>
        </w:rPr>
        <w:lastRenderedPageBreak/>
        <w:t xml:space="preserve">Lampiran </w:t>
      </w:r>
      <w:r w:rsidRPr="00585E3A">
        <w:rPr>
          <w:b/>
          <w:i w:val="0"/>
          <w:color w:val="auto"/>
          <w:sz w:val="24"/>
        </w:rPr>
        <w:fldChar w:fldCharType="begin"/>
      </w:r>
      <w:r w:rsidRPr="00585E3A">
        <w:rPr>
          <w:b/>
          <w:i w:val="0"/>
          <w:color w:val="auto"/>
          <w:sz w:val="24"/>
        </w:rPr>
        <w:instrText xml:space="preserve"> SEQ Lampiran \* ARABIC </w:instrText>
      </w:r>
      <w:r w:rsidRPr="00585E3A">
        <w:rPr>
          <w:b/>
          <w:i w:val="0"/>
          <w:color w:val="auto"/>
          <w:sz w:val="24"/>
        </w:rPr>
        <w:fldChar w:fldCharType="separate"/>
      </w:r>
      <w:r w:rsidRPr="00585E3A">
        <w:rPr>
          <w:b/>
          <w:i w:val="0"/>
          <w:noProof/>
          <w:color w:val="auto"/>
          <w:sz w:val="24"/>
        </w:rPr>
        <w:t>11</w:t>
      </w:r>
      <w:r w:rsidRPr="00585E3A">
        <w:rPr>
          <w:b/>
          <w:i w:val="0"/>
          <w:color w:val="auto"/>
          <w:sz w:val="24"/>
        </w:rPr>
        <w:fldChar w:fldCharType="end"/>
      </w:r>
      <w:r>
        <w:rPr>
          <w:b/>
          <w:i w:val="0"/>
          <w:color w:val="auto"/>
          <w:sz w:val="24"/>
          <w:lang w:val="id-ID"/>
        </w:rPr>
        <w:t xml:space="preserve"> : Dokumentasi</w:t>
      </w:r>
      <w:bookmarkEnd w:id="12"/>
    </w:p>
    <w:p w14:paraId="4A1E8347" w14:textId="77777777" w:rsidR="00AD6AB6" w:rsidRPr="00E606FC" w:rsidRDefault="001D6FE6" w:rsidP="00E606FC">
      <w:pPr>
        <w:spacing w:line="480" w:lineRule="auto"/>
        <w:rPr>
          <w:lang w:val="id-ID"/>
        </w:rPr>
      </w:pPr>
      <w:r>
        <w:rPr>
          <w:noProof/>
        </w:rPr>
        <w:drawing>
          <wp:anchor distT="0" distB="0" distL="114300" distR="114300" simplePos="0" relativeHeight="251734016" behindDoc="0" locked="0" layoutInCell="1" allowOverlap="1" wp14:anchorId="5CE34F52" wp14:editId="1766E76A">
            <wp:simplePos x="0" y="0"/>
            <wp:positionH relativeFrom="column">
              <wp:posOffset>2268279</wp:posOffset>
            </wp:positionH>
            <wp:positionV relativeFrom="paragraph">
              <wp:posOffset>41896</wp:posOffset>
            </wp:positionV>
            <wp:extent cx="2056765" cy="2771140"/>
            <wp:effectExtent l="190500" t="190500" r="191135" b="181610"/>
            <wp:wrapSquare wrapText="bothSides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Gambar WhatsApp 2023-07-17 pukul 10.05.05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6765" cy="277114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42208" behindDoc="0" locked="0" layoutInCell="1" allowOverlap="1" wp14:anchorId="61C89330" wp14:editId="66C395CA">
            <wp:simplePos x="0" y="0"/>
            <wp:positionH relativeFrom="column">
              <wp:posOffset>-7088</wp:posOffset>
            </wp:positionH>
            <wp:positionV relativeFrom="paragraph">
              <wp:posOffset>37495</wp:posOffset>
            </wp:positionV>
            <wp:extent cx="2076450" cy="2768600"/>
            <wp:effectExtent l="190500" t="190500" r="190500" b="184150"/>
            <wp:wrapSquare wrapText="bothSides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Gambar WhatsApp 2023-07-17 pukul 10.05.05s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76450" cy="276860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</w:p>
    <w:sectPr w:rsidR="00AD6AB6" w:rsidRPr="00E606FC" w:rsidSect="009802F6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type w:val="continuous"/>
      <w:pgSz w:w="11907" w:h="16840" w:code="9"/>
      <w:pgMar w:top="2268" w:right="1701" w:bottom="1701" w:left="2268" w:header="709" w:footer="709" w:gutter="0"/>
      <w:pgNumType w:start="10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D2D772" w14:textId="77777777" w:rsidR="009802F6" w:rsidRDefault="009802F6" w:rsidP="00FA6CEC">
      <w:pPr>
        <w:spacing w:after="0" w:line="240" w:lineRule="auto"/>
      </w:pPr>
      <w:r>
        <w:separator/>
      </w:r>
    </w:p>
  </w:endnote>
  <w:endnote w:type="continuationSeparator" w:id="0">
    <w:p w14:paraId="58F822E0" w14:textId="77777777" w:rsidR="009802F6" w:rsidRDefault="009802F6" w:rsidP="00FA6C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rial Bold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F27CC3" w14:textId="77777777" w:rsidR="00F45363" w:rsidRDefault="00F4536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35D3DB" w14:textId="77777777" w:rsidR="00BB3C88" w:rsidRDefault="00BB3C88">
    <w:pPr>
      <w:pStyle w:val="Footer"/>
      <w:jc w:val="center"/>
    </w:pPr>
  </w:p>
  <w:p w14:paraId="2D0D7F35" w14:textId="77777777" w:rsidR="00BB3C88" w:rsidRDefault="00BB3C88" w:rsidP="00FE670B">
    <w:pPr>
      <w:pStyle w:val="Footer"/>
      <w:tabs>
        <w:tab w:val="clear" w:pos="4680"/>
        <w:tab w:val="clear" w:pos="9360"/>
        <w:tab w:val="left" w:pos="2284"/>
      </w:tabs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53089527"/>
      <w:docPartObj>
        <w:docPartGallery w:val="Page Numbers (Bottom of Page)"/>
        <w:docPartUnique/>
      </w:docPartObj>
    </w:sdtPr>
    <w:sdtContent>
      <w:p w14:paraId="3C4137E0" w14:textId="0E4A2CC4" w:rsidR="00F45363" w:rsidRDefault="00FC7F0E">
        <w:pPr>
          <w:pStyle w:val="Footer"/>
          <w:jc w:val="center"/>
        </w:pPr>
        <w:r>
          <w:t>2</w:t>
        </w:r>
        <w:r w:rsidR="00F45363">
          <w:fldChar w:fldCharType="begin"/>
        </w:r>
        <w:r w:rsidR="00F45363">
          <w:instrText>PAGE   \* MERGEFORMAT</w:instrText>
        </w:r>
        <w:r w:rsidR="00F45363">
          <w:fldChar w:fldCharType="separate"/>
        </w:r>
        <w:r w:rsidR="00F45363">
          <w:rPr>
            <w:lang w:val="id-ID"/>
          </w:rPr>
          <w:t>2</w:t>
        </w:r>
        <w:r w:rsidR="00F45363">
          <w:fldChar w:fldCharType="end"/>
        </w:r>
      </w:p>
    </w:sdtContent>
  </w:sdt>
  <w:p w14:paraId="195CAA5E" w14:textId="77777777" w:rsidR="00F45363" w:rsidRDefault="00F453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E81ABA" w14:textId="77777777" w:rsidR="009802F6" w:rsidRDefault="009802F6" w:rsidP="00FA6CEC">
      <w:pPr>
        <w:spacing w:after="0" w:line="240" w:lineRule="auto"/>
      </w:pPr>
      <w:r>
        <w:separator/>
      </w:r>
    </w:p>
  </w:footnote>
  <w:footnote w:type="continuationSeparator" w:id="0">
    <w:p w14:paraId="01D22F13" w14:textId="77777777" w:rsidR="009802F6" w:rsidRDefault="009802F6" w:rsidP="00FA6CE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F54B89" w14:textId="77777777" w:rsidR="00F45363" w:rsidRDefault="00F4536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3987572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815A72C" w14:textId="77777777" w:rsidR="00BB3C88" w:rsidRDefault="00BB3C8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A2076">
          <w:rPr>
            <w:noProof/>
          </w:rPr>
          <w:t>153</w:t>
        </w:r>
        <w:r>
          <w:rPr>
            <w:noProof/>
          </w:rPr>
          <w:fldChar w:fldCharType="end"/>
        </w:r>
      </w:p>
    </w:sdtContent>
  </w:sdt>
  <w:p w14:paraId="11BB096C" w14:textId="77777777" w:rsidR="00BB3C88" w:rsidRDefault="00BB3C8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C4F470" w14:textId="77777777" w:rsidR="00F45363" w:rsidRDefault="00F4536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C37A75"/>
    <w:multiLevelType w:val="hybridMultilevel"/>
    <w:tmpl w:val="6CDE089C"/>
    <w:lvl w:ilvl="0" w:tplc="6A64109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367573"/>
    <w:multiLevelType w:val="hybridMultilevel"/>
    <w:tmpl w:val="FB18909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0700418A"/>
    <w:multiLevelType w:val="hybridMultilevel"/>
    <w:tmpl w:val="5F9C5DDC"/>
    <w:lvl w:ilvl="0" w:tplc="0409000F">
      <w:start w:val="1"/>
      <w:numFmt w:val="decimal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" w15:restartNumberingAfterBreak="0">
    <w:nsid w:val="09EA009D"/>
    <w:multiLevelType w:val="hybridMultilevel"/>
    <w:tmpl w:val="95DC9A7E"/>
    <w:lvl w:ilvl="0" w:tplc="804E90AC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C37D50"/>
    <w:multiLevelType w:val="hybridMultilevel"/>
    <w:tmpl w:val="5E0687D6"/>
    <w:lvl w:ilvl="0" w:tplc="29C256B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F32B7C"/>
    <w:multiLevelType w:val="hybridMultilevel"/>
    <w:tmpl w:val="19563872"/>
    <w:lvl w:ilvl="0" w:tplc="F09C29DC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147D21"/>
    <w:multiLevelType w:val="hybridMultilevel"/>
    <w:tmpl w:val="A80C6AB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DC14CC4"/>
    <w:multiLevelType w:val="hybridMultilevel"/>
    <w:tmpl w:val="EACA055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 w15:restartNumberingAfterBreak="0">
    <w:nsid w:val="0ED06E84"/>
    <w:multiLevelType w:val="hybridMultilevel"/>
    <w:tmpl w:val="321A7E14"/>
    <w:lvl w:ilvl="0" w:tplc="04090011">
      <w:start w:val="1"/>
      <w:numFmt w:val="decimal"/>
      <w:lvlText w:val="%1)"/>
      <w:lvlJc w:val="left"/>
      <w:pPr>
        <w:ind w:left="4739" w:hanging="360"/>
      </w:pPr>
    </w:lvl>
    <w:lvl w:ilvl="1" w:tplc="04090019" w:tentative="1">
      <w:start w:val="1"/>
      <w:numFmt w:val="lowerLetter"/>
      <w:lvlText w:val="%2."/>
      <w:lvlJc w:val="left"/>
      <w:pPr>
        <w:ind w:left="5459" w:hanging="360"/>
      </w:pPr>
    </w:lvl>
    <w:lvl w:ilvl="2" w:tplc="0409001B" w:tentative="1">
      <w:start w:val="1"/>
      <w:numFmt w:val="lowerRoman"/>
      <w:lvlText w:val="%3."/>
      <w:lvlJc w:val="right"/>
      <w:pPr>
        <w:ind w:left="6179" w:hanging="180"/>
      </w:pPr>
    </w:lvl>
    <w:lvl w:ilvl="3" w:tplc="0409000F" w:tentative="1">
      <w:start w:val="1"/>
      <w:numFmt w:val="decimal"/>
      <w:lvlText w:val="%4."/>
      <w:lvlJc w:val="left"/>
      <w:pPr>
        <w:ind w:left="6899" w:hanging="360"/>
      </w:pPr>
    </w:lvl>
    <w:lvl w:ilvl="4" w:tplc="04090019" w:tentative="1">
      <w:start w:val="1"/>
      <w:numFmt w:val="lowerLetter"/>
      <w:lvlText w:val="%5."/>
      <w:lvlJc w:val="left"/>
      <w:pPr>
        <w:ind w:left="7619" w:hanging="360"/>
      </w:pPr>
    </w:lvl>
    <w:lvl w:ilvl="5" w:tplc="0409001B" w:tentative="1">
      <w:start w:val="1"/>
      <w:numFmt w:val="lowerRoman"/>
      <w:lvlText w:val="%6."/>
      <w:lvlJc w:val="right"/>
      <w:pPr>
        <w:ind w:left="8339" w:hanging="180"/>
      </w:pPr>
    </w:lvl>
    <w:lvl w:ilvl="6" w:tplc="0409000F" w:tentative="1">
      <w:start w:val="1"/>
      <w:numFmt w:val="decimal"/>
      <w:lvlText w:val="%7."/>
      <w:lvlJc w:val="left"/>
      <w:pPr>
        <w:ind w:left="9059" w:hanging="360"/>
      </w:pPr>
    </w:lvl>
    <w:lvl w:ilvl="7" w:tplc="04090019" w:tentative="1">
      <w:start w:val="1"/>
      <w:numFmt w:val="lowerLetter"/>
      <w:lvlText w:val="%8."/>
      <w:lvlJc w:val="left"/>
      <w:pPr>
        <w:ind w:left="9779" w:hanging="360"/>
      </w:pPr>
    </w:lvl>
    <w:lvl w:ilvl="8" w:tplc="0409001B" w:tentative="1">
      <w:start w:val="1"/>
      <w:numFmt w:val="lowerRoman"/>
      <w:lvlText w:val="%9."/>
      <w:lvlJc w:val="right"/>
      <w:pPr>
        <w:ind w:left="10499" w:hanging="180"/>
      </w:pPr>
    </w:lvl>
  </w:abstractNum>
  <w:abstractNum w:abstractNumId="9" w15:restartNumberingAfterBreak="0">
    <w:nsid w:val="101C35C5"/>
    <w:multiLevelType w:val="hybridMultilevel"/>
    <w:tmpl w:val="F1F6F688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" w15:restartNumberingAfterBreak="0">
    <w:nsid w:val="110A6012"/>
    <w:multiLevelType w:val="multilevel"/>
    <w:tmpl w:val="E7E00BD6"/>
    <w:lvl w:ilvl="0">
      <w:start w:val="1"/>
      <w:numFmt w:val="upperRoman"/>
      <w:pStyle w:val="Judul1"/>
      <w:suff w:val="nothing"/>
      <w:lvlText w:val="BAB %1"/>
      <w:lvlJc w:val="left"/>
      <w:pPr>
        <w:ind w:left="1986" w:firstLine="0"/>
      </w:pPr>
      <w:rPr>
        <w:rFonts w:hint="default"/>
      </w:rPr>
    </w:lvl>
    <w:lvl w:ilvl="1">
      <w:start w:val="1"/>
      <w:numFmt w:val="upperLetter"/>
      <w:pStyle w:val="Judul2"/>
      <w:suff w:val="space"/>
      <w:lvlText w:val="%2."/>
      <w:lvlJc w:val="left"/>
      <w:pPr>
        <w:ind w:left="680" w:hanging="680"/>
      </w:pPr>
      <w:rPr>
        <w:rFonts w:hint="default"/>
      </w:rPr>
    </w:lvl>
    <w:lvl w:ilvl="2">
      <w:start w:val="1"/>
      <w:numFmt w:val="decimal"/>
      <w:pStyle w:val="Judul3"/>
      <w:suff w:val="space"/>
      <w:lvlText w:val="%3."/>
      <w:lvlJc w:val="left"/>
      <w:pPr>
        <w:ind w:left="1247" w:hanging="623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117B489F"/>
    <w:multiLevelType w:val="hybridMultilevel"/>
    <w:tmpl w:val="59BE23CC"/>
    <w:lvl w:ilvl="0" w:tplc="04090001">
      <w:start w:val="1"/>
      <w:numFmt w:val="bullet"/>
      <w:lvlText w:val=""/>
      <w:lvlJc w:val="left"/>
      <w:pPr>
        <w:ind w:left="213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2" w15:restartNumberingAfterBreak="0">
    <w:nsid w:val="119075A5"/>
    <w:multiLevelType w:val="hybridMultilevel"/>
    <w:tmpl w:val="2552169C"/>
    <w:lvl w:ilvl="0" w:tplc="F8964992">
      <w:start w:val="1"/>
      <w:numFmt w:val="lowerLetter"/>
      <w:lvlText w:val="%1."/>
      <w:lvlJc w:val="left"/>
      <w:pPr>
        <w:ind w:left="1713" w:hanging="360"/>
      </w:pPr>
      <w:rPr>
        <w:rFonts w:ascii="Arial" w:eastAsia="Arial" w:hAnsi="Arial" w:cs="Arial" w:hint="default"/>
        <w:b w:val="0"/>
        <w:bCs w:val="0"/>
        <w:i w:val="0"/>
        <w:iCs w:val="0"/>
        <w:color w:val="000104"/>
        <w:spacing w:val="-1"/>
        <w:w w:val="100"/>
        <w:sz w:val="18"/>
        <w:szCs w:val="18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3" w15:restartNumberingAfterBreak="0">
    <w:nsid w:val="11A3440E"/>
    <w:multiLevelType w:val="hybridMultilevel"/>
    <w:tmpl w:val="96EC61D6"/>
    <w:lvl w:ilvl="0" w:tplc="CA62C2F0">
      <w:start w:val="1"/>
      <w:numFmt w:val="lowerLetter"/>
      <w:lvlText w:val="%1."/>
      <w:lvlJc w:val="left"/>
      <w:pPr>
        <w:ind w:left="1571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4" w15:restartNumberingAfterBreak="0">
    <w:nsid w:val="11EC2F95"/>
    <w:multiLevelType w:val="hybridMultilevel"/>
    <w:tmpl w:val="8D160F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1F227AB"/>
    <w:multiLevelType w:val="hybridMultilevel"/>
    <w:tmpl w:val="F5D6990E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21860DE"/>
    <w:multiLevelType w:val="hybridMultilevel"/>
    <w:tmpl w:val="C32E2CE4"/>
    <w:lvl w:ilvl="0" w:tplc="04090011">
      <w:start w:val="1"/>
      <w:numFmt w:val="decimal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7" w15:restartNumberingAfterBreak="0">
    <w:nsid w:val="164349DE"/>
    <w:multiLevelType w:val="hybridMultilevel"/>
    <w:tmpl w:val="2F4A7474"/>
    <w:lvl w:ilvl="0" w:tplc="80AE1270">
      <w:start w:val="1"/>
      <w:numFmt w:val="decimal"/>
      <w:lvlText w:val="%1."/>
      <w:lvlJc w:val="left"/>
      <w:pPr>
        <w:ind w:left="1287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8" w15:restartNumberingAfterBreak="0">
    <w:nsid w:val="19A91782"/>
    <w:multiLevelType w:val="hybridMultilevel"/>
    <w:tmpl w:val="EACA055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1B485146"/>
    <w:multiLevelType w:val="hybridMultilevel"/>
    <w:tmpl w:val="7C2C0EA2"/>
    <w:lvl w:ilvl="0" w:tplc="66648314">
      <w:start w:val="1"/>
      <w:numFmt w:val="lowerLetter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F5838FB"/>
    <w:multiLevelType w:val="hybridMultilevel"/>
    <w:tmpl w:val="A65A3A3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298" w:hanging="360"/>
      </w:pPr>
    </w:lvl>
    <w:lvl w:ilvl="2" w:tplc="0409001B" w:tentative="1">
      <w:start w:val="1"/>
      <w:numFmt w:val="lowerRoman"/>
      <w:lvlText w:val="%3."/>
      <w:lvlJc w:val="right"/>
      <w:pPr>
        <w:ind w:left="2018" w:hanging="180"/>
      </w:pPr>
    </w:lvl>
    <w:lvl w:ilvl="3" w:tplc="0409000F" w:tentative="1">
      <w:start w:val="1"/>
      <w:numFmt w:val="decimal"/>
      <w:lvlText w:val="%4."/>
      <w:lvlJc w:val="left"/>
      <w:pPr>
        <w:ind w:left="2738" w:hanging="360"/>
      </w:pPr>
    </w:lvl>
    <w:lvl w:ilvl="4" w:tplc="04090019" w:tentative="1">
      <w:start w:val="1"/>
      <w:numFmt w:val="lowerLetter"/>
      <w:lvlText w:val="%5."/>
      <w:lvlJc w:val="left"/>
      <w:pPr>
        <w:ind w:left="3458" w:hanging="360"/>
      </w:pPr>
    </w:lvl>
    <w:lvl w:ilvl="5" w:tplc="0409001B" w:tentative="1">
      <w:start w:val="1"/>
      <w:numFmt w:val="lowerRoman"/>
      <w:lvlText w:val="%6."/>
      <w:lvlJc w:val="right"/>
      <w:pPr>
        <w:ind w:left="4178" w:hanging="180"/>
      </w:pPr>
    </w:lvl>
    <w:lvl w:ilvl="6" w:tplc="0409000F" w:tentative="1">
      <w:start w:val="1"/>
      <w:numFmt w:val="decimal"/>
      <w:lvlText w:val="%7."/>
      <w:lvlJc w:val="left"/>
      <w:pPr>
        <w:ind w:left="4898" w:hanging="360"/>
      </w:pPr>
    </w:lvl>
    <w:lvl w:ilvl="7" w:tplc="04090019" w:tentative="1">
      <w:start w:val="1"/>
      <w:numFmt w:val="lowerLetter"/>
      <w:lvlText w:val="%8."/>
      <w:lvlJc w:val="left"/>
      <w:pPr>
        <w:ind w:left="5618" w:hanging="360"/>
      </w:pPr>
    </w:lvl>
    <w:lvl w:ilvl="8" w:tplc="04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21" w15:restartNumberingAfterBreak="0">
    <w:nsid w:val="27B87787"/>
    <w:multiLevelType w:val="hybridMultilevel"/>
    <w:tmpl w:val="0DBAEF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89E6CC3"/>
    <w:multiLevelType w:val="hybridMultilevel"/>
    <w:tmpl w:val="6DD2881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8BD17BB"/>
    <w:multiLevelType w:val="hybridMultilevel"/>
    <w:tmpl w:val="D0B66C7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A537491"/>
    <w:multiLevelType w:val="hybridMultilevel"/>
    <w:tmpl w:val="4392C10C"/>
    <w:lvl w:ilvl="0" w:tplc="F512541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C934AFB"/>
    <w:multiLevelType w:val="hybridMultilevel"/>
    <w:tmpl w:val="3500C1E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D683B7D"/>
    <w:multiLevelType w:val="hybridMultilevel"/>
    <w:tmpl w:val="321A7E14"/>
    <w:lvl w:ilvl="0" w:tplc="04090011">
      <w:start w:val="1"/>
      <w:numFmt w:val="decimal"/>
      <w:lvlText w:val="%1)"/>
      <w:lvlJc w:val="left"/>
      <w:pPr>
        <w:ind w:left="4739" w:hanging="360"/>
      </w:pPr>
    </w:lvl>
    <w:lvl w:ilvl="1" w:tplc="04090019" w:tentative="1">
      <w:start w:val="1"/>
      <w:numFmt w:val="lowerLetter"/>
      <w:lvlText w:val="%2."/>
      <w:lvlJc w:val="left"/>
      <w:pPr>
        <w:ind w:left="5459" w:hanging="360"/>
      </w:pPr>
    </w:lvl>
    <w:lvl w:ilvl="2" w:tplc="0409001B" w:tentative="1">
      <w:start w:val="1"/>
      <w:numFmt w:val="lowerRoman"/>
      <w:lvlText w:val="%3."/>
      <w:lvlJc w:val="right"/>
      <w:pPr>
        <w:ind w:left="6179" w:hanging="180"/>
      </w:pPr>
    </w:lvl>
    <w:lvl w:ilvl="3" w:tplc="0409000F" w:tentative="1">
      <w:start w:val="1"/>
      <w:numFmt w:val="decimal"/>
      <w:lvlText w:val="%4."/>
      <w:lvlJc w:val="left"/>
      <w:pPr>
        <w:ind w:left="6899" w:hanging="360"/>
      </w:pPr>
    </w:lvl>
    <w:lvl w:ilvl="4" w:tplc="04090019" w:tentative="1">
      <w:start w:val="1"/>
      <w:numFmt w:val="lowerLetter"/>
      <w:lvlText w:val="%5."/>
      <w:lvlJc w:val="left"/>
      <w:pPr>
        <w:ind w:left="7619" w:hanging="360"/>
      </w:pPr>
    </w:lvl>
    <w:lvl w:ilvl="5" w:tplc="0409001B" w:tentative="1">
      <w:start w:val="1"/>
      <w:numFmt w:val="lowerRoman"/>
      <w:lvlText w:val="%6."/>
      <w:lvlJc w:val="right"/>
      <w:pPr>
        <w:ind w:left="8339" w:hanging="180"/>
      </w:pPr>
    </w:lvl>
    <w:lvl w:ilvl="6" w:tplc="0409000F" w:tentative="1">
      <w:start w:val="1"/>
      <w:numFmt w:val="decimal"/>
      <w:lvlText w:val="%7."/>
      <w:lvlJc w:val="left"/>
      <w:pPr>
        <w:ind w:left="9059" w:hanging="360"/>
      </w:pPr>
    </w:lvl>
    <w:lvl w:ilvl="7" w:tplc="04090019" w:tentative="1">
      <w:start w:val="1"/>
      <w:numFmt w:val="lowerLetter"/>
      <w:lvlText w:val="%8."/>
      <w:lvlJc w:val="left"/>
      <w:pPr>
        <w:ind w:left="9779" w:hanging="360"/>
      </w:pPr>
    </w:lvl>
    <w:lvl w:ilvl="8" w:tplc="0409001B" w:tentative="1">
      <w:start w:val="1"/>
      <w:numFmt w:val="lowerRoman"/>
      <w:lvlText w:val="%9."/>
      <w:lvlJc w:val="right"/>
      <w:pPr>
        <w:ind w:left="10499" w:hanging="180"/>
      </w:pPr>
    </w:lvl>
  </w:abstractNum>
  <w:abstractNum w:abstractNumId="27" w15:restartNumberingAfterBreak="0">
    <w:nsid w:val="366D245B"/>
    <w:multiLevelType w:val="hybridMultilevel"/>
    <w:tmpl w:val="EB68A9E0"/>
    <w:lvl w:ilvl="0" w:tplc="D33884D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97E4B41"/>
    <w:multiLevelType w:val="hybridMultilevel"/>
    <w:tmpl w:val="7188FC4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398A2B25"/>
    <w:multiLevelType w:val="hybridMultilevel"/>
    <w:tmpl w:val="AF68A3EC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3B8471F2"/>
    <w:multiLevelType w:val="hybridMultilevel"/>
    <w:tmpl w:val="2DC0659E"/>
    <w:lvl w:ilvl="0" w:tplc="0092541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1B321AF"/>
    <w:multiLevelType w:val="hybridMultilevel"/>
    <w:tmpl w:val="E0F6DE12"/>
    <w:lvl w:ilvl="0" w:tplc="68B8EFC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1BE4E41"/>
    <w:multiLevelType w:val="hybridMultilevel"/>
    <w:tmpl w:val="C7B889A8"/>
    <w:lvl w:ilvl="0" w:tplc="4AFAE70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2EB631C"/>
    <w:multiLevelType w:val="hybridMultilevel"/>
    <w:tmpl w:val="FACCEC18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4" w15:restartNumberingAfterBreak="0">
    <w:nsid w:val="47CA65AF"/>
    <w:multiLevelType w:val="hybridMultilevel"/>
    <w:tmpl w:val="55227528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5" w15:restartNumberingAfterBreak="0">
    <w:nsid w:val="4889741D"/>
    <w:multiLevelType w:val="hybridMultilevel"/>
    <w:tmpl w:val="A454C8A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4A416F6B"/>
    <w:multiLevelType w:val="hybridMultilevel"/>
    <w:tmpl w:val="9EA46940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7" w15:restartNumberingAfterBreak="0">
    <w:nsid w:val="4A5C7312"/>
    <w:multiLevelType w:val="hybridMultilevel"/>
    <w:tmpl w:val="14F8BB08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4AE03A72"/>
    <w:multiLevelType w:val="hybridMultilevel"/>
    <w:tmpl w:val="E2EE77C2"/>
    <w:lvl w:ilvl="0" w:tplc="319ECFE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B2A41BD"/>
    <w:multiLevelType w:val="hybridMultilevel"/>
    <w:tmpl w:val="75722F00"/>
    <w:lvl w:ilvl="0" w:tplc="04090017">
      <w:start w:val="1"/>
      <w:numFmt w:val="lowerLetter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0" w15:restartNumberingAfterBreak="0">
    <w:nsid w:val="4B7E622C"/>
    <w:multiLevelType w:val="hybridMultilevel"/>
    <w:tmpl w:val="F3C6AF30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1" w15:restartNumberingAfterBreak="0">
    <w:nsid w:val="4B861497"/>
    <w:multiLevelType w:val="hybridMultilevel"/>
    <w:tmpl w:val="2B7209F2"/>
    <w:lvl w:ilvl="0" w:tplc="EA64A9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F0244F0"/>
    <w:multiLevelType w:val="hybridMultilevel"/>
    <w:tmpl w:val="EBEC4482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3" w15:restartNumberingAfterBreak="0">
    <w:nsid w:val="4F47186C"/>
    <w:multiLevelType w:val="hybridMultilevel"/>
    <w:tmpl w:val="5442C59E"/>
    <w:lvl w:ilvl="0" w:tplc="DA707D18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06616F4"/>
    <w:multiLevelType w:val="hybridMultilevel"/>
    <w:tmpl w:val="963AC570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5" w15:restartNumberingAfterBreak="0">
    <w:nsid w:val="50AB7378"/>
    <w:multiLevelType w:val="hybridMultilevel"/>
    <w:tmpl w:val="0ED0A6F0"/>
    <w:lvl w:ilvl="0" w:tplc="17DC9C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0FA534B"/>
    <w:multiLevelType w:val="hybridMultilevel"/>
    <w:tmpl w:val="FB18909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7" w15:restartNumberingAfterBreak="0">
    <w:nsid w:val="52AD6BEA"/>
    <w:multiLevelType w:val="hybridMultilevel"/>
    <w:tmpl w:val="14F8BB08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54910BE7"/>
    <w:multiLevelType w:val="hybridMultilevel"/>
    <w:tmpl w:val="802C8E5A"/>
    <w:lvl w:ilvl="0" w:tplc="C2B2B796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5475F60"/>
    <w:multiLevelType w:val="hybridMultilevel"/>
    <w:tmpl w:val="7E5C1042"/>
    <w:lvl w:ilvl="0" w:tplc="CA42CBDE">
      <w:start w:val="2"/>
      <w:numFmt w:val="upp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5751ED7"/>
    <w:multiLevelType w:val="hybridMultilevel"/>
    <w:tmpl w:val="B928A6BE"/>
    <w:lvl w:ilvl="0" w:tplc="34C24C4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7F21EFF"/>
    <w:multiLevelType w:val="hybridMultilevel"/>
    <w:tmpl w:val="1BF28A0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8132BB4"/>
    <w:multiLevelType w:val="hybridMultilevel"/>
    <w:tmpl w:val="2F5645C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DBB1717"/>
    <w:multiLevelType w:val="hybridMultilevel"/>
    <w:tmpl w:val="0046BB60"/>
    <w:lvl w:ilvl="0" w:tplc="C350472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5E453750"/>
    <w:multiLevelType w:val="hybridMultilevel"/>
    <w:tmpl w:val="57F007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12346EE"/>
    <w:multiLevelType w:val="hybridMultilevel"/>
    <w:tmpl w:val="C9E62BF4"/>
    <w:lvl w:ilvl="0" w:tplc="382A03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669E7832"/>
    <w:multiLevelType w:val="hybridMultilevel"/>
    <w:tmpl w:val="F488B148"/>
    <w:lvl w:ilvl="0" w:tplc="B96E6790">
      <w:start w:val="1"/>
      <w:numFmt w:val="low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6DC44E7C"/>
    <w:multiLevelType w:val="hybridMultilevel"/>
    <w:tmpl w:val="6D0A785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8" w15:restartNumberingAfterBreak="0">
    <w:nsid w:val="6E5D3E6B"/>
    <w:multiLevelType w:val="hybridMultilevel"/>
    <w:tmpl w:val="B25053CE"/>
    <w:lvl w:ilvl="0" w:tplc="B15492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714369B7"/>
    <w:multiLevelType w:val="hybridMultilevel"/>
    <w:tmpl w:val="9A68ED8E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0" w15:restartNumberingAfterBreak="0">
    <w:nsid w:val="760C0D12"/>
    <w:multiLevelType w:val="hybridMultilevel"/>
    <w:tmpl w:val="3D8ECE3C"/>
    <w:lvl w:ilvl="0" w:tplc="80AE1270">
      <w:start w:val="1"/>
      <w:numFmt w:val="decimal"/>
      <w:lvlText w:val="%1."/>
      <w:lvlJc w:val="left"/>
      <w:pPr>
        <w:ind w:left="1287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1" w15:restartNumberingAfterBreak="0">
    <w:nsid w:val="77BE0AB0"/>
    <w:multiLevelType w:val="hybridMultilevel"/>
    <w:tmpl w:val="E0B65610"/>
    <w:lvl w:ilvl="0" w:tplc="014E5CA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2" w15:restartNumberingAfterBreak="0">
    <w:nsid w:val="78286D60"/>
    <w:multiLevelType w:val="hybridMultilevel"/>
    <w:tmpl w:val="49EC3622"/>
    <w:lvl w:ilvl="0" w:tplc="0409000F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3" w15:restartNumberingAfterBreak="0">
    <w:nsid w:val="7B6C1E53"/>
    <w:multiLevelType w:val="hybridMultilevel"/>
    <w:tmpl w:val="0BE24662"/>
    <w:lvl w:ilvl="0" w:tplc="D17628FE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4" w15:restartNumberingAfterBreak="0">
    <w:nsid w:val="7C3D146F"/>
    <w:multiLevelType w:val="hybridMultilevel"/>
    <w:tmpl w:val="468CC998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num w:numId="1" w16cid:durableId="1264802116">
    <w:abstractNumId w:val="10"/>
  </w:num>
  <w:num w:numId="2" w16cid:durableId="152456772">
    <w:abstractNumId w:val="61"/>
  </w:num>
  <w:num w:numId="3" w16cid:durableId="310797681">
    <w:abstractNumId w:val="33"/>
  </w:num>
  <w:num w:numId="4" w16cid:durableId="1359770019">
    <w:abstractNumId w:val="62"/>
  </w:num>
  <w:num w:numId="5" w16cid:durableId="770903356">
    <w:abstractNumId w:val="42"/>
  </w:num>
  <w:num w:numId="6" w16cid:durableId="327291443">
    <w:abstractNumId w:val="13"/>
  </w:num>
  <w:num w:numId="7" w16cid:durableId="2054041076">
    <w:abstractNumId w:val="28"/>
  </w:num>
  <w:num w:numId="8" w16cid:durableId="339938360">
    <w:abstractNumId w:val="7"/>
  </w:num>
  <w:num w:numId="9" w16cid:durableId="1996294964">
    <w:abstractNumId w:val="39"/>
  </w:num>
  <w:num w:numId="10" w16cid:durableId="430589695">
    <w:abstractNumId w:val="19"/>
  </w:num>
  <w:num w:numId="11" w16cid:durableId="1815832113">
    <w:abstractNumId w:val="11"/>
  </w:num>
  <w:num w:numId="12" w16cid:durableId="28386606">
    <w:abstractNumId w:val="54"/>
  </w:num>
  <w:num w:numId="13" w16cid:durableId="1324971073">
    <w:abstractNumId w:val="34"/>
  </w:num>
  <w:num w:numId="14" w16cid:durableId="862205338">
    <w:abstractNumId w:val="63"/>
  </w:num>
  <w:num w:numId="15" w16cid:durableId="325936236">
    <w:abstractNumId w:val="48"/>
  </w:num>
  <w:num w:numId="16" w16cid:durableId="1983348637">
    <w:abstractNumId w:val="43"/>
  </w:num>
  <w:num w:numId="17" w16cid:durableId="730427201">
    <w:abstractNumId w:val="29"/>
  </w:num>
  <w:num w:numId="18" w16cid:durableId="646281133">
    <w:abstractNumId w:val="47"/>
  </w:num>
  <w:num w:numId="19" w16cid:durableId="1192648159">
    <w:abstractNumId w:val="37"/>
  </w:num>
  <w:num w:numId="20" w16cid:durableId="321469985">
    <w:abstractNumId w:val="35"/>
  </w:num>
  <w:num w:numId="21" w16cid:durableId="1234045650">
    <w:abstractNumId w:val="46"/>
  </w:num>
  <w:num w:numId="22" w16cid:durableId="285281888">
    <w:abstractNumId w:val="20"/>
  </w:num>
  <w:num w:numId="23" w16cid:durableId="917716565">
    <w:abstractNumId w:val="21"/>
  </w:num>
  <w:num w:numId="24" w16cid:durableId="1230380032">
    <w:abstractNumId w:val="55"/>
  </w:num>
  <w:num w:numId="25" w16cid:durableId="1217860356">
    <w:abstractNumId w:val="58"/>
  </w:num>
  <w:num w:numId="26" w16cid:durableId="88157437">
    <w:abstractNumId w:val="18"/>
  </w:num>
  <w:num w:numId="27" w16cid:durableId="1329482504">
    <w:abstractNumId w:val="14"/>
  </w:num>
  <w:num w:numId="28" w16cid:durableId="276185374">
    <w:abstractNumId w:val="45"/>
  </w:num>
  <w:num w:numId="29" w16cid:durableId="1415008531">
    <w:abstractNumId w:val="31"/>
  </w:num>
  <w:num w:numId="30" w16cid:durableId="951786306">
    <w:abstractNumId w:val="41"/>
  </w:num>
  <w:num w:numId="31" w16cid:durableId="136841216">
    <w:abstractNumId w:val="53"/>
  </w:num>
  <w:num w:numId="32" w16cid:durableId="911546786">
    <w:abstractNumId w:val="23"/>
  </w:num>
  <w:num w:numId="33" w16cid:durableId="1702822742">
    <w:abstractNumId w:val="1"/>
  </w:num>
  <w:num w:numId="34" w16cid:durableId="999888012">
    <w:abstractNumId w:val="40"/>
  </w:num>
  <w:num w:numId="35" w16cid:durableId="435566909">
    <w:abstractNumId w:val="56"/>
  </w:num>
  <w:num w:numId="36" w16cid:durableId="624311147">
    <w:abstractNumId w:val="16"/>
  </w:num>
  <w:num w:numId="37" w16cid:durableId="124660471">
    <w:abstractNumId w:val="8"/>
  </w:num>
  <w:num w:numId="38" w16cid:durableId="250549677">
    <w:abstractNumId w:val="15"/>
  </w:num>
  <w:num w:numId="39" w16cid:durableId="1839497122">
    <w:abstractNumId w:val="60"/>
  </w:num>
  <w:num w:numId="40" w16cid:durableId="1402555605">
    <w:abstractNumId w:val="17"/>
  </w:num>
  <w:num w:numId="41" w16cid:durableId="1251354484">
    <w:abstractNumId w:val="12"/>
  </w:num>
  <w:num w:numId="42" w16cid:durableId="1462184710">
    <w:abstractNumId w:val="3"/>
  </w:num>
  <w:num w:numId="43" w16cid:durableId="922372593">
    <w:abstractNumId w:val="49"/>
  </w:num>
  <w:num w:numId="44" w16cid:durableId="83772507">
    <w:abstractNumId w:val="6"/>
  </w:num>
  <w:num w:numId="45" w16cid:durableId="1868175458">
    <w:abstractNumId w:val="10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 w16cid:durableId="1257591053">
    <w:abstractNumId w:val="51"/>
  </w:num>
  <w:num w:numId="47" w16cid:durableId="171142115">
    <w:abstractNumId w:val="52"/>
  </w:num>
  <w:num w:numId="48" w16cid:durableId="1646160114">
    <w:abstractNumId w:val="24"/>
  </w:num>
  <w:num w:numId="49" w16cid:durableId="142814716">
    <w:abstractNumId w:val="38"/>
  </w:num>
  <w:num w:numId="50" w16cid:durableId="1849295148">
    <w:abstractNumId w:val="30"/>
  </w:num>
  <w:num w:numId="51" w16cid:durableId="1481187788">
    <w:abstractNumId w:val="2"/>
  </w:num>
  <w:num w:numId="52" w16cid:durableId="80303200">
    <w:abstractNumId w:val="25"/>
  </w:num>
  <w:num w:numId="53" w16cid:durableId="867447608">
    <w:abstractNumId w:val="22"/>
  </w:num>
  <w:num w:numId="54" w16cid:durableId="1266577771">
    <w:abstractNumId w:val="36"/>
  </w:num>
  <w:num w:numId="55" w16cid:durableId="60832917">
    <w:abstractNumId w:val="57"/>
  </w:num>
  <w:num w:numId="56" w16cid:durableId="1205827331">
    <w:abstractNumId w:val="4"/>
  </w:num>
  <w:num w:numId="57" w16cid:durableId="1496992911">
    <w:abstractNumId w:val="27"/>
  </w:num>
  <w:num w:numId="58" w16cid:durableId="1480611153">
    <w:abstractNumId w:val="50"/>
  </w:num>
  <w:num w:numId="59" w16cid:durableId="713969134">
    <w:abstractNumId w:val="0"/>
  </w:num>
  <w:num w:numId="60" w16cid:durableId="254754025">
    <w:abstractNumId w:val="26"/>
  </w:num>
  <w:num w:numId="61" w16cid:durableId="11224625">
    <w:abstractNumId w:val="44"/>
  </w:num>
  <w:num w:numId="62" w16cid:durableId="1968388318">
    <w:abstractNumId w:val="64"/>
  </w:num>
  <w:num w:numId="63" w16cid:durableId="1341007795">
    <w:abstractNumId w:val="9"/>
  </w:num>
  <w:num w:numId="64" w16cid:durableId="1635745509">
    <w:abstractNumId w:val="59"/>
  </w:num>
  <w:num w:numId="65" w16cid:durableId="100608162">
    <w:abstractNumId w:val="32"/>
  </w:num>
  <w:num w:numId="66" w16cid:durableId="1062211732">
    <w:abstractNumId w:val="5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206CE"/>
    <w:rsid w:val="0000031A"/>
    <w:rsid w:val="0000119F"/>
    <w:rsid w:val="00004855"/>
    <w:rsid w:val="00004B19"/>
    <w:rsid w:val="00006E12"/>
    <w:rsid w:val="00010E0E"/>
    <w:rsid w:val="000115F8"/>
    <w:rsid w:val="00013509"/>
    <w:rsid w:val="0001417F"/>
    <w:rsid w:val="00016B06"/>
    <w:rsid w:val="0002294F"/>
    <w:rsid w:val="0002658E"/>
    <w:rsid w:val="00030EBE"/>
    <w:rsid w:val="000329B0"/>
    <w:rsid w:val="000344A6"/>
    <w:rsid w:val="00036574"/>
    <w:rsid w:val="00037714"/>
    <w:rsid w:val="00041881"/>
    <w:rsid w:val="00042CC9"/>
    <w:rsid w:val="00043657"/>
    <w:rsid w:val="00043681"/>
    <w:rsid w:val="000441FC"/>
    <w:rsid w:val="000446A3"/>
    <w:rsid w:val="00044BE1"/>
    <w:rsid w:val="00044ED1"/>
    <w:rsid w:val="00046899"/>
    <w:rsid w:val="00046F30"/>
    <w:rsid w:val="00046FC9"/>
    <w:rsid w:val="000548AC"/>
    <w:rsid w:val="00055481"/>
    <w:rsid w:val="00057BBE"/>
    <w:rsid w:val="00061FAF"/>
    <w:rsid w:val="000707F9"/>
    <w:rsid w:val="000715E0"/>
    <w:rsid w:val="00071A7F"/>
    <w:rsid w:val="00071C25"/>
    <w:rsid w:val="00071CFB"/>
    <w:rsid w:val="000755A8"/>
    <w:rsid w:val="000A0172"/>
    <w:rsid w:val="000A124B"/>
    <w:rsid w:val="000A4DB6"/>
    <w:rsid w:val="000A6E0A"/>
    <w:rsid w:val="000A747E"/>
    <w:rsid w:val="000B086F"/>
    <w:rsid w:val="000B1067"/>
    <w:rsid w:val="000B2FF1"/>
    <w:rsid w:val="000B4989"/>
    <w:rsid w:val="000B60FB"/>
    <w:rsid w:val="000B7B76"/>
    <w:rsid w:val="000C1140"/>
    <w:rsid w:val="000C2430"/>
    <w:rsid w:val="000C2636"/>
    <w:rsid w:val="000C49A6"/>
    <w:rsid w:val="000C55F7"/>
    <w:rsid w:val="000C75D9"/>
    <w:rsid w:val="000D1BBA"/>
    <w:rsid w:val="000D5601"/>
    <w:rsid w:val="000D668F"/>
    <w:rsid w:val="000D77C1"/>
    <w:rsid w:val="000D7803"/>
    <w:rsid w:val="000D7AF2"/>
    <w:rsid w:val="000E0079"/>
    <w:rsid w:val="000E1AAA"/>
    <w:rsid w:val="000E3EE6"/>
    <w:rsid w:val="000E596B"/>
    <w:rsid w:val="000F0ABF"/>
    <w:rsid w:val="000F0EF4"/>
    <w:rsid w:val="000F30CB"/>
    <w:rsid w:val="000F6D26"/>
    <w:rsid w:val="0010158C"/>
    <w:rsid w:val="001055CA"/>
    <w:rsid w:val="001060D3"/>
    <w:rsid w:val="00106BE5"/>
    <w:rsid w:val="00107184"/>
    <w:rsid w:val="0010739D"/>
    <w:rsid w:val="001117ED"/>
    <w:rsid w:val="00112F3C"/>
    <w:rsid w:val="00113C3F"/>
    <w:rsid w:val="00114320"/>
    <w:rsid w:val="001168DF"/>
    <w:rsid w:val="00120CBA"/>
    <w:rsid w:val="00122345"/>
    <w:rsid w:val="0012325F"/>
    <w:rsid w:val="00126B19"/>
    <w:rsid w:val="00133FD2"/>
    <w:rsid w:val="0013647D"/>
    <w:rsid w:val="001378E6"/>
    <w:rsid w:val="001439DB"/>
    <w:rsid w:val="0014467B"/>
    <w:rsid w:val="00144C3F"/>
    <w:rsid w:val="0014545F"/>
    <w:rsid w:val="00146BA6"/>
    <w:rsid w:val="00147EFB"/>
    <w:rsid w:val="00161DCC"/>
    <w:rsid w:val="00162DA8"/>
    <w:rsid w:val="001630C6"/>
    <w:rsid w:val="00165E1A"/>
    <w:rsid w:val="001679AF"/>
    <w:rsid w:val="001740FF"/>
    <w:rsid w:val="00180826"/>
    <w:rsid w:val="00181735"/>
    <w:rsid w:val="00182747"/>
    <w:rsid w:val="001856FA"/>
    <w:rsid w:val="001861E4"/>
    <w:rsid w:val="00192C39"/>
    <w:rsid w:val="00192D69"/>
    <w:rsid w:val="00195D96"/>
    <w:rsid w:val="00196689"/>
    <w:rsid w:val="00197709"/>
    <w:rsid w:val="00197D16"/>
    <w:rsid w:val="001A5A60"/>
    <w:rsid w:val="001A76BB"/>
    <w:rsid w:val="001B3FC2"/>
    <w:rsid w:val="001B409C"/>
    <w:rsid w:val="001B7966"/>
    <w:rsid w:val="001B7BE2"/>
    <w:rsid w:val="001C518A"/>
    <w:rsid w:val="001C63EF"/>
    <w:rsid w:val="001C6DED"/>
    <w:rsid w:val="001D0282"/>
    <w:rsid w:val="001D14CB"/>
    <w:rsid w:val="001D31D3"/>
    <w:rsid w:val="001D5902"/>
    <w:rsid w:val="001D6FE6"/>
    <w:rsid w:val="001D7B40"/>
    <w:rsid w:val="001E0421"/>
    <w:rsid w:val="001E12A9"/>
    <w:rsid w:val="001E142F"/>
    <w:rsid w:val="001E2EBE"/>
    <w:rsid w:val="001E3D0E"/>
    <w:rsid w:val="001E3EE2"/>
    <w:rsid w:val="001E740C"/>
    <w:rsid w:val="001F2DDA"/>
    <w:rsid w:val="001F53C0"/>
    <w:rsid w:val="001F6355"/>
    <w:rsid w:val="001F7D5A"/>
    <w:rsid w:val="00200A36"/>
    <w:rsid w:val="00200CD8"/>
    <w:rsid w:val="0020131F"/>
    <w:rsid w:val="00201C30"/>
    <w:rsid w:val="002077B3"/>
    <w:rsid w:val="00211805"/>
    <w:rsid w:val="00212781"/>
    <w:rsid w:val="00213935"/>
    <w:rsid w:val="002145A3"/>
    <w:rsid w:val="002150C5"/>
    <w:rsid w:val="00217027"/>
    <w:rsid w:val="002220D8"/>
    <w:rsid w:val="00222C6C"/>
    <w:rsid w:val="00222EF0"/>
    <w:rsid w:val="00225334"/>
    <w:rsid w:val="002260AF"/>
    <w:rsid w:val="0023104F"/>
    <w:rsid w:val="002313ED"/>
    <w:rsid w:val="00237C62"/>
    <w:rsid w:val="002408F5"/>
    <w:rsid w:val="00240EF0"/>
    <w:rsid w:val="00243057"/>
    <w:rsid w:val="0024693C"/>
    <w:rsid w:val="002548A8"/>
    <w:rsid w:val="002557DB"/>
    <w:rsid w:val="00263996"/>
    <w:rsid w:val="0026473C"/>
    <w:rsid w:val="00264EC5"/>
    <w:rsid w:val="00265105"/>
    <w:rsid w:val="00266E6E"/>
    <w:rsid w:val="00272A06"/>
    <w:rsid w:val="002731E8"/>
    <w:rsid w:val="002801E9"/>
    <w:rsid w:val="0028229F"/>
    <w:rsid w:val="00286859"/>
    <w:rsid w:val="00294625"/>
    <w:rsid w:val="00295E2A"/>
    <w:rsid w:val="002A128A"/>
    <w:rsid w:val="002A34C9"/>
    <w:rsid w:val="002A3582"/>
    <w:rsid w:val="002A467B"/>
    <w:rsid w:val="002A534F"/>
    <w:rsid w:val="002A5E3E"/>
    <w:rsid w:val="002A6464"/>
    <w:rsid w:val="002A6D02"/>
    <w:rsid w:val="002B0F7A"/>
    <w:rsid w:val="002B2DD9"/>
    <w:rsid w:val="002B495D"/>
    <w:rsid w:val="002B631C"/>
    <w:rsid w:val="002C0966"/>
    <w:rsid w:val="002C3C24"/>
    <w:rsid w:val="002C3FC1"/>
    <w:rsid w:val="002C5076"/>
    <w:rsid w:val="002C6CF6"/>
    <w:rsid w:val="002D0D50"/>
    <w:rsid w:val="002D4235"/>
    <w:rsid w:val="002D6B3A"/>
    <w:rsid w:val="002D7219"/>
    <w:rsid w:val="002E5F90"/>
    <w:rsid w:val="002E6F20"/>
    <w:rsid w:val="002E7F95"/>
    <w:rsid w:val="002F0D85"/>
    <w:rsid w:val="002F59F5"/>
    <w:rsid w:val="00300430"/>
    <w:rsid w:val="00306F4A"/>
    <w:rsid w:val="00310F27"/>
    <w:rsid w:val="00324B0C"/>
    <w:rsid w:val="00324E17"/>
    <w:rsid w:val="0033203F"/>
    <w:rsid w:val="003322F4"/>
    <w:rsid w:val="003332D7"/>
    <w:rsid w:val="00333B28"/>
    <w:rsid w:val="00335E04"/>
    <w:rsid w:val="0033673B"/>
    <w:rsid w:val="00345C07"/>
    <w:rsid w:val="0034690C"/>
    <w:rsid w:val="00350399"/>
    <w:rsid w:val="003512CA"/>
    <w:rsid w:val="00351573"/>
    <w:rsid w:val="00353478"/>
    <w:rsid w:val="0035519F"/>
    <w:rsid w:val="00355B64"/>
    <w:rsid w:val="00356633"/>
    <w:rsid w:val="0036156E"/>
    <w:rsid w:val="00361D90"/>
    <w:rsid w:val="0036366C"/>
    <w:rsid w:val="00364948"/>
    <w:rsid w:val="003716A5"/>
    <w:rsid w:val="003723CA"/>
    <w:rsid w:val="00372411"/>
    <w:rsid w:val="00372527"/>
    <w:rsid w:val="00372544"/>
    <w:rsid w:val="00373170"/>
    <w:rsid w:val="0037329F"/>
    <w:rsid w:val="00377E94"/>
    <w:rsid w:val="00383EB9"/>
    <w:rsid w:val="00384B3B"/>
    <w:rsid w:val="00385512"/>
    <w:rsid w:val="003936DD"/>
    <w:rsid w:val="003949B7"/>
    <w:rsid w:val="00396AE2"/>
    <w:rsid w:val="00396E54"/>
    <w:rsid w:val="00397EFE"/>
    <w:rsid w:val="003A0ADB"/>
    <w:rsid w:val="003A6122"/>
    <w:rsid w:val="003A6869"/>
    <w:rsid w:val="003B2EC7"/>
    <w:rsid w:val="003B375E"/>
    <w:rsid w:val="003B5097"/>
    <w:rsid w:val="003B526C"/>
    <w:rsid w:val="003B624F"/>
    <w:rsid w:val="003B62B7"/>
    <w:rsid w:val="003B68F1"/>
    <w:rsid w:val="003C0781"/>
    <w:rsid w:val="003C1E56"/>
    <w:rsid w:val="003C49B8"/>
    <w:rsid w:val="003C4F07"/>
    <w:rsid w:val="003C7C99"/>
    <w:rsid w:val="003D0BF0"/>
    <w:rsid w:val="003D3EED"/>
    <w:rsid w:val="003E02BF"/>
    <w:rsid w:val="003E066F"/>
    <w:rsid w:val="003F02C5"/>
    <w:rsid w:val="003F2550"/>
    <w:rsid w:val="003F3E9D"/>
    <w:rsid w:val="003F6ECB"/>
    <w:rsid w:val="004007F3"/>
    <w:rsid w:val="004011C4"/>
    <w:rsid w:val="00404763"/>
    <w:rsid w:val="00405DD1"/>
    <w:rsid w:val="004063AD"/>
    <w:rsid w:val="0041136A"/>
    <w:rsid w:val="004150F7"/>
    <w:rsid w:val="00421DEC"/>
    <w:rsid w:val="0042473B"/>
    <w:rsid w:val="004275C5"/>
    <w:rsid w:val="004329D8"/>
    <w:rsid w:val="00432A75"/>
    <w:rsid w:val="00432F56"/>
    <w:rsid w:val="00433707"/>
    <w:rsid w:val="00435F4A"/>
    <w:rsid w:val="004420AD"/>
    <w:rsid w:val="00442518"/>
    <w:rsid w:val="00445F3E"/>
    <w:rsid w:val="00446917"/>
    <w:rsid w:val="0044757A"/>
    <w:rsid w:val="0045068E"/>
    <w:rsid w:val="00450C4A"/>
    <w:rsid w:val="00450E2D"/>
    <w:rsid w:val="00453276"/>
    <w:rsid w:val="0045403D"/>
    <w:rsid w:val="00462857"/>
    <w:rsid w:val="00466113"/>
    <w:rsid w:val="00466193"/>
    <w:rsid w:val="00467FAD"/>
    <w:rsid w:val="0047175D"/>
    <w:rsid w:val="00473F27"/>
    <w:rsid w:val="0047521E"/>
    <w:rsid w:val="004756F8"/>
    <w:rsid w:val="00477170"/>
    <w:rsid w:val="00484A78"/>
    <w:rsid w:val="00486121"/>
    <w:rsid w:val="00490208"/>
    <w:rsid w:val="004912C4"/>
    <w:rsid w:val="0049362D"/>
    <w:rsid w:val="004946A4"/>
    <w:rsid w:val="004961C0"/>
    <w:rsid w:val="00496AEA"/>
    <w:rsid w:val="00496F4C"/>
    <w:rsid w:val="004A10AF"/>
    <w:rsid w:val="004A3900"/>
    <w:rsid w:val="004B1D47"/>
    <w:rsid w:val="004B2531"/>
    <w:rsid w:val="004B408F"/>
    <w:rsid w:val="004B471A"/>
    <w:rsid w:val="004B5557"/>
    <w:rsid w:val="004B777E"/>
    <w:rsid w:val="004C1908"/>
    <w:rsid w:val="004C33B1"/>
    <w:rsid w:val="004D1230"/>
    <w:rsid w:val="004D7A35"/>
    <w:rsid w:val="004E07E0"/>
    <w:rsid w:val="004E3E33"/>
    <w:rsid w:val="004E48CF"/>
    <w:rsid w:val="004E55D6"/>
    <w:rsid w:val="004F04EC"/>
    <w:rsid w:val="004F0547"/>
    <w:rsid w:val="004F2BE3"/>
    <w:rsid w:val="004F5373"/>
    <w:rsid w:val="004F68A6"/>
    <w:rsid w:val="004F741F"/>
    <w:rsid w:val="004F7BB7"/>
    <w:rsid w:val="00501381"/>
    <w:rsid w:val="0050396F"/>
    <w:rsid w:val="005065EB"/>
    <w:rsid w:val="005102B1"/>
    <w:rsid w:val="00512E5D"/>
    <w:rsid w:val="00513808"/>
    <w:rsid w:val="005143AA"/>
    <w:rsid w:val="005166D0"/>
    <w:rsid w:val="00520DBC"/>
    <w:rsid w:val="00521E04"/>
    <w:rsid w:val="00522BC2"/>
    <w:rsid w:val="00523B74"/>
    <w:rsid w:val="00523DD2"/>
    <w:rsid w:val="005243B0"/>
    <w:rsid w:val="00524AD5"/>
    <w:rsid w:val="0052673C"/>
    <w:rsid w:val="005269F6"/>
    <w:rsid w:val="00526F57"/>
    <w:rsid w:val="00527CEE"/>
    <w:rsid w:val="005319B9"/>
    <w:rsid w:val="00540184"/>
    <w:rsid w:val="00542F2B"/>
    <w:rsid w:val="005432F8"/>
    <w:rsid w:val="005448A1"/>
    <w:rsid w:val="00546184"/>
    <w:rsid w:val="00546A61"/>
    <w:rsid w:val="00546D26"/>
    <w:rsid w:val="0054731B"/>
    <w:rsid w:val="005513E1"/>
    <w:rsid w:val="005517EC"/>
    <w:rsid w:val="00553131"/>
    <w:rsid w:val="00557ABC"/>
    <w:rsid w:val="00560C39"/>
    <w:rsid w:val="005617EC"/>
    <w:rsid w:val="00562D72"/>
    <w:rsid w:val="005633B7"/>
    <w:rsid w:val="00563F4A"/>
    <w:rsid w:val="0056534E"/>
    <w:rsid w:val="005653B6"/>
    <w:rsid w:val="00566033"/>
    <w:rsid w:val="00571BCA"/>
    <w:rsid w:val="00572902"/>
    <w:rsid w:val="005748A2"/>
    <w:rsid w:val="00574B52"/>
    <w:rsid w:val="00580835"/>
    <w:rsid w:val="0058443D"/>
    <w:rsid w:val="00585E3A"/>
    <w:rsid w:val="00586084"/>
    <w:rsid w:val="0058610B"/>
    <w:rsid w:val="005866A4"/>
    <w:rsid w:val="00586E71"/>
    <w:rsid w:val="005901D6"/>
    <w:rsid w:val="00590600"/>
    <w:rsid w:val="0059225A"/>
    <w:rsid w:val="00592F94"/>
    <w:rsid w:val="005A12AA"/>
    <w:rsid w:val="005A2667"/>
    <w:rsid w:val="005A3168"/>
    <w:rsid w:val="005A4B28"/>
    <w:rsid w:val="005A57F2"/>
    <w:rsid w:val="005B10D0"/>
    <w:rsid w:val="005B35F3"/>
    <w:rsid w:val="005C0236"/>
    <w:rsid w:val="005C0882"/>
    <w:rsid w:val="005C1822"/>
    <w:rsid w:val="005C1D23"/>
    <w:rsid w:val="005C64A4"/>
    <w:rsid w:val="005D0AFC"/>
    <w:rsid w:val="005D125F"/>
    <w:rsid w:val="005D4B6F"/>
    <w:rsid w:val="005D4D4A"/>
    <w:rsid w:val="005D5BA6"/>
    <w:rsid w:val="005E2377"/>
    <w:rsid w:val="005E475B"/>
    <w:rsid w:val="005E4A12"/>
    <w:rsid w:val="005E74AE"/>
    <w:rsid w:val="005E7A35"/>
    <w:rsid w:val="005F01CD"/>
    <w:rsid w:val="005F020B"/>
    <w:rsid w:val="005F2288"/>
    <w:rsid w:val="005F67EE"/>
    <w:rsid w:val="006036CC"/>
    <w:rsid w:val="00604BA6"/>
    <w:rsid w:val="00605515"/>
    <w:rsid w:val="0060605A"/>
    <w:rsid w:val="00606092"/>
    <w:rsid w:val="0060630C"/>
    <w:rsid w:val="00610628"/>
    <w:rsid w:val="006106A1"/>
    <w:rsid w:val="00613089"/>
    <w:rsid w:val="00615AE2"/>
    <w:rsid w:val="00615E6D"/>
    <w:rsid w:val="00617ABD"/>
    <w:rsid w:val="006206CE"/>
    <w:rsid w:val="00621DC8"/>
    <w:rsid w:val="00621E3E"/>
    <w:rsid w:val="00623AAD"/>
    <w:rsid w:val="00625740"/>
    <w:rsid w:val="00625A79"/>
    <w:rsid w:val="006261A2"/>
    <w:rsid w:val="00626FD9"/>
    <w:rsid w:val="0063057A"/>
    <w:rsid w:val="00633A9B"/>
    <w:rsid w:val="00633D1A"/>
    <w:rsid w:val="006367EA"/>
    <w:rsid w:val="00642497"/>
    <w:rsid w:val="0064328B"/>
    <w:rsid w:val="00650727"/>
    <w:rsid w:val="0065556C"/>
    <w:rsid w:val="006576C7"/>
    <w:rsid w:val="006577F6"/>
    <w:rsid w:val="00657DFB"/>
    <w:rsid w:val="0066027E"/>
    <w:rsid w:val="00660EF4"/>
    <w:rsid w:val="00660F1B"/>
    <w:rsid w:val="0066300B"/>
    <w:rsid w:val="00664D74"/>
    <w:rsid w:val="00665AB6"/>
    <w:rsid w:val="006661B6"/>
    <w:rsid w:val="006675AD"/>
    <w:rsid w:val="0067095E"/>
    <w:rsid w:val="006717C5"/>
    <w:rsid w:val="0067438E"/>
    <w:rsid w:val="00676B88"/>
    <w:rsid w:val="00676E4E"/>
    <w:rsid w:val="00677290"/>
    <w:rsid w:val="00682634"/>
    <w:rsid w:val="00682D92"/>
    <w:rsid w:val="00683680"/>
    <w:rsid w:val="006844AC"/>
    <w:rsid w:val="00687F93"/>
    <w:rsid w:val="00690599"/>
    <w:rsid w:val="00697F40"/>
    <w:rsid w:val="006A00BA"/>
    <w:rsid w:val="006A03F5"/>
    <w:rsid w:val="006A112D"/>
    <w:rsid w:val="006A2C8A"/>
    <w:rsid w:val="006A31C9"/>
    <w:rsid w:val="006A4D11"/>
    <w:rsid w:val="006A538F"/>
    <w:rsid w:val="006B09B2"/>
    <w:rsid w:val="006B2497"/>
    <w:rsid w:val="006B31FD"/>
    <w:rsid w:val="006B44CB"/>
    <w:rsid w:val="006B5DF3"/>
    <w:rsid w:val="006C266F"/>
    <w:rsid w:val="006C2B36"/>
    <w:rsid w:val="006C64A1"/>
    <w:rsid w:val="006C7A99"/>
    <w:rsid w:val="006D3674"/>
    <w:rsid w:val="006D492D"/>
    <w:rsid w:val="006D7549"/>
    <w:rsid w:val="006D7A73"/>
    <w:rsid w:val="006E028E"/>
    <w:rsid w:val="006E0C35"/>
    <w:rsid w:val="006E141F"/>
    <w:rsid w:val="006E1513"/>
    <w:rsid w:val="006E19EF"/>
    <w:rsid w:val="006E478F"/>
    <w:rsid w:val="006E49B9"/>
    <w:rsid w:val="006E5A22"/>
    <w:rsid w:val="006F0CA1"/>
    <w:rsid w:val="006F1958"/>
    <w:rsid w:val="006F1CA3"/>
    <w:rsid w:val="006F22A9"/>
    <w:rsid w:val="006F46D5"/>
    <w:rsid w:val="006F4904"/>
    <w:rsid w:val="006F4B99"/>
    <w:rsid w:val="006F53BF"/>
    <w:rsid w:val="006F716C"/>
    <w:rsid w:val="006F72A3"/>
    <w:rsid w:val="006F7DD0"/>
    <w:rsid w:val="00702A12"/>
    <w:rsid w:val="00703CE8"/>
    <w:rsid w:val="00705169"/>
    <w:rsid w:val="007073A5"/>
    <w:rsid w:val="00712A5F"/>
    <w:rsid w:val="00712AE1"/>
    <w:rsid w:val="007164C4"/>
    <w:rsid w:val="007233C3"/>
    <w:rsid w:val="00725421"/>
    <w:rsid w:val="00725516"/>
    <w:rsid w:val="00726B11"/>
    <w:rsid w:val="00734082"/>
    <w:rsid w:val="00734D2C"/>
    <w:rsid w:val="00735DC3"/>
    <w:rsid w:val="00736B0D"/>
    <w:rsid w:val="0073753B"/>
    <w:rsid w:val="007376CC"/>
    <w:rsid w:val="00740FD9"/>
    <w:rsid w:val="0074131E"/>
    <w:rsid w:val="007440EB"/>
    <w:rsid w:val="00744BA5"/>
    <w:rsid w:val="007476C4"/>
    <w:rsid w:val="007504BD"/>
    <w:rsid w:val="00755A7D"/>
    <w:rsid w:val="00756383"/>
    <w:rsid w:val="007628DF"/>
    <w:rsid w:val="007650AF"/>
    <w:rsid w:val="0077072B"/>
    <w:rsid w:val="007714D3"/>
    <w:rsid w:val="007727D6"/>
    <w:rsid w:val="007742FA"/>
    <w:rsid w:val="00774D5C"/>
    <w:rsid w:val="007805C8"/>
    <w:rsid w:val="0078062A"/>
    <w:rsid w:val="00780DF3"/>
    <w:rsid w:val="00781215"/>
    <w:rsid w:val="00781A64"/>
    <w:rsid w:val="007824EF"/>
    <w:rsid w:val="0078346E"/>
    <w:rsid w:val="007843E5"/>
    <w:rsid w:val="00784FF2"/>
    <w:rsid w:val="0078579D"/>
    <w:rsid w:val="00791069"/>
    <w:rsid w:val="00791622"/>
    <w:rsid w:val="00791865"/>
    <w:rsid w:val="007A0B25"/>
    <w:rsid w:val="007A1D84"/>
    <w:rsid w:val="007A213C"/>
    <w:rsid w:val="007A3861"/>
    <w:rsid w:val="007A3DC9"/>
    <w:rsid w:val="007A4015"/>
    <w:rsid w:val="007A44C8"/>
    <w:rsid w:val="007A7115"/>
    <w:rsid w:val="007B3DD5"/>
    <w:rsid w:val="007B52D2"/>
    <w:rsid w:val="007C3BA4"/>
    <w:rsid w:val="007D0DEF"/>
    <w:rsid w:val="007D2A08"/>
    <w:rsid w:val="007D4197"/>
    <w:rsid w:val="007E05AF"/>
    <w:rsid w:val="007E650C"/>
    <w:rsid w:val="007E71CC"/>
    <w:rsid w:val="007F1E07"/>
    <w:rsid w:val="007F6533"/>
    <w:rsid w:val="008006A8"/>
    <w:rsid w:val="00801357"/>
    <w:rsid w:val="008033B1"/>
    <w:rsid w:val="00806E60"/>
    <w:rsid w:val="00807FCC"/>
    <w:rsid w:val="00812142"/>
    <w:rsid w:val="00815C87"/>
    <w:rsid w:val="00817FF9"/>
    <w:rsid w:val="008211BF"/>
    <w:rsid w:val="0082322E"/>
    <w:rsid w:val="00825AB4"/>
    <w:rsid w:val="00826C33"/>
    <w:rsid w:val="00826F7C"/>
    <w:rsid w:val="008315D4"/>
    <w:rsid w:val="00832CA5"/>
    <w:rsid w:val="00832D12"/>
    <w:rsid w:val="008332AB"/>
    <w:rsid w:val="008360A6"/>
    <w:rsid w:val="00841389"/>
    <w:rsid w:val="00841941"/>
    <w:rsid w:val="00843753"/>
    <w:rsid w:val="00847290"/>
    <w:rsid w:val="00850880"/>
    <w:rsid w:val="00850D76"/>
    <w:rsid w:val="00851C17"/>
    <w:rsid w:val="0085478B"/>
    <w:rsid w:val="00854F17"/>
    <w:rsid w:val="00856BF6"/>
    <w:rsid w:val="00856E23"/>
    <w:rsid w:val="00857197"/>
    <w:rsid w:val="00857C34"/>
    <w:rsid w:val="00861072"/>
    <w:rsid w:val="008614CA"/>
    <w:rsid w:val="00862071"/>
    <w:rsid w:val="0086669C"/>
    <w:rsid w:val="008672AF"/>
    <w:rsid w:val="00876BD1"/>
    <w:rsid w:val="00876E96"/>
    <w:rsid w:val="00881044"/>
    <w:rsid w:val="0088370A"/>
    <w:rsid w:val="00891252"/>
    <w:rsid w:val="0089223E"/>
    <w:rsid w:val="0089277E"/>
    <w:rsid w:val="008974A2"/>
    <w:rsid w:val="008A2C94"/>
    <w:rsid w:val="008A3500"/>
    <w:rsid w:val="008A60BC"/>
    <w:rsid w:val="008A614E"/>
    <w:rsid w:val="008A6394"/>
    <w:rsid w:val="008A6A97"/>
    <w:rsid w:val="008B09A6"/>
    <w:rsid w:val="008B466B"/>
    <w:rsid w:val="008B4F0C"/>
    <w:rsid w:val="008B5930"/>
    <w:rsid w:val="008B7F2D"/>
    <w:rsid w:val="008C3035"/>
    <w:rsid w:val="008C3F20"/>
    <w:rsid w:val="008C49E2"/>
    <w:rsid w:val="008C4E4C"/>
    <w:rsid w:val="008C6262"/>
    <w:rsid w:val="008D2185"/>
    <w:rsid w:val="008D36F1"/>
    <w:rsid w:val="008D4413"/>
    <w:rsid w:val="008E0A02"/>
    <w:rsid w:val="008E130B"/>
    <w:rsid w:val="008E2A9F"/>
    <w:rsid w:val="008E2F8B"/>
    <w:rsid w:val="008E3C1B"/>
    <w:rsid w:val="008E63EE"/>
    <w:rsid w:val="008E7099"/>
    <w:rsid w:val="008E7C6C"/>
    <w:rsid w:val="008E7DE0"/>
    <w:rsid w:val="008F2BA7"/>
    <w:rsid w:val="008F3DD2"/>
    <w:rsid w:val="008F615D"/>
    <w:rsid w:val="008F640E"/>
    <w:rsid w:val="0090408A"/>
    <w:rsid w:val="0090708D"/>
    <w:rsid w:val="00910925"/>
    <w:rsid w:val="00911899"/>
    <w:rsid w:val="00912FDC"/>
    <w:rsid w:val="0091337A"/>
    <w:rsid w:val="009149E0"/>
    <w:rsid w:val="00916991"/>
    <w:rsid w:val="00917253"/>
    <w:rsid w:val="0092151F"/>
    <w:rsid w:val="009221E1"/>
    <w:rsid w:val="009325B4"/>
    <w:rsid w:val="0093374C"/>
    <w:rsid w:val="00934366"/>
    <w:rsid w:val="009349A2"/>
    <w:rsid w:val="009368AE"/>
    <w:rsid w:val="00936E6A"/>
    <w:rsid w:val="00936F0C"/>
    <w:rsid w:val="0094006A"/>
    <w:rsid w:val="0095038E"/>
    <w:rsid w:val="00957E6C"/>
    <w:rsid w:val="009612DD"/>
    <w:rsid w:val="00964300"/>
    <w:rsid w:val="00964A6B"/>
    <w:rsid w:val="00965164"/>
    <w:rsid w:val="009661E6"/>
    <w:rsid w:val="0096671E"/>
    <w:rsid w:val="009676D0"/>
    <w:rsid w:val="00970E6B"/>
    <w:rsid w:val="00972EB7"/>
    <w:rsid w:val="00974812"/>
    <w:rsid w:val="00974977"/>
    <w:rsid w:val="00974C9C"/>
    <w:rsid w:val="00976CA2"/>
    <w:rsid w:val="009802F6"/>
    <w:rsid w:val="0098651E"/>
    <w:rsid w:val="00987110"/>
    <w:rsid w:val="00987C47"/>
    <w:rsid w:val="00993222"/>
    <w:rsid w:val="00995FB7"/>
    <w:rsid w:val="00996672"/>
    <w:rsid w:val="00997AAB"/>
    <w:rsid w:val="009A091E"/>
    <w:rsid w:val="009A2BA6"/>
    <w:rsid w:val="009A2C7E"/>
    <w:rsid w:val="009A5ACF"/>
    <w:rsid w:val="009A627B"/>
    <w:rsid w:val="009A6AF4"/>
    <w:rsid w:val="009A7414"/>
    <w:rsid w:val="009B0FE4"/>
    <w:rsid w:val="009B1D09"/>
    <w:rsid w:val="009B4356"/>
    <w:rsid w:val="009C0DCE"/>
    <w:rsid w:val="009C102A"/>
    <w:rsid w:val="009C2A73"/>
    <w:rsid w:val="009C2CFF"/>
    <w:rsid w:val="009C2EBF"/>
    <w:rsid w:val="009C5510"/>
    <w:rsid w:val="009C5914"/>
    <w:rsid w:val="009C59FD"/>
    <w:rsid w:val="009C632B"/>
    <w:rsid w:val="009C7A37"/>
    <w:rsid w:val="009D2A57"/>
    <w:rsid w:val="009D3CC6"/>
    <w:rsid w:val="009D492B"/>
    <w:rsid w:val="009D567A"/>
    <w:rsid w:val="009D61A6"/>
    <w:rsid w:val="009D7736"/>
    <w:rsid w:val="009E1834"/>
    <w:rsid w:val="009E33EB"/>
    <w:rsid w:val="009E3685"/>
    <w:rsid w:val="009E5DB2"/>
    <w:rsid w:val="009F3B64"/>
    <w:rsid w:val="009F63EF"/>
    <w:rsid w:val="009F7FF2"/>
    <w:rsid w:val="00A00B03"/>
    <w:rsid w:val="00A01A8B"/>
    <w:rsid w:val="00A038B0"/>
    <w:rsid w:val="00A053B6"/>
    <w:rsid w:val="00A11BFE"/>
    <w:rsid w:val="00A12204"/>
    <w:rsid w:val="00A213B5"/>
    <w:rsid w:val="00A223E6"/>
    <w:rsid w:val="00A22942"/>
    <w:rsid w:val="00A22B88"/>
    <w:rsid w:val="00A23B25"/>
    <w:rsid w:val="00A25A63"/>
    <w:rsid w:val="00A310DC"/>
    <w:rsid w:val="00A31AA8"/>
    <w:rsid w:val="00A34616"/>
    <w:rsid w:val="00A413DB"/>
    <w:rsid w:val="00A44F85"/>
    <w:rsid w:val="00A50F15"/>
    <w:rsid w:val="00A519DE"/>
    <w:rsid w:val="00A51CB2"/>
    <w:rsid w:val="00A51F77"/>
    <w:rsid w:val="00A52993"/>
    <w:rsid w:val="00A5453E"/>
    <w:rsid w:val="00A5620A"/>
    <w:rsid w:val="00A563D8"/>
    <w:rsid w:val="00A60CB2"/>
    <w:rsid w:val="00A672DF"/>
    <w:rsid w:val="00A700B3"/>
    <w:rsid w:val="00A766A8"/>
    <w:rsid w:val="00A80C20"/>
    <w:rsid w:val="00A80FC1"/>
    <w:rsid w:val="00A82F60"/>
    <w:rsid w:val="00A8551B"/>
    <w:rsid w:val="00A90536"/>
    <w:rsid w:val="00A9101C"/>
    <w:rsid w:val="00A95577"/>
    <w:rsid w:val="00AA0B3F"/>
    <w:rsid w:val="00AA16D3"/>
    <w:rsid w:val="00AA3707"/>
    <w:rsid w:val="00AA38D7"/>
    <w:rsid w:val="00AA6510"/>
    <w:rsid w:val="00AB0517"/>
    <w:rsid w:val="00AB2335"/>
    <w:rsid w:val="00AB5272"/>
    <w:rsid w:val="00AB5779"/>
    <w:rsid w:val="00AB7056"/>
    <w:rsid w:val="00AC3CDD"/>
    <w:rsid w:val="00AC43FF"/>
    <w:rsid w:val="00AC5042"/>
    <w:rsid w:val="00AC5D87"/>
    <w:rsid w:val="00AC5E8A"/>
    <w:rsid w:val="00AC6E80"/>
    <w:rsid w:val="00AD6031"/>
    <w:rsid w:val="00AD65B5"/>
    <w:rsid w:val="00AD6AB6"/>
    <w:rsid w:val="00AD6FBB"/>
    <w:rsid w:val="00AD704A"/>
    <w:rsid w:val="00AE214C"/>
    <w:rsid w:val="00AE29B7"/>
    <w:rsid w:val="00AE3645"/>
    <w:rsid w:val="00AE47F4"/>
    <w:rsid w:val="00AE6C88"/>
    <w:rsid w:val="00AE7221"/>
    <w:rsid w:val="00AE7229"/>
    <w:rsid w:val="00AF04BC"/>
    <w:rsid w:val="00AF0F86"/>
    <w:rsid w:val="00AF1B28"/>
    <w:rsid w:val="00AF3811"/>
    <w:rsid w:val="00B0194C"/>
    <w:rsid w:val="00B01B5F"/>
    <w:rsid w:val="00B03918"/>
    <w:rsid w:val="00B046D3"/>
    <w:rsid w:val="00B04B79"/>
    <w:rsid w:val="00B05270"/>
    <w:rsid w:val="00B056E4"/>
    <w:rsid w:val="00B05DC3"/>
    <w:rsid w:val="00B061C0"/>
    <w:rsid w:val="00B21286"/>
    <w:rsid w:val="00B23278"/>
    <w:rsid w:val="00B3094B"/>
    <w:rsid w:val="00B32F4F"/>
    <w:rsid w:val="00B331BA"/>
    <w:rsid w:val="00B3393C"/>
    <w:rsid w:val="00B33E3E"/>
    <w:rsid w:val="00B40F39"/>
    <w:rsid w:val="00B420AC"/>
    <w:rsid w:val="00B4307C"/>
    <w:rsid w:val="00B434DD"/>
    <w:rsid w:val="00B43637"/>
    <w:rsid w:val="00B43E7C"/>
    <w:rsid w:val="00B4502A"/>
    <w:rsid w:val="00B47A66"/>
    <w:rsid w:val="00B65D5B"/>
    <w:rsid w:val="00B65E0B"/>
    <w:rsid w:val="00B66736"/>
    <w:rsid w:val="00B66B24"/>
    <w:rsid w:val="00B66F85"/>
    <w:rsid w:val="00B7073A"/>
    <w:rsid w:val="00B74169"/>
    <w:rsid w:val="00B74AC2"/>
    <w:rsid w:val="00B80021"/>
    <w:rsid w:val="00B80C9A"/>
    <w:rsid w:val="00B80D4A"/>
    <w:rsid w:val="00B815DE"/>
    <w:rsid w:val="00B83554"/>
    <w:rsid w:val="00B8369F"/>
    <w:rsid w:val="00B85A4F"/>
    <w:rsid w:val="00B85EC4"/>
    <w:rsid w:val="00B92004"/>
    <w:rsid w:val="00B94835"/>
    <w:rsid w:val="00B94AC1"/>
    <w:rsid w:val="00B95AA0"/>
    <w:rsid w:val="00B95F20"/>
    <w:rsid w:val="00B96D14"/>
    <w:rsid w:val="00BA1F3B"/>
    <w:rsid w:val="00BA2D6D"/>
    <w:rsid w:val="00BA32F6"/>
    <w:rsid w:val="00BA3692"/>
    <w:rsid w:val="00BA3811"/>
    <w:rsid w:val="00BA3A83"/>
    <w:rsid w:val="00BA3F89"/>
    <w:rsid w:val="00BA450B"/>
    <w:rsid w:val="00BA6B25"/>
    <w:rsid w:val="00BA6BCC"/>
    <w:rsid w:val="00BB1202"/>
    <w:rsid w:val="00BB14CD"/>
    <w:rsid w:val="00BB3C88"/>
    <w:rsid w:val="00BB4434"/>
    <w:rsid w:val="00BB47C1"/>
    <w:rsid w:val="00BB6677"/>
    <w:rsid w:val="00BB7163"/>
    <w:rsid w:val="00BC0519"/>
    <w:rsid w:val="00BC11B4"/>
    <w:rsid w:val="00BC4EF7"/>
    <w:rsid w:val="00BC5136"/>
    <w:rsid w:val="00BD2122"/>
    <w:rsid w:val="00BD29B0"/>
    <w:rsid w:val="00BD6491"/>
    <w:rsid w:val="00BE25FB"/>
    <w:rsid w:val="00BE34BE"/>
    <w:rsid w:val="00BE403B"/>
    <w:rsid w:val="00BE5643"/>
    <w:rsid w:val="00BE6608"/>
    <w:rsid w:val="00BF0D7A"/>
    <w:rsid w:val="00BF3CDC"/>
    <w:rsid w:val="00BF5121"/>
    <w:rsid w:val="00BF5262"/>
    <w:rsid w:val="00BF54FC"/>
    <w:rsid w:val="00BF72BC"/>
    <w:rsid w:val="00C0417C"/>
    <w:rsid w:val="00C11DAD"/>
    <w:rsid w:val="00C13EBF"/>
    <w:rsid w:val="00C1454D"/>
    <w:rsid w:val="00C14A39"/>
    <w:rsid w:val="00C16CB5"/>
    <w:rsid w:val="00C1778D"/>
    <w:rsid w:val="00C21187"/>
    <w:rsid w:val="00C213AC"/>
    <w:rsid w:val="00C218F2"/>
    <w:rsid w:val="00C224A3"/>
    <w:rsid w:val="00C22B3A"/>
    <w:rsid w:val="00C2584D"/>
    <w:rsid w:val="00C27F92"/>
    <w:rsid w:val="00C30B00"/>
    <w:rsid w:val="00C369A4"/>
    <w:rsid w:val="00C377BC"/>
    <w:rsid w:val="00C409FD"/>
    <w:rsid w:val="00C43225"/>
    <w:rsid w:val="00C434DB"/>
    <w:rsid w:val="00C475F5"/>
    <w:rsid w:val="00C50A89"/>
    <w:rsid w:val="00C51C77"/>
    <w:rsid w:val="00C54DF5"/>
    <w:rsid w:val="00C55188"/>
    <w:rsid w:val="00C55C89"/>
    <w:rsid w:val="00C60119"/>
    <w:rsid w:val="00C60D16"/>
    <w:rsid w:val="00C61BC4"/>
    <w:rsid w:val="00C6752A"/>
    <w:rsid w:val="00C71F32"/>
    <w:rsid w:val="00C74AED"/>
    <w:rsid w:val="00C7741F"/>
    <w:rsid w:val="00C778B4"/>
    <w:rsid w:val="00C8097F"/>
    <w:rsid w:val="00C80BAE"/>
    <w:rsid w:val="00C827DB"/>
    <w:rsid w:val="00C82C42"/>
    <w:rsid w:val="00C83C71"/>
    <w:rsid w:val="00C845C6"/>
    <w:rsid w:val="00C86DF9"/>
    <w:rsid w:val="00C92650"/>
    <w:rsid w:val="00C92B2C"/>
    <w:rsid w:val="00C940AF"/>
    <w:rsid w:val="00C954DA"/>
    <w:rsid w:val="00C967DD"/>
    <w:rsid w:val="00C96951"/>
    <w:rsid w:val="00C96CB1"/>
    <w:rsid w:val="00CA0C0D"/>
    <w:rsid w:val="00CA27B8"/>
    <w:rsid w:val="00CA5837"/>
    <w:rsid w:val="00CA7A79"/>
    <w:rsid w:val="00CB2D09"/>
    <w:rsid w:val="00CB41E7"/>
    <w:rsid w:val="00CB5CB1"/>
    <w:rsid w:val="00CB6316"/>
    <w:rsid w:val="00CB6C59"/>
    <w:rsid w:val="00CB71BA"/>
    <w:rsid w:val="00CB7E5B"/>
    <w:rsid w:val="00CC3D37"/>
    <w:rsid w:val="00CC557B"/>
    <w:rsid w:val="00CC5AE2"/>
    <w:rsid w:val="00CC71D0"/>
    <w:rsid w:val="00CC7B35"/>
    <w:rsid w:val="00CD7204"/>
    <w:rsid w:val="00CE3379"/>
    <w:rsid w:val="00CE3EB1"/>
    <w:rsid w:val="00CE4F80"/>
    <w:rsid w:val="00CE679F"/>
    <w:rsid w:val="00CE6F15"/>
    <w:rsid w:val="00CE7469"/>
    <w:rsid w:val="00CF14DF"/>
    <w:rsid w:val="00CF191D"/>
    <w:rsid w:val="00CF1C9E"/>
    <w:rsid w:val="00D00D60"/>
    <w:rsid w:val="00D00EA9"/>
    <w:rsid w:val="00D02591"/>
    <w:rsid w:val="00D02C4E"/>
    <w:rsid w:val="00D040C3"/>
    <w:rsid w:val="00D04AA0"/>
    <w:rsid w:val="00D1432C"/>
    <w:rsid w:val="00D15CC3"/>
    <w:rsid w:val="00D16BDB"/>
    <w:rsid w:val="00D17664"/>
    <w:rsid w:val="00D23FB1"/>
    <w:rsid w:val="00D2533F"/>
    <w:rsid w:val="00D2645B"/>
    <w:rsid w:val="00D26C05"/>
    <w:rsid w:val="00D26D90"/>
    <w:rsid w:val="00D27E26"/>
    <w:rsid w:val="00D308DF"/>
    <w:rsid w:val="00D30A4A"/>
    <w:rsid w:val="00D31C06"/>
    <w:rsid w:val="00D32920"/>
    <w:rsid w:val="00D33262"/>
    <w:rsid w:val="00D33E8D"/>
    <w:rsid w:val="00D33F53"/>
    <w:rsid w:val="00D3544D"/>
    <w:rsid w:val="00D356CD"/>
    <w:rsid w:val="00D35FAA"/>
    <w:rsid w:val="00D3650E"/>
    <w:rsid w:val="00D40251"/>
    <w:rsid w:val="00D40525"/>
    <w:rsid w:val="00D40BA7"/>
    <w:rsid w:val="00D44521"/>
    <w:rsid w:val="00D52394"/>
    <w:rsid w:val="00D53BD4"/>
    <w:rsid w:val="00D5594D"/>
    <w:rsid w:val="00D60D14"/>
    <w:rsid w:val="00D62BF0"/>
    <w:rsid w:val="00D76C65"/>
    <w:rsid w:val="00D76E47"/>
    <w:rsid w:val="00D82235"/>
    <w:rsid w:val="00D85378"/>
    <w:rsid w:val="00D87AAB"/>
    <w:rsid w:val="00D921C7"/>
    <w:rsid w:val="00D936E8"/>
    <w:rsid w:val="00D96AA3"/>
    <w:rsid w:val="00DA1209"/>
    <w:rsid w:val="00DA3D67"/>
    <w:rsid w:val="00DB0A31"/>
    <w:rsid w:val="00DB1794"/>
    <w:rsid w:val="00DB1FB3"/>
    <w:rsid w:val="00DB39DC"/>
    <w:rsid w:val="00DB5CDB"/>
    <w:rsid w:val="00DB651A"/>
    <w:rsid w:val="00DB67EF"/>
    <w:rsid w:val="00DC18DD"/>
    <w:rsid w:val="00DC1A51"/>
    <w:rsid w:val="00DC1C93"/>
    <w:rsid w:val="00DC40E9"/>
    <w:rsid w:val="00DC723C"/>
    <w:rsid w:val="00DD19BE"/>
    <w:rsid w:val="00DD4371"/>
    <w:rsid w:val="00DD5483"/>
    <w:rsid w:val="00DD7A1C"/>
    <w:rsid w:val="00DE6F98"/>
    <w:rsid w:val="00DE71C7"/>
    <w:rsid w:val="00DF7DDA"/>
    <w:rsid w:val="00E0577A"/>
    <w:rsid w:val="00E06D68"/>
    <w:rsid w:val="00E076C4"/>
    <w:rsid w:val="00E14DBE"/>
    <w:rsid w:val="00E15814"/>
    <w:rsid w:val="00E161E8"/>
    <w:rsid w:val="00E16F0C"/>
    <w:rsid w:val="00E17F28"/>
    <w:rsid w:val="00E208E3"/>
    <w:rsid w:val="00E2389A"/>
    <w:rsid w:val="00E23AF8"/>
    <w:rsid w:val="00E30EFF"/>
    <w:rsid w:val="00E34525"/>
    <w:rsid w:val="00E440B1"/>
    <w:rsid w:val="00E4414D"/>
    <w:rsid w:val="00E44717"/>
    <w:rsid w:val="00E466AC"/>
    <w:rsid w:val="00E5056C"/>
    <w:rsid w:val="00E606FC"/>
    <w:rsid w:val="00E60F7A"/>
    <w:rsid w:val="00E664F0"/>
    <w:rsid w:val="00E665F4"/>
    <w:rsid w:val="00E7198C"/>
    <w:rsid w:val="00E71F0D"/>
    <w:rsid w:val="00E746B8"/>
    <w:rsid w:val="00E75419"/>
    <w:rsid w:val="00E77484"/>
    <w:rsid w:val="00E85BA4"/>
    <w:rsid w:val="00E87940"/>
    <w:rsid w:val="00E915C7"/>
    <w:rsid w:val="00E919DB"/>
    <w:rsid w:val="00E92BA9"/>
    <w:rsid w:val="00E93942"/>
    <w:rsid w:val="00E95AA5"/>
    <w:rsid w:val="00E96D52"/>
    <w:rsid w:val="00EA1CCB"/>
    <w:rsid w:val="00EA2076"/>
    <w:rsid w:val="00EA2DB2"/>
    <w:rsid w:val="00EA64C4"/>
    <w:rsid w:val="00EB08B5"/>
    <w:rsid w:val="00EB5CCB"/>
    <w:rsid w:val="00EC0E9F"/>
    <w:rsid w:val="00ED1006"/>
    <w:rsid w:val="00EE5D44"/>
    <w:rsid w:val="00EE62C7"/>
    <w:rsid w:val="00EF4763"/>
    <w:rsid w:val="00EF531B"/>
    <w:rsid w:val="00EF5907"/>
    <w:rsid w:val="00EF5DED"/>
    <w:rsid w:val="00F1012E"/>
    <w:rsid w:val="00F146D3"/>
    <w:rsid w:val="00F14F33"/>
    <w:rsid w:val="00F175CA"/>
    <w:rsid w:val="00F20813"/>
    <w:rsid w:val="00F222D1"/>
    <w:rsid w:val="00F230A4"/>
    <w:rsid w:val="00F30472"/>
    <w:rsid w:val="00F34C41"/>
    <w:rsid w:val="00F3530F"/>
    <w:rsid w:val="00F41B4E"/>
    <w:rsid w:val="00F424E8"/>
    <w:rsid w:val="00F446BC"/>
    <w:rsid w:val="00F45363"/>
    <w:rsid w:val="00F4654C"/>
    <w:rsid w:val="00F47380"/>
    <w:rsid w:val="00F5566F"/>
    <w:rsid w:val="00F57F7E"/>
    <w:rsid w:val="00F60605"/>
    <w:rsid w:val="00F630D8"/>
    <w:rsid w:val="00F64358"/>
    <w:rsid w:val="00F676B6"/>
    <w:rsid w:val="00F71831"/>
    <w:rsid w:val="00F72EAB"/>
    <w:rsid w:val="00F75754"/>
    <w:rsid w:val="00F7734D"/>
    <w:rsid w:val="00F803F2"/>
    <w:rsid w:val="00F81665"/>
    <w:rsid w:val="00F852CD"/>
    <w:rsid w:val="00F86ED8"/>
    <w:rsid w:val="00F875DD"/>
    <w:rsid w:val="00F87F0C"/>
    <w:rsid w:val="00F90DFC"/>
    <w:rsid w:val="00F941C1"/>
    <w:rsid w:val="00FA1595"/>
    <w:rsid w:val="00FA2366"/>
    <w:rsid w:val="00FA62B3"/>
    <w:rsid w:val="00FA6CEC"/>
    <w:rsid w:val="00FB1349"/>
    <w:rsid w:val="00FB13EB"/>
    <w:rsid w:val="00FB20F8"/>
    <w:rsid w:val="00FB4282"/>
    <w:rsid w:val="00FB4D64"/>
    <w:rsid w:val="00FB590A"/>
    <w:rsid w:val="00FB6726"/>
    <w:rsid w:val="00FB70B1"/>
    <w:rsid w:val="00FC28B3"/>
    <w:rsid w:val="00FC4BD2"/>
    <w:rsid w:val="00FC7857"/>
    <w:rsid w:val="00FC7F0E"/>
    <w:rsid w:val="00FD2EE4"/>
    <w:rsid w:val="00FD5073"/>
    <w:rsid w:val="00FE152A"/>
    <w:rsid w:val="00FE31CD"/>
    <w:rsid w:val="00FE4707"/>
    <w:rsid w:val="00FE4A86"/>
    <w:rsid w:val="00FE670B"/>
    <w:rsid w:val="00FF0534"/>
    <w:rsid w:val="00FF3005"/>
    <w:rsid w:val="00FF378F"/>
    <w:rsid w:val="00FF5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BAA109A"/>
  <w15:chartTrackingRefBased/>
  <w15:docId w15:val="{CE65E0BE-3305-4D9F-93B2-C5F957C973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06A8"/>
    <w:pPr>
      <w:jc w:val="both"/>
    </w:pPr>
    <w:rPr>
      <w:rFonts w:ascii="Times New Roman" w:hAnsi="Times New Roman"/>
      <w:sz w:val="24"/>
    </w:rPr>
  </w:style>
  <w:style w:type="paragraph" w:styleId="Judul1">
    <w:name w:val="heading 1"/>
    <w:basedOn w:val="Normal"/>
    <w:next w:val="Normal"/>
    <w:link w:val="Judul1KAR"/>
    <w:uiPriority w:val="9"/>
    <w:qFormat/>
    <w:rsid w:val="006206CE"/>
    <w:pPr>
      <w:keepNext/>
      <w:keepLines/>
      <w:numPr>
        <w:numId w:val="1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6206CE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780DF3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6206CE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Judul2KAR">
    <w:name w:val="Judul 2 KAR"/>
    <w:basedOn w:val="FontParagrafDefault"/>
    <w:link w:val="Judul2"/>
    <w:uiPriority w:val="9"/>
    <w:rsid w:val="006206CE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Judul3KAR">
    <w:name w:val="Judul 3 KAR"/>
    <w:basedOn w:val="FontParagrafDefault"/>
    <w:link w:val="Judul3"/>
    <w:uiPriority w:val="9"/>
    <w:rsid w:val="00780DF3"/>
    <w:rPr>
      <w:rFonts w:ascii="Times New Roman" w:eastAsiaTheme="majorEastAsia" w:hAnsi="Times New Roman" w:cstheme="majorBidi"/>
      <w:b/>
      <w:sz w:val="24"/>
      <w:szCs w:val="24"/>
    </w:rPr>
  </w:style>
  <w:style w:type="paragraph" w:styleId="Header">
    <w:name w:val="header"/>
    <w:basedOn w:val="Normal"/>
    <w:link w:val="HeaderKAR"/>
    <w:uiPriority w:val="99"/>
    <w:unhideWhenUsed/>
    <w:rsid w:val="00FA6C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FA6CEC"/>
  </w:style>
  <w:style w:type="paragraph" w:styleId="Footer">
    <w:name w:val="footer"/>
    <w:basedOn w:val="Normal"/>
    <w:link w:val="FooterKAR"/>
    <w:uiPriority w:val="99"/>
    <w:unhideWhenUsed/>
    <w:rsid w:val="00FA6C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FA6CEC"/>
  </w:style>
  <w:style w:type="paragraph" w:styleId="DaftarParagraf">
    <w:name w:val="List Paragraph"/>
    <w:aliases w:val="sub de titre 4,ANNEX,List Paragraph1,Body of text"/>
    <w:basedOn w:val="Normal"/>
    <w:link w:val="DaftarParagrafKAR"/>
    <w:uiPriority w:val="1"/>
    <w:qFormat/>
    <w:rsid w:val="000441FC"/>
    <w:pPr>
      <w:spacing w:after="200" w:line="276" w:lineRule="auto"/>
      <w:ind w:left="720"/>
      <w:contextualSpacing/>
    </w:pPr>
  </w:style>
  <w:style w:type="character" w:customStyle="1" w:styleId="DaftarParagrafKAR">
    <w:name w:val="Daftar Paragraf KAR"/>
    <w:aliases w:val="sub de titre 4 KAR,ANNEX KAR,List Paragraph1 KAR,Body of text KAR"/>
    <w:link w:val="DaftarParagraf"/>
    <w:uiPriority w:val="1"/>
    <w:locked/>
    <w:rsid w:val="00F941C1"/>
  </w:style>
  <w:style w:type="character" w:styleId="ReferensiCatatanKaki">
    <w:name w:val="footnote reference"/>
    <w:basedOn w:val="FontParagrafDefault"/>
    <w:uiPriority w:val="99"/>
    <w:semiHidden/>
    <w:unhideWhenUsed/>
    <w:rsid w:val="00D27E26"/>
    <w:rPr>
      <w:vertAlign w:val="superscript"/>
    </w:rPr>
  </w:style>
  <w:style w:type="table" w:styleId="KisiTabel">
    <w:name w:val="Table Grid"/>
    <w:basedOn w:val="TabelNormal"/>
    <w:uiPriority w:val="39"/>
    <w:rsid w:val="006060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terangan">
    <w:name w:val="caption"/>
    <w:basedOn w:val="Normal"/>
    <w:next w:val="Normal"/>
    <w:uiPriority w:val="35"/>
    <w:unhideWhenUsed/>
    <w:qFormat/>
    <w:rsid w:val="009D2A5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mpatpenampungteks">
    <w:name w:val="Placeholder Text"/>
    <w:basedOn w:val="FontParagrafDefault"/>
    <w:uiPriority w:val="99"/>
    <w:semiHidden/>
    <w:rsid w:val="00C96CB1"/>
    <w:rPr>
      <w:color w:val="808080"/>
    </w:rPr>
  </w:style>
  <w:style w:type="paragraph" w:styleId="JudulTOC">
    <w:name w:val="TOC Heading"/>
    <w:basedOn w:val="Judul1"/>
    <w:next w:val="Normal"/>
    <w:uiPriority w:val="39"/>
    <w:unhideWhenUsed/>
    <w:qFormat/>
    <w:rsid w:val="006F4904"/>
    <w:pPr>
      <w:numPr>
        <w:numId w:val="0"/>
      </w:numPr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6F490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F490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F4904"/>
    <w:pPr>
      <w:spacing w:after="100"/>
      <w:ind w:left="440"/>
    </w:pPr>
  </w:style>
  <w:style w:type="character" w:styleId="Hyperlink">
    <w:name w:val="Hyperlink"/>
    <w:basedOn w:val="FontParagrafDefault"/>
    <w:uiPriority w:val="99"/>
    <w:unhideWhenUsed/>
    <w:rsid w:val="006F4904"/>
    <w:rPr>
      <w:color w:val="0563C1" w:themeColor="hyperlink"/>
      <w:u w:val="single"/>
    </w:rPr>
  </w:style>
  <w:style w:type="paragraph" w:styleId="TabelGambar">
    <w:name w:val="table of figures"/>
    <w:basedOn w:val="Normal"/>
    <w:next w:val="Normal"/>
    <w:uiPriority w:val="99"/>
    <w:unhideWhenUsed/>
    <w:rsid w:val="00C778B4"/>
    <w:pPr>
      <w:spacing w:after="0"/>
    </w:pPr>
  </w:style>
  <w:style w:type="paragraph" w:styleId="NormalWeb">
    <w:name w:val="Normal (Web)"/>
    <w:basedOn w:val="Normal"/>
    <w:uiPriority w:val="99"/>
    <w:semiHidden/>
    <w:unhideWhenUsed/>
    <w:rsid w:val="00AA16D3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character" w:styleId="HiperlinkyangDiikuti">
    <w:name w:val="FollowedHyperlink"/>
    <w:basedOn w:val="FontParagrafDefault"/>
    <w:uiPriority w:val="99"/>
    <w:semiHidden/>
    <w:unhideWhenUsed/>
    <w:rsid w:val="00324B0C"/>
    <w:rPr>
      <w:color w:val="954F72" w:themeColor="followedHyperlink"/>
      <w:u w:val="single"/>
    </w:rPr>
  </w:style>
  <w:style w:type="paragraph" w:customStyle="1" w:styleId="TableParagraph">
    <w:name w:val="Table Paragraph"/>
    <w:basedOn w:val="Normal"/>
    <w:uiPriority w:val="1"/>
    <w:qFormat/>
    <w:rsid w:val="004961C0"/>
    <w:pPr>
      <w:widowControl w:val="0"/>
      <w:autoSpaceDE w:val="0"/>
      <w:autoSpaceDN w:val="0"/>
      <w:spacing w:after="0" w:line="261" w:lineRule="exact"/>
      <w:jc w:val="center"/>
    </w:pPr>
    <w:rPr>
      <w:rFonts w:eastAsia="Times New Roman" w:cs="Times New Roman"/>
      <w:sz w:val="22"/>
      <w:lang w:val="id"/>
    </w:rPr>
  </w:style>
  <w:style w:type="character" w:customStyle="1" w:styleId="fontstyle01">
    <w:name w:val="fontstyle01"/>
    <w:basedOn w:val="FontParagrafDefault"/>
    <w:rsid w:val="009D7736"/>
    <w:rPr>
      <w:rFonts w:ascii="TimesNewRomanPS-BoldMT" w:hAnsi="TimesNewRomanPS-BoldMT" w:hint="default"/>
      <w:b/>
      <w:bCs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FontParagrafDefault"/>
    <w:rsid w:val="009D7736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styleId="Bibliografi">
    <w:name w:val="Bibliography"/>
    <w:basedOn w:val="Normal"/>
    <w:next w:val="Normal"/>
    <w:uiPriority w:val="37"/>
    <w:unhideWhenUsed/>
    <w:rsid w:val="009D7736"/>
    <w:pPr>
      <w:jc w:val="left"/>
    </w:pPr>
    <w:rPr>
      <w:rFonts w:asciiTheme="minorHAnsi" w:hAnsiTheme="minorHAnsi"/>
      <w:sz w:val="22"/>
      <w:lang w:val="en-ID"/>
    </w:rPr>
  </w:style>
  <w:style w:type="paragraph" w:customStyle="1" w:styleId="msonormal0">
    <w:name w:val="msonormal"/>
    <w:basedOn w:val="Normal"/>
    <w:rsid w:val="009D7736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paragraph" w:customStyle="1" w:styleId="xl67">
    <w:name w:val="xl67"/>
    <w:basedOn w:val="Normal"/>
    <w:rsid w:val="009D7736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paragraph" w:customStyle="1" w:styleId="xl68">
    <w:name w:val="xl68"/>
    <w:basedOn w:val="Normal"/>
    <w:rsid w:val="009D773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szCs w:val="24"/>
      <w:lang w:val="en-ID" w:eastAsia="en-ID"/>
    </w:rPr>
  </w:style>
  <w:style w:type="paragraph" w:customStyle="1" w:styleId="xl69">
    <w:name w:val="xl69"/>
    <w:basedOn w:val="Normal"/>
    <w:rsid w:val="009D773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szCs w:val="24"/>
      <w:lang w:val="en-ID" w:eastAsia="en-ID"/>
    </w:rPr>
  </w:style>
  <w:style w:type="paragraph" w:customStyle="1" w:styleId="xl70">
    <w:name w:val="xl70"/>
    <w:basedOn w:val="Normal"/>
    <w:rsid w:val="009D773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szCs w:val="24"/>
      <w:lang w:val="en-ID" w:eastAsia="en-ID"/>
    </w:rPr>
  </w:style>
  <w:style w:type="paragraph" w:customStyle="1" w:styleId="xl71">
    <w:name w:val="xl71"/>
    <w:basedOn w:val="Normal"/>
    <w:rsid w:val="009D773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szCs w:val="24"/>
      <w:lang w:val="en-ID" w:eastAsia="en-ID"/>
    </w:rPr>
  </w:style>
  <w:style w:type="paragraph" w:customStyle="1" w:styleId="xl72">
    <w:name w:val="xl72"/>
    <w:basedOn w:val="Normal"/>
    <w:rsid w:val="009D7736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szCs w:val="24"/>
      <w:lang w:val="en-ID" w:eastAsia="en-ID"/>
    </w:rPr>
  </w:style>
  <w:style w:type="paragraph" w:customStyle="1" w:styleId="xl73">
    <w:name w:val="xl73"/>
    <w:basedOn w:val="Normal"/>
    <w:rsid w:val="009D7736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paragraph" w:customStyle="1" w:styleId="xl74">
    <w:name w:val="xl74"/>
    <w:basedOn w:val="Normal"/>
    <w:rsid w:val="009D7736"/>
    <w:pPr>
      <w:pBdr>
        <w:bottom w:val="single" w:sz="4" w:space="0" w:color="auto"/>
      </w:pBd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paragraph" w:customStyle="1" w:styleId="font5">
    <w:name w:val="font5"/>
    <w:basedOn w:val="Normal"/>
    <w:rsid w:val="009D7736"/>
    <w:pPr>
      <w:spacing w:before="100" w:beforeAutospacing="1" w:after="100" w:afterAutospacing="1" w:line="240" w:lineRule="auto"/>
      <w:jc w:val="left"/>
    </w:pPr>
    <w:rPr>
      <w:rFonts w:eastAsia="Times New Roman" w:cs="Times New Roman"/>
      <w:b/>
      <w:bCs/>
      <w:i/>
      <w:iCs/>
      <w:color w:val="FF0000"/>
      <w:szCs w:val="24"/>
      <w:lang w:val="en-ID" w:eastAsia="en-ID"/>
    </w:rPr>
  </w:style>
  <w:style w:type="paragraph" w:customStyle="1" w:styleId="xl75">
    <w:name w:val="xl75"/>
    <w:basedOn w:val="Normal"/>
    <w:rsid w:val="009D7736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val="en-ID" w:eastAsia="en-ID"/>
    </w:rPr>
  </w:style>
  <w:style w:type="paragraph" w:styleId="TeksIsi">
    <w:name w:val="Body Text"/>
    <w:basedOn w:val="Normal"/>
    <w:link w:val="TeksIsiKAR"/>
    <w:uiPriority w:val="1"/>
    <w:qFormat/>
    <w:rsid w:val="009D7736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b/>
      <w:bCs/>
      <w:sz w:val="28"/>
      <w:szCs w:val="28"/>
      <w:lang w:val="ms"/>
    </w:rPr>
  </w:style>
  <w:style w:type="character" w:customStyle="1" w:styleId="TeksIsiKAR">
    <w:name w:val="Teks Isi KAR"/>
    <w:basedOn w:val="FontParagrafDefault"/>
    <w:link w:val="TeksIsi"/>
    <w:uiPriority w:val="1"/>
    <w:rsid w:val="009D7736"/>
    <w:rPr>
      <w:rFonts w:ascii="Times New Roman" w:eastAsia="Times New Roman" w:hAnsi="Times New Roman" w:cs="Times New Roman"/>
      <w:b/>
      <w:bCs/>
      <w:sz w:val="28"/>
      <w:szCs w:val="28"/>
      <w:lang w:val="ms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semiHidden/>
    <w:rsid w:val="009D7736"/>
    <w:rPr>
      <w:rFonts w:ascii="Courier New" w:eastAsia="Times New Roman" w:hAnsi="Courier New" w:cs="Courier New"/>
      <w:sz w:val="20"/>
      <w:szCs w:val="20"/>
    </w:rPr>
  </w:style>
  <w:style w:type="paragraph" w:styleId="HTMLSudahDiformat">
    <w:name w:val="HTML Preformatted"/>
    <w:basedOn w:val="Normal"/>
    <w:link w:val="HTMLSudahDiformatKAR"/>
    <w:uiPriority w:val="99"/>
    <w:semiHidden/>
    <w:unhideWhenUsed/>
    <w:rsid w:val="009D77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FontParagrafDefault"/>
    <w:rsid w:val="009D7736"/>
  </w:style>
  <w:style w:type="table" w:customStyle="1" w:styleId="TableGrid">
    <w:name w:val="TableGrid"/>
    <w:rsid w:val="00C21187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Normal1">
    <w:name w:val="Normal1"/>
    <w:basedOn w:val="Normal"/>
    <w:link w:val="normalChar"/>
    <w:qFormat/>
    <w:rsid w:val="00987110"/>
    <w:pPr>
      <w:spacing w:after="200" w:line="480" w:lineRule="auto"/>
      <w:ind w:left="720"/>
    </w:pPr>
    <w:rPr>
      <w:rFonts w:eastAsia="Calibri" w:cs="Times New Roman"/>
      <w:szCs w:val="20"/>
      <w:lang w:val="en-ID"/>
    </w:rPr>
  </w:style>
  <w:style w:type="character" w:customStyle="1" w:styleId="normalChar">
    <w:name w:val="normal Char"/>
    <w:link w:val="Normal1"/>
    <w:rsid w:val="00987110"/>
    <w:rPr>
      <w:rFonts w:ascii="Times New Roman" w:eastAsia="Calibri" w:hAnsi="Times New Roman" w:cs="Times New Roman"/>
      <w:sz w:val="24"/>
      <w:szCs w:val="20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66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2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7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1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8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59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35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5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1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890567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22263811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2111122248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5756177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0885730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66743665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288243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1011699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206926329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5614522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4274057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1066532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139181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06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5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4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7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33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1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ho18</b:Tag>
    <b:SourceType>Book</b:SourceType>
    <b:Guid>{BE2AAFFC-AB56-4551-BB78-FB9C94631758}</b:Guid>
    <b:Title>Aplikasi Analisis Multivariate Dengan Program IBM SPSS 25</b:Title>
    <b:Year>2018</b:Year>
    <b:City>Semarang</b:City>
    <b:Publisher>Badan Penerbit Universitas Diponegoro</b:Publisher>
    <b:Author>
      <b:Author>
        <b:NameList>
          <b:Person>
            <b:Last>Ghozali</b:Last>
            <b:First>Imam</b:First>
          </b:Person>
        </b:NameList>
      </b:Author>
    </b:Author>
    <b:Edition>9</b:Edition>
    <b:RefOrder>4</b:RefOrder>
  </b:Source>
</b:Sources>
</file>

<file path=customXml/itemProps1.xml><?xml version="1.0" encoding="utf-8"?>
<ds:datastoreItem xmlns:ds="http://schemas.openxmlformats.org/officeDocument/2006/customXml" ds:itemID="{78BE050B-AB5D-41FA-BA6F-DB969789C3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8</Pages>
  <Words>7791</Words>
  <Characters>44414</Characters>
  <Application>Microsoft Office Word</Application>
  <DocSecurity>0</DocSecurity>
  <Lines>370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mas Mulyono</dc:creator>
  <cp:keywords/>
  <dc:description/>
  <cp:lastModifiedBy>koyrala anggun</cp:lastModifiedBy>
  <cp:revision>4</cp:revision>
  <dcterms:created xsi:type="dcterms:W3CDTF">2024-02-20T20:10:00Z</dcterms:created>
  <dcterms:modified xsi:type="dcterms:W3CDTF">2024-02-21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8206e92-5db2-3f18-ba8e-1f2c1a54650b</vt:lpwstr>
  </property>
  <property fmtid="{D5CDD505-2E9C-101B-9397-08002B2CF9AE}" pid="24" name="Mendeley Citation Style_1">
    <vt:lpwstr>http://www.zotero.org/styles/apa</vt:lpwstr>
  </property>
</Properties>
</file>